
<file path=[Content_Types].xml><?xml version="1.0" encoding="utf-8"?>
<Types xmlns="http://schemas.openxmlformats.org/package/2006/content-types">
  <Default Extension="png" ContentType="image/png"/>
  <Default Extension="tmp"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54DA4" w:rsidRPr="00152E69" w:rsidRDefault="00054DA4" w:rsidP="00CD70A3">
      <w:pPr>
        <w:rPr>
          <w:bCs/>
          <w:rtl/>
        </w:rPr>
      </w:pPr>
      <w:r w:rsidRPr="00152E69">
        <w:rPr>
          <w:rtl/>
        </w:rPr>
        <w:t>תכנית עבודת גמר מוגשת לאישור</w:t>
      </w:r>
    </w:p>
    <w:p w:rsidR="00054DA4" w:rsidRPr="00152E69" w:rsidRDefault="00054DA4" w:rsidP="009440AD">
      <w:pPr>
        <w:rPr>
          <w:bCs/>
          <w:rtl/>
        </w:rPr>
      </w:pPr>
      <w:r w:rsidRPr="00152E69">
        <w:rPr>
          <w:u w:val="single"/>
          <w:rtl/>
        </w:rPr>
        <w:t>תאריך הגשה</w:t>
      </w:r>
      <w:r w:rsidRPr="00152E69">
        <w:rPr>
          <w:rtl/>
        </w:rPr>
        <w:t xml:space="preserve">: </w:t>
      </w:r>
      <w:r w:rsidR="009440AD">
        <w:t>4/1/18</w:t>
      </w:r>
    </w:p>
    <w:p w:rsidR="00054DA4" w:rsidRPr="00152E69" w:rsidRDefault="00054DA4" w:rsidP="00CD70A3">
      <w:pPr>
        <w:rPr>
          <w:bCs/>
          <w:u w:val="single"/>
        </w:rPr>
      </w:pPr>
      <w:r w:rsidRPr="00152E69">
        <w:rPr>
          <w:u w:val="single"/>
          <w:rtl/>
        </w:rPr>
        <w:t xml:space="preserve">שם </w:t>
      </w:r>
      <w:r w:rsidR="00A439A2">
        <w:rPr>
          <w:rFonts w:hint="cs"/>
          <w:u w:val="single"/>
          <w:rtl/>
        </w:rPr>
        <w:t>התלמיד</w:t>
      </w:r>
      <w:r w:rsidRPr="00152E69">
        <w:rPr>
          <w:u w:val="single"/>
          <w:rtl/>
        </w:rPr>
        <w:t>:</w:t>
      </w:r>
      <w:r w:rsidRPr="00152E69">
        <w:rPr>
          <w:rtl/>
        </w:rPr>
        <w:t xml:space="preserve"> אמיר נקר</w:t>
      </w:r>
      <w:r w:rsidR="00A439A2">
        <w:rPr>
          <w:rFonts w:hint="cs"/>
          <w:rtl/>
        </w:rPr>
        <w:t xml:space="preserve"> </w:t>
      </w:r>
      <w:r w:rsidR="00A439A2">
        <w:t xml:space="preserve">Amir </w:t>
      </w:r>
      <w:proofErr w:type="spellStart"/>
      <w:r w:rsidR="00A439A2">
        <w:t>Nakar</w:t>
      </w:r>
      <w:proofErr w:type="spellEnd"/>
    </w:p>
    <w:p w:rsidR="00054DA4" w:rsidRPr="00152E69" w:rsidRDefault="00054DA4" w:rsidP="00CD70A3">
      <w:pPr>
        <w:rPr>
          <w:bCs/>
          <w:rtl/>
        </w:rPr>
      </w:pPr>
      <w:r w:rsidRPr="00152E69">
        <w:rPr>
          <w:u w:val="single"/>
          <w:rtl/>
        </w:rPr>
        <w:t>ת.ז:</w:t>
      </w:r>
      <w:r w:rsidRPr="00152E69">
        <w:rPr>
          <w:rtl/>
        </w:rPr>
        <w:t xml:space="preserve"> 305712952</w:t>
      </w:r>
    </w:p>
    <w:p w:rsidR="00054DA4" w:rsidRPr="00152E69" w:rsidRDefault="00054DA4" w:rsidP="00CD70A3">
      <w:pPr>
        <w:rPr>
          <w:rtl/>
        </w:rPr>
      </w:pPr>
      <w:r w:rsidRPr="00152E69">
        <w:rPr>
          <w:u w:val="single"/>
          <w:rtl/>
        </w:rPr>
        <w:t>שמות המנחים</w:t>
      </w:r>
      <w:r w:rsidRPr="00152E69">
        <w:rPr>
          <w:rtl/>
        </w:rPr>
        <w:t xml:space="preserve">: פרופ' שלמה סלע, </w:t>
      </w:r>
      <w:r w:rsidR="00BB0105">
        <w:rPr>
          <w:rFonts w:hint="cs"/>
          <w:rtl/>
        </w:rPr>
        <w:t>דר'</w:t>
      </w:r>
      <w:r w:rsidRPr="00152E69">
        <w:rPr>
          <w:rtl/>
        </w:rPr>
        <w:t xml:space="preserve"> זאב </w:t>
      </w:r>
      <w:proofErr w:type="spellStart"/>
      <w:r w:rsidRPr="00152E69">
        <w:rPr>
          <w:rtl/>
        </w:rPr>
        <w:t>שמילוביץ</w:t>
      </w:r>
      <w:proofErr w:type="spellEnd"/>
      <w:r w:rsidRPr="00152E69">
        <w:rPr>
          <w:rtl/>
        </w:rPr>
        <w:t>'</w:t>
      </w:r>
    </w:p>
    <w:p w:rsidR="00054DA4" w:rsidRPr="00152E69" w:rsidRDefault="00054DA4" w:rsidP="00CD70A3">
      <w:pPr>
        <w:rPr>
          <w:bCs/>
        </w:rPr>
      </w:pPr>
      <w:r w:rsidRPr="00152E69">
        <w:rPr>
          <w:u w:val="single"/>
          <w:rtl/>
        </w:rPr>
        <w:t>חוג:</w:t>
      </w:r>
      <w:r w:rsidRPr="00152E69">
        <w:rPr>
          <w:rtl/>
        </w:rPr>
        <w:t xml:space="preserve"> החוג לביוכימיה ומדעי המזון והתזונה</w:t>
      </w:r>
    </w:p>
    <w:p w:rsidR="00054DA4" w:rsidRPr="00152E69" w:rsidRDefault="00054DA4" w:rsidP="00CD70A3"/>
    <w:p w:rsidR="00054DA4" w:rsidRPr="00152E69" w:rsidRDefault="00054DA4" w:rsidP="00CD70A3">
      <w:pPr>
        <w:rPr>
          <w:rtl/>
        </w:rPr>
      </w:pPr>
    </w:p>
    <w:p w:rsidR="00054DA4" w:rsidRPr="00152E69" w:rsidRDefault="00054DA4" w:rsidP="00A85ADA">
      <w:pPr>
        <w:jc w:val="center"/>
      </w:pPr>
      <w:r w:rsidRPr="00152E69">
        <w:rPr>
          <w:rtl/>
        </w:rPr>
        <w:t xml:space="preserve">זיהוי וכימות מהיר של חיידקים במי שתייה </w:t>
      </w:r>
      <w:proofErr w:type="spellStart"/>
      <w:r w:rsidRPr="00152E69">
        <w:rPr>
          <w:rtl/>
        </w:rPr>
        <w:t>בספקטרוסקופיית</w:t>
      </w:r>
      <w:proofErr w:type="spellEnd"/>
      <w:r w:rsidRPr="00152E69">
        <w:rPr>
          <w:rtl/>
        </w:rPr>
        <w:t xml:space="preserve"> </w:t>
      </w:r>
      <w:proofErr w:type="spellStart"/>
      <w:r w:rsidRPr="00152E69">
        <w:rPr>
          <w:rtl/>
        </w:rPr>
        <w:t>ראמאן</w:t>
      </w:r>
      <w:proofErr w:type="spellEnd"/>
      <w:r w:rsidRPr="00152E69">
        <w:rPr>
          <w:rtl/>
        </w:rPr>
        <w:t xml:space="preserve"> ופלואורסנציה</w:t>
      </w:r>
    </w:p>
    <w:p w:rsidR="00054DA4" w:rsidRPr="00152E69" w:rsidRDefault="00054DA4" w:rsidP="00CD70A3"/>
    <w:p w:rsidR="00054DA4" w:rsidRPr="00152E69" w:rsidRDefault="00054DA4" w:rsidP="00A85ADA">
      <w:pPr>
        <w:bidi w:val="0"/>
        <w:jc w:val="center"/>
        <w:rPr>
          <w:bCs/>
        </w:rPr>
      </w:pPr>
      <w:r w:rsidRPr="00152E69">
        <w:t>Rapid Detection and Quantification of Bacteria in Drinking Water Using Raman and Fluorescence Spectroscopies</w:t>
      </w:r>
    </w:p>
    <w:p w:rsidR="00054DA4" w:rsidRPr="00152E69" w:rsidRDefault="00054DA4" w:rsidP="00CD70A3"/>
    <w:p w:rsidR="00054DA4" w:rsidRPr="00152E69" w:rsidRDefault="00054DA4" w:rsidP="00CD70A3">
      <w:pPr>
        <w:rPr>
          <w:bCs/>
          <w:rtl/>
        </w:rPr>
      </w:pPr>
      <w:r w:rsidRPr="00152E69">
        <w:rPr>
          <w:rtl/>
        </w:rPr>
        <w:t>אישור התוכנית:</w:t>
      </w:r>
    </w:p>
    <w:p w:rsidR="00054DA4" w:rsidRPr="00152E69" w:rsidRDefault="00054DA4" w:rsidP="00CD70A3">
      <w:pPr>
        <w:rPr>
          <w:bCs/>
          <w:rtl/>
        </w:rPr>
      </w:pPr>
      <w:r w:rsidRPr="00152E69">
        <w:rPr>
          <w:rtl/>
        </w:rPr>
        <w:t xml:space="preserve">תאריך: </w:t>
      </w:r>
    </w:p>
    <w:p w:rsidR="001F6763" w:rsidRPr="00152E69" w:rsidRDefault="00054DA4" w:rsidP="00CD70A3">
      <w:pPr>
        <w:rPr>
          <w:bCs/>
          <w:rtl/>
        </w:rPr>
      </w:pPr>
      <w:r w:rsidRPr="00152E69">
        <w:rPr>
          <w:rtl/>
        </w:rPr>
        <w:t xml:space="preserve">חתימת </w:t>
      </w:r>
      <w:r w:rsidR="00A439A2">
        <w:rPr>
          <w:rFonts w:hint="cs"/>
          <w:rtl/>
        </w:rPr>
        <w:t>התלמיד</w:t>
      </w:r>
      <w:r w:rsidRPr="00152E69">
        <w:rPr>
          <w:rtl/>
        </w:rPr>
        <w:t>:</w:t>
      </w:r>
    </w:p>
    <w:p w:rsidR="00054DA4" w:rsidRPr="00152E69" w:rsidRDefault="00054DA4" w:rsidP="00CD70A3">
      <w:pPr>
        <w:rPr>
          <w:bCs/>
          <w:rtl/>
        </w:rPr>
      </w:pPr>
      <w:r w:rsidRPr="00152E69">
        <w:rPr>
          <w:rtl/>
        </w:rPr>
        <w:t>חתימת המנח</w:t>
      </w:r>
      <w:r w:rsidR="00444652" w:rsidRPr="00152E69">
        <w:rPr>
          <w:rtl/>
        </w:rPr>
        <w:t>ים</w:t>
      </w:r>
      <w:r w:rsidRPr="00152E69">
        <w:rPr>
          <w:rtl/>
        </w:rPr>
        <w:t>:</w:t>
      </w:r>
    </w:p>
    <w:p w:rsidR="001F6763" w:rsidRPr="00152E69" w:rsidRDefault="001F6763" w:rsidP="00CD70A3">
      <w:pPr>
        <w:rPr>
          <w:rtl/>
        </w:rPr>
      </w:pPr>
    </w:p>
    <w:p w:rsidR="001F6763" w:rsidRPr="00152E69" w:rsidRDefault="001F6763" w:rsidP="00CD70A3">
      <w:pPr>
        <w:rPr>
          <w:rtl/>
        </w:rPr>
      </w:pPr>
    </w:p>
    <w:p w:rsidR="00054DA4" w:rsidRPr="00152E69" w:rsidRDefault="00054DA4" w:rsidP="00CD70A3">
      <w:pPr>
        <w:rPr>
          <w:bCs/>
        </w:rPr>
      </w:pPr>
      <w:r w:rsidRPr="00152E69">
        <w:rPr>
          <w:rtl/>
        </w:rPr>
        <w:t>חתימת ראש החוג:</w:t>
      </w:r>
    </w:p>
    <w:p w:rsidR="00054DA4" w:rsidRPr="00152E69" w:rsidRDefault="00054DA4" w:rsidP="00CD70A3">
      <w:pPr>
        <w:bidi w:val="0"/>
        <w:rPr>
          <w:rFonts w:eastAsiaTheme="majorEastAsia"/>
          <w:color w:val="auto"/>
          <w:sz w:val="40"/>
          <w:szCs w:val="32"/>
          <w:u w:val="single"/>
          <w:rtl/>
        </w:rPr>
      </w:pPr>
      <w:r w:rsidRPr="00152E69">
        <w:rPr>
          <w:rtl/>
        </w:rPr>
        <w:br w:type="page"/>
      </w:r>
    </w:p>
    <w:p w:rsidR="004011F5" w:rsidRDefault="004011F5" w:rsidP="00CD70A3">
      <w:pPr>
        <w:bidi w:val="0"/>
        <w:rPr>
          <w:rFonts w:eastAsiaTheme="majorEastAsia"/>
          <w:color w:val="auto"/>
          <w:sz w:val="40"/>
          <w:szCs w:val="32"/>
          <w:u w:val="single"/>
        </w:rPr>
      </w:pPr>
      <w:r>
        <w:rPr>
          <w:rtl/>
        </w:rPr>
        <w:lastRenderedPageBreak/>
        <w:br w:type="page"/>
      </w:r>
    </w:p>
    <w:p w:rsidR="00530ACD" w:rsidRDefault="00530ACD" w:rsidP="00CD70A3">
      <w:pPr>
        <w:pStyle w:val="1"/>
        <w:rPr>
          <w:rtl/>
        </w:rPr>
        <w:sectPr w:rsidR="00530ACD" w:rsidSect="00530ACD">
          <w:footerReference w:type="default" r:id="rId8"/>
          <w:pgSz w:w="11906" w:h="16838" w:code="9"/>
          <w:pgMar w:top="1418" w:right="1418" w:bottom="1418" w:left="1418" w:header="720" w:footer="720" w:gutter="0"/>
          <w:pgNumType w:start="1"/>
          <w:cols w:space="720"/>
          <w:titlePg/>
          <w:docGrid w:linePitch="360"/>
        </w:sectPr>
      </w:pPr>
    </w:p>
    <w:p w:rsidR="00054DA4" w:rsidRPr="00152E69" w:rsidRDefault="00054DA4" w:rsidP="00CD70A3">
      <w:pPr>
        <w:pStyle w:val="1"/>
        <w:rPr>
          <w:rtl/>
        </w:rPr>
      </w:pPr>
      <w:r w:rsidRPr="00152E69">
        <w:rPr>
          <w:rtl/>
        </w:rPr>
        <w:lastRenderedPageBreak/>
        <w:t>הצגת הבעיה ורקע מדעי</w:t>
      </w:r>
    </w:p>
    <w:p w:rsidR="00054DA4" w:rsidRPr="00152E69" w:rsidRDefault="00054DA4" w:rsidP="00CD70A3">
      <w:pPr>
        <w:pStyle w:val="2"/>
        <w:rPr>
          <w:rtl/>
        </w:rPr>
      </w:pPr>
      <w:r w:rsidRPr="00152E69">
        <w:rPr>
          <w:rtl/>
        </w:rPr>
        <w:t>הצגת הבעיה</w:t>
      </w:r>
    </w:p>
    <w:p w:rsidR="00054DA4" w:rsidRPr="00152E69" w:rsidRDefault="00054DA4" w:rsidP="004F3B1A">
      <w:pPr>
        <w:rPr>
          <w:rtl/>
        </w:rPr>
      </w:pPr>
      <w:r w:rsidRPr="00152E69">
        <w:rPr>
          <w:rtl/>
        </w:rPr>
        <w:t xml:space="preserve">למרות המאמצים הרבים בשמירה על בטיחות מי השתייה, אנו עדיין מתמודדים עם זיהומים של חיידקים, כגון </w:t>
      </w:r>
      <w:r w:rsidRPr="00152E69">
        <w:rPr>
          <w:i/>
          <w:iCs/>
        </w:rPr>
        <w:t>Escherichia</w:t>
      </w:r>
      <w:r w:rsidRPr="00152E69">
        <w:rPr>
          <w:rtl/>
        </w:rPr>
        <w:t xml:space="preserve">, </w:t>
      </w:r>
      <w:r w:rsidRPr="00152E69">
        <w:rPr>
          <w:i/>
          <w:iCs/>
        </w:rPr>
        <w:t>Salmonella</w:t>
      </w:r>
      <w:r w:rsidRPr="00152E69">
        <w:rPr>
          <w:i/>
          <w:iCs/>
          <w:rtl/>
        </w:rPr>
        <w:t xml:space="preserve">, </w:t>
      </w:r>
      <w:r w:rsidRPr="00152E69">
        <w:rPr>
          <w:i/>
          <w:iCs/>
        </w:rPr>
        <w:t>Legionella</w:t>
      </w:r>
      <w:r w:rsidRPr="00152E69">
        <w:rPr>
          <w:i/>
          <w:iCs/>
          <w:rtl/>
        </w:rPr>
        <w:t xml:space="preserve"> </w:t>
      </w:r>
      <w:r w:rsidRPr="00152E69">
        <w:rPr>
          <w:i/>
          <w:iCs/>
        </w:rPr>
        <w:t xml:space="preserve"> </w:t>
      </w:r>
      <w:r w:rsidRPr="00152E69">
        <w:rPr>
          <w:rtl/>
        </w:rPr>
        <w:t>הגורמים למחלות בדרכי העיכול, מחלות עור ועוד</w:t>
      </w:r>
      <w:r w:rsidR="004F3B1A">
        <w:rPr>
          <w:rFonts w:hint="cs"/>
          <w:rtl/>
        </w:rPr>
        <w:t xml:space="preserve"> </w:t>
      </w:r>
      <w:r w:rsidR="004F3B1A">
        <w:rPr>
          <w:rtl/>
        </w:rPr>
        <w:fldChar w:fldCharType="begin">
          <w:fldData xml:space="preserve">PEVuZE5vdGU+PENpdGU+PEF1dGhvcj5MZWNsZXJjPC9BdXRob3I+PFllYXI+MjAwMjwvWWVhcj48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</w:fldData>
        </w:fldChar>
      </w:r>
      <w:r w:rsidR="004F3B1A">
        <w:rPr>
          <w:rtl/>
        </w:rPr>
        <w:instrText xml:space="preserve"> </w:instrText>
      </w:r>
      <w:r w:rsidR="004F3B1A">
        <w:instrText>ADDIN EN.CITE</w:instrText>
      </w:r>
      <w:r w:rsidR="004F3B1A">
        <w:rPr>
          <w:rtl/>
        </w:rPr>
        <w:instrText xml:space="preserve"> </w:instrText>
      </w:r>
      <w:r w:rsidR="004F3B1A">
        <w:rPr>
          <w:rtl/>
        </w:rPr>
        <w:fldChar w:fldCharType="begin">
          <w:fldData xml:space="preserve">PEVuZE5vdGU+PENpdGU+PEF1dGhvcj5MZWNsZXJjPC9BdXRob3I+PFllYXI+MjAwMjwvWWVhcj48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</w:fldData>
        </w:fldChar>
      </w:r>
      <w:r w:rsidR="004F3B1A">
        <w:rPr>
          <w:rtl/>
        </w:rPr>
        <w:instrText xml:space="preserve"> </w:instrText>
      </w:r>
      <w:r w:rsidR="004F3B1A">
        <w:instrText>ADDIN EN.CITE.DATA</w:instrText>
      </w:r>
      <w:r w:rsidR="004F3B1A">
        <w:rPr>
          <w:rtl/>
        </w:rPr>
        <w:instrText xml:space="preserve"> </w:instrText>
      </w:r>
      <w:r w:rsidR="004F3B1A">
        <w:rPr>
          <w:rtl/>
        </w:rPr>
      </w:r>
      <w:r w:rsidR="004F3B1A">
        <w:rPr>
          <w:rtl/>
        </w:rPr>
        <w:fldChar w:fldCharType="end"/>
      </w:r>
      <w:r w:rsidR="004F3B1A">
        <w:rPr>
          <w:rtl/>
        </w:rPr>
      </w:r>
      <w:r w:rsidR="004F3B1A">
        <w:rPr>
          <w:rtl/>
        </w:rPr>
        <w:fldChar w:fldCharType="separate"/>
      </w:r>
      <w:r w:rsidR="004F3B1A">
        <w:rPr>
          <w:noProof/>
          <w:rtl/>
        </w:rPr>
        <w:t>[1, 2]</w:t>
      </w:r>
      <w:r w:rsidR="004F3B1A">
        <w:rPr>
          <w:rtl/>
        </w:rPr>
        <w:fldChar w:fldCharType="end"/>
      </w:r>
      <w:r w:rsidRPr="00152E69">
        <w:rPr>
          <w:rtl/>
        </w:rPr>
        <w:t>.</w:t>
      </w:r>
      <w:r w:rsidR="005E7026">
        <w:rPr>
          <w:rFonts w:hint="cs"/>
          <w:rtl/>
        </w:rPr>
        <w:t xml:space="preserve"> </w:t>
      </w:r>
      <w:r w:rsidR="001B22BE">
        <w:rPr>
          <w:rFonts w:hint="cs"/>
          <w:rtl/>
        </w:rPr>
        <w:t xml:space="preserve">בשל </w:t>
      </w:r>
      <w:r w:rsidR="005E7026">
        <w:rPr>
          <w:rFonts w:hint="cs"/>
          <w:rtl/>
        </w:rPr>
        <w:t>כך</w:t>
      </w:r>
      <w:r w:rsidR="001B22BE">
        <w:rPr>
          <w:rFonts w:hint="cs"/>
          <w:rtl/>
        </w:rPr>
        <w:t xml:space="preserve">, </w:t>
      </w:r>
      <w:r w:rsidRPr="00152E69">
        <w:rPr>
          <w:rtl/>
        </w:rPr>
        <w:t xml:space="preserve">קיים צורך מתמיד בניטור </w:t>
      </w:r>
      <w:r w:rsidR="001B22BE">
        <w:rPr>
          <w:rFonts w:hint="cs"/>
          <w:rtl/>
        </w:rPr>
        <w:t>ה</w:t>
      </w:r>
      <w:r w:rsidRPr="00152E69">
        <w:rPr>
          <w:rtl/>
        </w:rPr>
        <w:t>מי</w:t>
      </w:r>
      <w:r w:rsidR="001B22BE">
        <w:rPr>
          <w:rFonts w:hint="cs"/>
          <w:rtl/>
        </w:rPr>
        <w:t>ם</w:t>
      </w:r>
      <w:r w:rsidRPr="00152E69">
        <w:rPr>
          <w:rtl/>
        </w:rPr>
        <w:t xml:space="preserve"> מבחינה מיקרוביולוגית. זיהוי וטיפול בזיהום בזמן </w:t>
      </w:r>
      <w:r w:rsidR="006E5C80">
        <w:rPr>
          <w:rFonts w:hint="cs"/>
          <w:rtl/>
        </w:rPr>
        <w:t xml:space="preserve">אמת </w:t>
      </w:r>
      <w:r w:rsidRPr="00152E69">
        <w:rPr>
          <w:rtl/>
        </w:rPr>
        <w:t xml:space="preserve">יכול למנוע את הגעתם של </w:t>
      </w:r>
      <w:proofErr w:type="spellStart"/>
      <w:r w:rsidRPr="00152E69">
        <w:rPr>
          <w:rtl/>
        </w:rPr>
        <w:t>פתוגנים</w:t>
      </w:r>
      <w:proofErr w:type="spellEnd"/>
      <w:r w:rsidRPr="00152E69">
        <w:rPr>
          <w:rtl/>
        </w:rPr>
        <w:t xml:space="preserve"> למי שתייה, לחסוך למשק כסף רב וכמובן להקטין את הפגיעה הבריאותית באדם</w:t>
      </w:r>
      <w:r w:rsidR="004F3B1A">
        <w:rPr>
          <w:rFonts w:hint="cs"/>
        </w:rPr>
        <w:t xml:space="preserve"> </w:t>
      </w:r>
      <w:r w:rsidR="004F3B1A">
        <w:fldChar w:fldCharType="begin"/>
      </w:r>
      <w:r w:rsidR="004F3B1A">
        <w:instrText xml:space="preserve"> ADDIN EN.CITE &lt;EndNote&gt;&lt;Cite&gt;&lt;Author&gt;Collier&lt;/Author&gt;&lt;Year&gt;2012&lt;/Year&gt;&lt;IDText&gt;Direct healthcare costs of selected diseases primarily or partially transmitted by water&lt;/IDText&gt;&lt;DisplayText&gt;[3]&lt;/DisplayText&gt;&lt;record&gt;&lt;dates&gt;&lt;pub-dates&gt;&lt;date&gt;Nov&lt;/date&gt;&lt;/pub-dates&gt;&lt;year&gt;2012&lt;/year&gt;&lt;/dates&gt;&lt;keywords&gt;&lt;keyword&gt;Ambulatory Care&lt;/keyword&gt;&lt;keyword&gt;Cost of Illness&lt;/keyword&gt;&lt;keyword&gt;Cryptosporidiosis&lt;/keyword&gt;&lt;keyword&gt;Giardiasis&lt;/keyword&gt;&lt;keyword&gt;Health Care Costs&lt;/keyword&gt;&lt;keyword&gt;Hospitalization&lt;/keyword&gt;&lt;keyword&gt;Humans&lt;/keyword&gt;&lt;keyword&gt;Legionnaires&amp;apos; Disease&lt;/keyword&gt;&lt;keyword&gt;Medicaid&lt;/keyword&gt;&lt;keyword&gt;Medicare&lt;/keyword&gt;&lt;keyword&gt;Mycobacterium Infections, Nontuberculous&lt;/keyword&gt;&lt;keyword&gt;Otitis Externa&lt;/keyword&gt;&lt;keyword&gt;United States&lt;/keyword&gt;&lt;keyword&gt;Water Microbiology&lt;/keyword&gt;&lt;/keywords&gt;&lt;urls&gt;&lt;related-urls&gt;&lt;url&gt;https://www.ncbi.nlm.nih.gov/pubmed/22233584&lt;/url&gt;&lt;/related-urls&gt;&lt;/urls&gt;&lt;isbn&gt;1469-4409&lt;/isbn&gt;&lt;custom2&gt;PMC4629238&lt;/custom2&gt;&lt;titles&gt;&lt;title&gt;Direct healthcare costs of selected diseases primarily or partially transmitted by water&lt;/title&gt;&lt;secondary-title&gt;Epidemiol Infect&lt;/secondary-title&gt;&lt;/titles&gt;&lt;pages&gt;2003-13&lt;/pages&gt;&lt;number&gt;11&lt;/number&gt;&lt;contributors&gt;&lt;authors&gt;&lt;author&gt;Collier, S. A.&lt;/author&gt;&lt;author&gt;Stockman, L. J.&lt;/author&gt;&lt;author&gt;Hicks, L. A.&lt;/author&gt;&lt;author&gt;Garrison, L. E.&lt;/author&gt;&lt;author&gt;Zhou, F. J.&lt;/author&gt;&lt;author&gt;Beach, M. J.&lt;/author&gt;&lt;/authors&gt;&lt;/contributors&gt;&lt;edition&gt;2012/01/11&lt;/edition&gt;&lt;language&gt;eng&lt;/language&gt;&lt;added-date format="utc"&gt;1500290310&lt;/added-date&gt;&lt;ref-type name="Journal Article"&gt;17&lt;/ref-type&gt;&lt;rec-number&gt;146&lt;/rec-number&gt;&lt;last-updated-date format="utc"&gt;1500290310&lt;/last-updated-date&gt;&lt;accession-num&gt;22233584&lt;/accession-num&gt;&lt;electronic-resource-num&gt;10.1017/S0950268811002858&lt;/electronic-resource-num&gt;&lt;volume&gt;140&lt;/volume&gt;&lt;/record&gt;&lt;/Cite&gt;&lt;/EndNote&gt;</w:instrText>
      </w:r>
      <w:r w:rsidR="004F3B1A">
        <w:fldChar w:fldCharType="separate"/>
      </w:r>
      <w:r w:rsidR="004F3B1A">
        <w:rPr>
          <w:noProof/>
        </w:rPr>
        <w:t>[3]</w:t>
      </w:r>
      <w:r w:rsidR="004F3B1A">
        <w:fldChar w:fldCharType="end"/>
      </w:r>
      <w:r w:rsidRPr="00152E69">
        <w:rPr>
          <w:rtl/>
        </w:rPr>
        <w:t xml:space="preserve">. בתעשייה מתבצעות בדיקות רבות, כגון בדיקה לזיהוי כמות חיידקים כללית לפי עכירות, כימות חיידקים קוליפורמים וקוליפורמים </w:t>
      </w:r>
      <w:proofErr w:type="spellStart"/>
      <w:r w:rsidRPr="00152E69">
        <w:rPr>
          <w:rtl/>
        </w:rPr>
        <w:t>צואתיים</w:t>
      </w:r>
      <w:proofErr w:type="spellEnd"/>
      <w:r w:rsidRPr="00152E69">
        <w:rPr>
          <w:rtl/>
        </w:rPr>
        <w:t xml:space="preserve"> בעזרת מצעים סלקטיביים ואף זיהוי חיידקי סטרפטוקוקוס </w:t>
      </w:r>
      <w:proofErr w:type="spellStart"/>
      <w:r w:rsidRPr="00152E69">
        <w:rPr>
          <w:rtl/>
        </w:rPr>
        <w:t>צואתיים</w:t>
      </w:r>
      <w:proofErr w:type="spellEnd"/>
      <w:r w:rsidRPr="00152E69">
        <w:rPr>
          <w:rtl/>
        </w:rPr>
        <w:t xml:space="preserve"> בעזרת זריעה על מצע סלקטיבי, לזיהוי זיהום המים, לאורך כל שלבי הטיהור ובנקודות רבות בהזרמת המים לצרכן</w:t>
      </w:r>
      <w:r w:rsidR="004F3B1A">
        <w:rPr>
          <w:rFonts w:hint="cs"/>
          <w:rtl/>
        </w:rPr>
        <w:t xml:space="preserve"> </w:t>
      </w:r>
      <w:r w:rsidR="004F3B1A">
        <w:rPr>
          <w:rtl/>
        </w:rPr>
        <w:fldChar w:fldCharType="begin"/>
      </w:r>
      <w:r w:rsidR="004F3B1A">
        <w:rPr>
          <w:rtl/>
        </w:rPr>
        <w:instrText xml:space="preserve"> </w:instrText>
      </w:r>
      <w:r w:rsidR="004F3B1A">
        <w:instrText>ADDIN EN.CITE &lt;EndNote&gt;&lt;Cite&gt;&lt;Year&gt;2013&lt;/Year&gt;&lt;IDText</w:instrText>
      </w:r>
      <w:r w:rsidR="004F3B1A">
        <w:rPr>
          <w:rtl/>
        </w:rPr>
        <w:instrText>&gt;תקנות בריאות העם - איכותם התברואית של מי־שתיה ומיתקני מי שתיה&lt;/</w:instrText>
      </w:r>
      <w:r w:rsidR="004F3B1A">
        <w:instrText>IDText&gt;&lt;DisplayText&gt;[4-6]&lt;/DisplayText&gt;&lt;record&gt;&lt;titles&gt;&lt;title</w:instrText>
      </w:r>
      <w:r w:rsidR="004F3B1A">
        <w:rPr>
          <w:rtl/>
        </w:rPr>
        <w:instrText>&gt;תקנות בריאות העם - איכותם התברואית של מי־שתיה ומיתקני מי שתיה&lt;/</w:instrText>
      </w:r>
      <w:r w:rsidR="004F3B1A">
        <w:instrText>title&gt;&lt;tertiary-title</w:instrText>
      </w:r>
      <w:r w:rsidR="004F3B1A">
        <w:rPr>
          <w:rtl/>
        </w:rPr>
        <w:instrText>&gt;משרד הבריאות&lt;/</w:instrText>
      </w:r>
      <w:r w:rsidR="004F3B1A">
        <w:instrText>tertiary-title&gt;&lt;/titles&gt;&lt;added-date format="utc"&gt;1499329963&lt;/added-date&gt;&lt;ref-type name="Bill"&gt;4&lt;/ref-type&gt;&lt;dates&gt;&lt;year&gt;2013&lt;/year&gt;&lt;/dates&gt;&lt;rec-number&gt;131&lt;/rec-number&gt;&lt;last-updated-date format="utc"&gt;1500291652&lt;/last-updated-date&gt;&lt;/record&gt;&lt;/Cite&gt;&lt;Cite&gt;&lt;Year&gt;2016&lt;/Year&gt;&lt;IDText</w:instrText>
      </w:r>
      <w:r w:rsidR="004F3B1A">
        <w:rPr>
          <w:rtl/>
        </w:rPr>
        <w:instrText>&gt;הנחיות לדיגום מים&lt;/</w:instrText>
      </w:r>
      <w:r w:rsidR="004F3B1A">
        <w:instrText>IDText&gt;&lt;record&gt;&lt;titles&gt;&lt;title</w:instrText>
      </w:r>
      <w:r w:rsidR="004F3B1A">
        <w:rPr>
          <w:rtl/>
        </w:rPr>
        <w:instrText>&gt;הנחיות לדיגום מים&lt;/</w:instrText>
      </w:r>
      <w:r w:rsidR="004F3B1A">
        <w:instrText>title&gt;&lt;tertiary-title</w:instrText>
      </w:r>
      <w:r w:rsidR="004F3B1A">
        <w:rPr>
          <w:rtl/>
        </w:rPr>
        <w:instrText>&gt;משרד הבריאות - שירותי בריאות הציבור&lt;/</w:instrText>
      </w:r>
      <w:r w:rsidR="004F3B1A">
        <w:instrText>tertiary-title&gt;&lt;/titles&gt;&lt;added-date format="utc"&gt;1499330016&lt;/added-date&gt;&lt;ref-type name="Bill"&gt;4&lt;/ref-type&gt;&lt;dates&gt;&lt;year&gt;2016&lt;/year&gt;&lt;/dates&gt;&lt;rec-number&gt;132&lt;/rec-number&gt;&lt;last-updated-date format="utc"&gt;1500291652&lt;/last-updated-date&gt;&lt;/record&gt;&lt;/Cite&gt;&lt;Cite&gt;&lt;Year&gt;2017&lt;/Year&gt;&lt;IDText</w:instrText>
      </w:r>
      <w:r w:rsidR="004F3B1A">
        <w:rPr>
          <w:rtl/>
        </w:rPr>
        <w:instrText>&gt;הנחיות המנהל להגשת תכנית, לתפעול וניטור מתקן טיפול במי שתיה&lt;/</w:instrText>
      </w:r>
      <w:r w:rsidR="004F3B1A">
        <w:instrText>IDText&gt;&lt;record&gt;&lt;titles&gt;&lt;title</w:instrText>
      </w:r>
      <w:r w:rsidR="004F3B1A">
        <w:rPr>
          <w:rtl/>
        </w:rPr>
        <w:instrText>&gt;הנחיות המנהל להגשת תכנית, לתפעול וניטור מתקן טיפול במי שתיה&lt;/</w:instrText>
      </w:r>
      <w:r w:rsidR="004F3B1A">
        <w:instrText>title&gt;&lt;tertiary-title</w:instrText>
      </w:r>
      <w:r w:rsidR="004F3B1A">
        <w:rPr>
          <w:rtl/>
        </w:rPr>
        <w:instrText>&gt;משרד הבריאות - שירותי בריאות הציבור&lt;/</w:instrText>
      </w:r>
      <w:r w:rsidR="004F3B1A">
        <w:instrText>tertiary-title&gt;&lt;/titles&gt;&lt;added-date format="utc"&gt;1499329833&lt;/added-date&gt;&lt;ref-type name="Bill"&gt;4&lt;/ref-type&gt;&lt;dates&gt;&lt;year&gt;2017&lt;/year&gt;&lt;/dates&gt;&lt;rec-number&gt;130&lt;/rec-number&gt;&lt;last-updated-date format="utc"&gt;1500291652&lt;/last-updated-date&gt;&lt;/record&gt;&lt;/Cite&gt;&lt;/EndNote</w:instrText>
      </w:r>
      <w:r w:rsidR="004F3B1A">
        <w:rPr>
          <w:rtl/>
        </w:rPr>
        <w:instrText>&gt;</w:instrText>
      </w:r>
      <w:r w:rsidR="004F3B1A">
        <w:rPr>
          <w:rtl/>
        </w:rPr>
        <w:fldChar w:fldCharType="separate"/>
      </w:r>
      <w:r w:rsidR="004F3B1A">
        <w:rPr>
          <w:noProof/>
          <w:rtl/>
        </w:rPr>
        <w:t>[4-6]</w:t>
      </w:r>
      <w:r w:rsidR="004F3B1A">
        <w:rPr>
          <w:rtl/>
        </w:rPr>
        <w:fldChar w:fldCharType="end"/>
      </w:r>
      <w:r w:rsidRPr="00152E69">
        <w:rPr>
          <w:rtl/>
        </w:rPr>
        <w:t xml:space="preserve">. הקושי הנוצר מבדיקות מרובות אלה הוא הזמן הארוך הדרוש לבדיקות </w:t>
      </w:r>
      <w:proofErr w:type="spellStart"/>
      <w:r w:rsidRPr="00152E69">
        <w:rPr>
          <w:rtl/>
        </w:rPr>
        <w:t>המיקרוביאליות</w:t>
      </w:r>
      <w:proofErr w:type="spellEnd"/>
      <w:r w:rsidRPr="00152E69">
        <w:rPr>
          <w:rtl/>
        </w:rPr>
        <w:t xml:space="preserve"> אשר גורם לכך שבפועל מים מזוהמים מגיעים לצרכן הקצה</w:t>
      </w:r>
      <w:r w:rsidR="004F3B1A">
        <w:rPr>
          <w:rFonts w:hint="cs"/>
          <w:rtl/>
        </w:rPr>
        <w:t xml:space="preserve"> </w:t>
      </w:r>
      <w:r w:rsidR="004F3B1A">
        <w:rPr>
          <w:rtl/>
        </w:rPr>
        <w:fldChar w:fldCharType="begin"/>
      </w:r>
      <w:r w:rsidR="004F3B1A">
        <w:rPr>
          <w:rtl/>
        </w:rPr>
        <w:instrText xml:space="preserve"> </w:instrText>
      </w:r>
      <w:r w:rsidR="004F3B1A">
        <w:instrText>ADDIN EN.CITE &lt;EndNote&gt;&lt;Cite&gt;&lt;Author&gt;Rompré&lt;/Author&gt;&lt;Year&gt;2002&lt;/Year&gt;&lt;IDText&gt;Detection and enumeration of coliforms in drinking water: current methods and emerging approaches&lt;/IDText&gt;&lt;DisplayText&gt;[7]&lt;/DisplayText&gt;&lt;record&gt;&lt;keywords&gt;&lt;keyword&gt;Coliforms&lt;/keyword&gt;&lt;keyword&gt;Detection&lt;/keyword&gt;&lt;keyword&gt;Drinking water&lt;/keyword&gt;&lt;keyword&gt;Cultural methods&lt;/keyword&gt;&lt;keyword&gt;Enzymatic methods&lt;/keyword&gt;&lt;keyword&gt;Molecular tools&lt;/keyword&gt;&lt;/keywords&gt;&lt;urls&gt;&lt;related-urls&gt;&lt;url&gt;http://www.sciencedirect.com/science/article/pii</w:instrText>
      </w:r>
      <w:r w:rsidR="004F3B1A">
        <w:rPr>
          <w:rtl/>
        </w:rPr>
        <w:instrText>/</w:instrText>
      </w:r>
      <w:r w:rsidR="004F3B1A">
        <w:instrText>S0167701201003517&lt;/url&gt;&lt;/related-urls&gt;&lt;/urls&gt;&lt;isbn&gt;0167-7012&lt;/isbn&gt;&lt;titles&gt;&lt;title&gt;Detection and enumeration of coliforms in drinking water: current methods and emerging approaches&lt;/title&gt;&lt;secondary-title&gt;Journal of Microbiological Methods&lt;/secondary-title&gt;&lt;/titles&gt;&lt;pages&gt;31-54&lt;/pages&gt;&lt;number&gt;1&lt;/number&gt;&lt;contributors&gt;&lt;authors&gt;&lt;author&gt;Rompré, Annie&lt;/author&gt;&lt;author&gt;Servais, Pierre&lt;/author&gt;&lt;author&gt;Baudart, Julia&lt;/author&gt;&lt;author&gt;de-Roubin, Marie-Renée&lt;/author&gt;&lt;author&gt;Laurent, Patrick&lt;/author&gt;&lt;/authors&gt;&lt;/contributors&gt;&lt;added-date format="utc"&gt;1502355004&lt;/added-date&gt;&lt;ref-type name="Journal Article"&gt;17&lt;/ref-type&gt;&lt;dates&gt;&lt;year&gt;2002&lt;/year&gt;&lt;/dates&gt;&lt;rec-number&gt;169&lt;/rec-number&gt;&lt;last-updated-date format="utc"&gt;1502355004&lt;/last-updated-date&gt;&lt;electronic-resource-num&gt;http</w:instrText>
      </w:r>
      <w:r w:rsidR="004F3B1A">
        <w:rPr>
          <w:rtl/>
        </w:rPr>
        <w:instrText>://</w:instrText>
      </w:r>
      <w:r w:rsidR="004F3B1A">
        <w:instrText>dx.doi.org/10.1016/S0167-7012(01)00351-7&lt;/electronic-resource-num&gt;&lt;volume&gt;49&lt;/volume&gt;&lt;/record&gt;&lt;/Cite&gt;&lt;/EndNote</w:instrText>
      </w:r>
      <w:r w:rsidR="004F3B1A">
        <w:rPr>
          <w:rtl/>
        </w:rPr>
        <w:instrText>&gt;</w:instrText>
      </w:r>
      <w:r w:rsidR="004F3B1A">
        <w:rPr>
          <w:rtl/>
        </w:rPr>
        <w:fldChar w:fldCharType="separate"/>
      </w:r>
      <w:r w:rsidR="004F3B1A">
        <w:rPr>
          <w:noProof/>
          <w:rtl/>
        </w:rPr>
        <w:t>[7]</w:t>
      </w:r>
      <w:r w:rsidR="004F3B1A">
        <w:rPr>
          <w:rtl/>
        </w:rPr>
        <w:fldChar w:fldCharType="end"/>
      </w:r>
      <w:r w:rsidRPr="00152E69">
        <w:rPr>
          <w:rtl/>
        </w:rPr>
        <w:t xml:space="preserve">. </w:t>
      </w:r>
    </w:p>
    <w:p w:rsidR="00054DA4" w:rsidRPr="00152E69" w:rsidRDefault="00054DA4" w:rsidP="00615D4D">
      <w:pPr>
        <w:rPr>
          <w:rtl/>
        </w:rPr>
      </w:pPr>
      <w:r w:rsidRPr="00152E69">
        <w:rPr>
          <w:rtl/>
        </w:rPr>
        <w:t xml:space="preserve">השיטות המקובלות במעבדות מיקרוביולוגיות כוללות בעיקר זריעות על גבי מצעים סלקטיביים, גידול בתנאים אופטימליים וספירת מושבות או עכירות. הבעיה בשיטות אלה היא ששלב הגידול לוקח זמן רב, בין 12 שעות לשבוע, דבר המעכב את הבדיקה כולה ויוצר עומס על המערכת. נוסף על כך, הבדיקות מבוצעות על מרחב דגימה קטן – 0.1-1 ליטר מתוך מאות אלפי ליטרים שמוזרמים במערכת. הבדיקות נעשות באופן תקופתי ורוב המים לא נבדקים. כיוון שזיהומי חיידקים (ובמיוחד </w:t>
      </w:r>
      <w:proofErr w:type="spellStart"/>
      <w:r w:rsidRPr="00152E69">
        <w:rPr>
          <w:rtl/>
        </w:rPr>
        <w:t>פתוגנים</w:t>
      </w:r>
      <w:proofErr w:type="spellEnd"/>
      <w:r w:rsidRPr="00152E69">
        <w:rPr>
          <w:rtl/>
        </w:rPr>
        <w:t xml:space="preserve">) הם תופעה בלתי צפויה, המופיעה באופן ספוראדי </w:t>
      </w:r>
      <w:r w:rsidR="00615D4D">
        <w:rPr>
          <w:rtl/>
        </w:rPr>
        <w:fldChar w:fldCharType="begin"/>
      </w:r>
      <w:r w:rsidR="00615D4D">
        <w:rPr>
          <w:rtl/>
        </w:rPr>
        <w:instrText xml:space="preserve"> </w:instrText>
      </w:r>
      <w:r w:rsidR="00615D4D">
        <w:instrText>ADDIN EN.CITE &lt;EndNote&gt;&lt;Cite&gt;&lt;Author&gt;Cabral&lt;/Author&gt;&lt;Year&gt;2010&lt;/Year&gt;&lt;IDText&gt;Water microbiology. Bacterial pathogens and water&lt;/IDText&gt;&lt;DisplayText&gt;[8]&lt;/DisplayText&gt;&lt;record&gt;&lt;dates&gt;&lt;pub-dates&gt;&lt;date&gt;10&lt;/date&gt;&lt;/pub-dates&gt;&lt;year&gt;2010&lt;/year&gt;&lt;/dates&gt;&lt;keywords</w:instrText>
      </w:r>
      <w:r w:rsidR="00615D4D">
        <w:rPr>
          <w:rtl/>
        </w:rPr>
        <w:instrText>&gt;&lt;</w:instrText>
      </w:r>
      <w:r w:rsidR="00615D4D">
        <w:instrText>keyword&gt;Bacteria&lt;/keyword&gt;&lt;keyword&gt;Humans&lt;/keyword&gt;&lt;keyword&gt;Water Microbiology&lt;/keyword&gt;&lt;keyword&gt;Water Supply&lt;/keyword&gt;&lt;/keywords&gt;&lt;urls&gt;&lt;related-urls&gt;&lt;url&gt;https://www.ncbi.nlm.nih.gov/pubmed/21139855&lt;/url&gt;&lt;/related-urls&gt;&lt;/urls&gt;&lt;isbn&gt;1660-4601&lt;/isbn&gt;&lt;custom2&gt;PMC2996186&lt;/custom2&gt;&lt;titles&gt;&lt;title&gt;Water microbiology. Bacterial pathogens and water&lt;/title&gt;&lt;secondary-title&gt;Int J Environ Res Public Health&lt;/secondary-title&gt;&lt;/titles&gt;&lt;pages&gt;3657-703&lt;/pages&gt;&lt;number&gt;10&lt;/number&gt;&lt;contributors&gt;&lt;authors&gt;&lt;author&gt;Cabral, J. P</w:instrText>
      </w:r>
      <w:r w:rsidR="00615D4D">
        <w:rPr>
          <w:rtl/>
        </w:rPr>
        <w:instrText>.&lt;/</w:instrText>
      </w:r>
      <w:r w:rsidR="00615D4D">
        <w:instrText>author&gt;&lt;/authors&gt;&lt;/contributors&gt;&lt;edition&gt;2010/10/15&lt;/edition&gt;&lt;language&gt;eng&lt;/language&gt;&lt;added-date format="utc"&gt;1500295022&lt;/added-date&gt;&lt;ref-type name="Journal Article"&gt;17&lt;/ref-type&gt;&lt;rec-number&gt;149&lt;/rec-number&gt;&lt;last-updated-date format="utc"&gt;1500295022&lt;/last-updated-date&gt;&lt;accession-num&gt;21139855&lt;/accession-num&gt;&lt;electronic-resource-num&gt;10.3390/ijerph7103657&lt;/electronic-resource-num&gt;&lt;volume&gt;7&lt;/volume&gt;&lt;/record&gt;&lt;/Cite&gt;&lt;/EndNote</w:instrText>
      </w:r>
      <w:r w:rsidR="00615D4D">
        <w:rPr>
          <w:rtl/>
        </w:rPr>
        <w:instrText>&gt;</w:instrText>
      </w:r>
      <w:r w:rsidR="00615D4D">
        <w:rPr>
          <w:rtl/>
        </w:rPr>
        <w:fldChar w:fldCharType="separate"/>
      </w:r>
      <w:r w:rsidR="00615D4D">
        <w:rPr>
          <w:noProof/>
          <w:rtl/>
        </w:rPr>
        <w:t>[8]</w:t>
      </w:r>
      <w:r w:rsidR="00615D4D">
        <w:rPr>
          <w:rtl/>
        </w:rPr>
        <w:fldChar w:fldCharType="end"/>
      </w:r>
      <w:r w:rsidRPr="00152E69">
        <w:rPr>
          <w:rtl/>
        </w:rPr>
        <w:t>, ניתן להצביע כאן על כשל של מערכת הדגימה בתעשיית המים העלול לפגוע בבריאות הציבור. כשל זה מוכר בתעשייה אך כיום לא קיים תחליף איכותי</w:t>
      </w:r>
      <w:r w:rsidRPr="00152E69">
        <w:t xml:space="preserve"> </w:t>
      </w:r>
      <w:r w:rsidR="00615D4D">
        <w:rPr>
          <w:rtl/>
        </w:rPr>
        <w:t>ומשתלם לשיטת הדיגום הקיימת</w:t>
      </w:r>
      <w:r w:rsidR="00615D4D">
        <w:rPr>
          <w:rFonts w:hint="cs"/>
          <w:rtl/>
        </w:rPr>
        <w:t xml:space="preserve"> </w:t>
      </w:r>
      <w:r w:rsidR="00615D4D">
        <w:rPr>
          <w:rtl/>
        </w:rPr>
        <w:fldChar w:fldCharType="begin">
          <w:fldData xml:space="preserve">PEVuZE5vdGU+PENpdGU+PEF1dGhvcj5Sb21wcsOpPC9BdXRob3I+PFllYXI+MjAwMjwvWWVhcj48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</w:fldData>
        </w:fldChar>
      </w:r>
      <w:r w:rsidR="00615D4D">
        <w:rPr>
          <w:rtl/>
        </w:rPr>
        <w:instrText xml:space="preserve"> </w:instrText>
      </w:r>
      <w:r w:rsidR="00615D4D">
        <w:instrText>ADDIN EN.CITE</w:instrText>
      </w:r>
      <w:r w:rsidR="00615D4D">
        <w:rPr>
          <w:rtl/>
        </w:rPr>
        <w:instrText xml:space="preserve"> </w:instrText>
      </w:r>
      <w:r w:rsidR="00615D4D">
        <w:rPr>
          <w:rtl/>
        </w:rPr>
        <w:fldChar w:fldCharType="begin">
          <w:fldData xml:space="preserve">PEVuZE5vdGU+PENpdGU+PEF1dGhvcj5Sb21wcsOpPC9BdXRob3I+PFllYXI+MjAwMjwvWWVhcj48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</w:fldData>
        </w:fldChar>
      </w:r>
      <w:r w:rsidR="00615D4D">
        <w:rPr>
          <w:rtl/>
        </w:rPr>
        <w:instrText xml:space="preserve"> </w:instrText>
      </w:r>
      <w:r w:rsidR="00615D4D">
        <w:instrText>ADDIN EN.CITE.DATA</w:instrText>
      </w:r>
      <w:r w:rsidR="00615D4D">
        <w:rPr>
          <w:rtl/>
        </w:rPr>
        <w:instrText xml:space="preserve"> </w:instrText>
      </w:r>
      <w:r w:rsidR="00615D4D">
        <w:rPr>
          <w:rtl/>
        </w:rPr>
      </w:r>
      <w:r w:rsidR="00615D4D">
        <w:rPr>
          <w:rtl/>
        </w:rPr>
        <w:fldChar w:fldCharType="end"/>
      </w:r>
      <w:r w:rsidR="00615D4D">
        <w:rPr>
          <w:rtl/>
        </w:rPr>
      </w:r>
      <w:r w:rsidR="00615D4D">
        <w:rPr>
          <w:rtl/>
        </w:rPr>
        <w:fldChar w:fldCharType="separate"/>
      </w:r>
      <w:r w:rsidR="00615D4D">
        <w:rPr>
          <w:noProof/>
          <w:rtl/>
        </w:rPr>
        <w:t>[7-9]</w:t>
      </w:r>
      <w:r w:rsidR="00615D4D">
        <w:rPr>
          <w:rtl/>
        </w:rPr>
        <w:fldChar w:fldCharType="end"/>
      </w:r>
      <w:r w:rsidRPr="00152E69">
        <w:rPr>
          <w:rtl/>
        </w:rPr>
        <w:t>.</w:t>
      </w:r>
    </w:p>
    <w:p w:rsidR="0085418D" w:rsidRDefault="00054DA4" w:rsidP="00615D4D">
      <w:pPr>
        <w:rPr>
          <w:rtl/>
        </w:rPr>
      </w:pPr>
      <w:r w:rsidRPr="00152E69">
        <w:rPr>
          <w:rtl/>
        </w:rPr>
        <w:t xml:space="preserve">קיימות כיום מספר שיטות מתקדמות לזיהוי וכימות חיידקים במים. ישנן שיטות מולקולריות שונות, המתבססות על הגברת רצפי </w:t>
      </w:r>
      <w:r w:rsidRPr="00152E69">
        <w:t>DNA</w:t>
      </w:r>
      <w:r w:rsidRPr="00152E69">
        <w:rPr>
          <w:rtl/>
        </w:rPr>
        <w:t xml:space="preserve"> חיידקי (</w:t>
      </w:r>
      <w:r w:rsidRPr="00152E69">
        <w:t>PCR</w:t>
      </w:r>
      <w:r w:rsidRPr="00152E69">
        <w:rPr>
          <w:rtl/>
        </w:rPr>
        <w:t>) והשוואתם למסדי נתונים ידועים, או זיהוי בעזרת היברידיזציה</w:t>
      </w:r>
      <w:r w:rsidRPr="00152E69">
        <w:t xml:space="preserve"> </w:t>
      </w:r>
      <w:r w:rsidR="00615D4D">
        <w:fldChar w:fldCharType="begin"/>
      </w:r>
      <w:r w:rsidR="00615D4D">
        <w:instrText xml:space="preserve"> ADDIN EN.CITE &lt;EndNote&gt;&lt;Cite&gt;&lt;Author&gt;Rompré&lt;/Author&gt;&lt;Year&gt;2002&lt;/Year&gt;&lt;IDText&gt;Detection and enumeration of coliforms in drinking water: current methods and emerging approaches&lt;/IDText&gt;&lt;DisplayText&gt;[7]&lt;/DisplayText&gt;&lt;record&gt;&lt;keywords&gt;&lt;keyword&gt;Coliforms&lt;/keyword&gt;&lt;keyword&gt;Detection&lt;/keyword&gt;&lt;keyword&gt;Drinking water&lt;/keyword&gt;&lt;keyword&gt;Cultural methods&lt;/keyword&gt;&lt;keyword&gt;Enzymatic methods&lt;/keyword&gt;&lt;keyword&gt;Molecular tools&lt;/keyword&gt;&lt;/keywords&gt;&lt;urls&gt;&lt;related-urls&gt;&lt;url&gt;http://www.sciencedirect.com/science/article/pii/S0167701201003517&lt;/url&gt;&lt;/related-urls&gt;&lt;/urls&gt;&lt;isbn&gt;0167-7012&lt;/isbn&gt;&lt;titles&gt;&lt;title&gt;Detection and enumeration of coliforms in drinking water: current methods and emerging approaches&lt;/title&gt;&lt;secondary-title&gt;Journal of Microbiological Methods&lt;/secondary-title&gt;&lt;/titles&gt;&lt;pages&gt;31-54&lt;/pages&gt;&lt;number&gt;1&lt;/number&gt;&lt;contributors&gt;&lt;authors&gt;&lt;author&gt;Rompré, Annie&lt;/author&gt;&lt;author&gt;Servais, Pierre&lt;/author&gt;&lt;author&gt;Baudart, Julia&lt;/author&gt;&lt;author&gt;de-Roubin, Marie-Renée&lt;/author&gt;&lt;author&gt;Laurent, Patrick&lt;/author&gt;&lt;/authors&gt;&lt;/contributors&gt;&lt;added-date format="utc"&gt;1502355004&lt;/added-date&gt;&lt;ref-type name="Journal Article"&gt;17&lt;/ref-type&gt;&lt;dates&gt;&lt;year&gt;2002&lt;/year&gt;&lt;/dates&gt;&lt;rec-number&gt;169&lt;/rec-number&gt;&lt;last-updated-date format="utc"&gt;1502355004&lt;/last-updated-date&gt;&lt;electronic-resource-num&gt;http://dx.doi.org/10.1016/S0167-7012(01)00351-7&lt;/electronic-resource-num&gt;&lt;volume&gt;49&lt;/volume&gt;&lt;/record&gt;&lt;/Cite&gt;&lt;/EndNote&gt;</w:instrText>
      </w:r>
      <w:r w:rsidR="00615D4D">
        <w:fldChar w:fldCharType="separate"/>
      </w:r>
      <w:r w:rsidR="00615D4D">
        <w:rPr>
          <w:noProof/>
        </w:rPr>
        <w:t>[7]</w:t>
      </w:r>
      <w:r w:rsidR="00615D4D">
        <w:fldChar w:fldCharType="end"/>
      </w:r>
      <w:r w:rsidR="005E7026">
        <w:rPr>
          <w:rFonts w:hint="cs"/>
          <w:noProof/>
          <w:rtl/>
        </w:rPr>
        <w:t>.</w:t>
      </w:r>
      <w:r w:rsidRPr="00152E69">
        <w:rPr>
          <w:rtl/>
        </w:rPr>
        <w:t xml:space="preserve"> בדיקות אלה דורשות עבודה ידנית מרובה והן אורכות זמן רב (מספר ימים לרוב) </w:t>
      </w:r>
      <w:r w:rsidR="00615D4D">
        <w:rPr>
          <w:rtl/>
        </w:rPr>
        <w:fldChar w:fldCharType="begin"/>
      </w:r>
      <w:r w:rsidR="00615D4D">
        <w:rPr>
          <w:rtl/>
        </w:rPr>
        <w:instrText xml:space="preserve"> </w:instrText>
      </w:r>
      <w:r w:rsidR="00615D4D">
        <w:instrText>ADDIN EN.CITE &lt;EndNote&gt;&lt;Cite&gt;&lt;Author&gt;Jarvis&lt;/Author&gt;&lt;Year&gt;2004&lt;/Year&gt;&lt;IDText&gt;Discrimination of bacteria using surface-enhanced Raman spectroscopy&lt;/IDText&gt;&lt;DisplayText&gt;[10]&lt;/DisplayText&gt;&lt;record&gt;&lt;dates&gt;&lt;pub-dates&gt;&lt;date&gt;Jan&lt;/date&gt;&lt;/pub-dates&gt;&lt;year&gt;2004&lt;/year&gt;&lt;/dates&gt;&lt;keywords&gt;&lt;keyword&gt;Escherichia coli&lt;/keyword&gt;&lt;keyword&gt;Humans&lt;/keyword&gt;&lt;keyword&gt;Spectrum Analysis, Raman&lt;/keyword&gt;&lt;/keywords&gt;&lt;urls&gt;&lt;related-urls&gt;&lt;url&gt;https://www.ncbi.nlm.nih.gov/pubmed/14697030&lt;/url&gt;&lt;/related-urls&gt;&lt;/urls&gt;&lt;isbn&gt;0003-2700&lt;/isbn&gt;&lt;titles&gt;&lt;title&gt;Discrimination of bacteria using surface-enhanced Raman spectroscopy&lt;/title&gt;&lt;secondary-title&gt;Anal Chem&lt;/secondary-title&gt;&lt;/titles&gt;&lt;pages&gt;40-7&lt;/pages&gt;&lt;number&gt;1&lt;/number&gt;&lt;contributors&gt;&lt;authors&gt;&lt;author&gt;Jarvis, R. M.&lt;/author&gt;&lt;author&gt;Goodacre, R.&lt;/author&gt;&lt;/authors&gt;&lt;/contributors&gt;&lt;language&gt;eng&lt;/language&gt;&lt;added-date format="utc"&gt;1499261058&lt;/added-date&gt;&lt;ref-type name="Journal Article"&gt;17&lt;/ref-type&gt;&lt;rec-number&gt;128&lt;/rec-number&gt;&lt;last-updated-date format="utc"&gt;1499261058&lt;/last-updated-date&gt;&lt;accession-num&gt;1</w:instrText>
      </w:r>
      <w:r w:rsidR="00615D4D">
        <w:rPr>
          <w:rtl/>
        </w:rPr>
        <w:instrText>4697030&lt;/</w:instrText>
      </w:r>
      <w:r w:rsidR="00615D4D">
        <w:instrText>accession-num&gt;&lt;electronic-resource-num&gt;10.1021/ac034689c&lt;/electronic-resource-num&gt;&lt;volume&gt;76&lt;/volume&gt;&lt;/record&gt;&lt;/Cite&gt;&lt;/EndNote</w:instrText>
      </w:r>
      <w:r w:rsidR="00615D4D">
        <w:rPr>
          <w:rtl/>
        </w:rPr>
        <w:instrText>&gt;</w:instrText>
      </w:r>
      <w:r w:rsidR="00615D4D">
        <w:rPr>
          <w:rtl/>
        </w:rPr>
        <w:fldChar w:fldCharType="separate"/>
      </w:r>
      <w:r w:rsidR="00615D4D">
        <w:rPr>
          <w:noProof/>
          <w:rtl/>
        </w:rPr>
        <w:t>[10]</w:t>
      </w:r>
      <w:r w:rsidR="00615D4D">
        <w:rPr>
          <w:rtl/>
        </w:rPr>
        <w:fldChar w:fldCharType="end"/>
      </w:r>
      <w:r w:rsidRPr="00152E69">
        <w:rPr>
          <w:rtl/>
        </w:rPr>
        <w:t xml:space="preserve">. השלב הדורש את הזמן הרב ביותר הוא שלב ההעשרה הנדרש ברוב השיטות הקיימות, בשל הרגישות הנמוכה של שיטות אלה </w:t>
      </w:r>
      <w:r w:rsidR="00615D4D">
        <w:rPr>
          <w:rtl/>
        </w:rPr>
        <w:fldChar w:fldCharType="begin"/>
      </w:r>
      <w:r w:rsidR="00615D4D">
        <w:rPr>
          <w:rtl/>
        </w:rPr>
        <w:instrText xml:space="preserve"> </w:instrText>
      </w:r>
      <w:r w:rsidR="00615D4D">
        <w:instrText>ADDIN EN.CITE &lt;EndNote&gt;&lt;Cite&gt;&lt;Author&gt;Willemse-Erix&lt;/Author&gt;&lt;Year&gt;2009&lt;/Year&gt;&lt;IDText&gt;Optical fingerprinting in bacterial epidemiology: Raman spectroscopy as a real-time typing method&lt;/IDText&gt;&lt;DisplayText&gt;[11]&lt;/DisplayText&gt;&lt;record&gt;&lt;dates&gt;&lt;pub-dates&gt;&lt;date&gt;Mar&lt;/date&gt;&lt;/pub-dates&gt;&lt;year&gt;2009&lt;/year&gt;&lt;/dates&gt;&lt;keywords&gt;&lt;keyword&gt;Bacterial Typing Techniques&lt;/keyword&gt;&lt;keyword&gt;DNA Fingerprinting&lt;/keyword&gt;&lt;keyword&gt;Electrophoresis, Gel, Pulsed-Field&lt;/keyword&gt;&lt;keyword&gt;Humans&lt;/keyword&gt;&lt;keyword&gt;Methicillin-Resistant Staphylococcus aureus&lt;/keyword&gt;&lt;keyword&gt;Reproducibility of Results&lt;/keyword&gt;&lt;keyword&gt;Sensitivity and Specificity&lt;/keyword&gt;&lt;keyword&gt;Spectrum Analysis, Raman&lt;/keyword&gt;&lt;keyword&gt;Staphylococcus aureus&lt;/keyword&gt;&lt;keyword&gt;Time Factors&lt;/keyword&gt;&lt;/keywords&gt;&lt;urls&gt;&lt;related</w:instrText>
      </w:r>
      <w:r w:rsidR="00615D4D">
        <w:rPr>
          <w:rtl/>
        </w:rPr>
        <w:instrText>-</w:instrText>
      </w:r>
      <w:r w:rsidR="00615D4D">
        <w:instrText>urls&gt;&lt;url&gt;https://www.ncbi.nlm.nih.gov/pubmed/19109462&lt;/url&gt;&lt;/related-urls&gt;&lt;/urls&gt;&lt;isbn&gt;1098-660X&lt;/isbn&gt;&lt;custom2&gt;PMC2650950&lt;/custom2&gt;&lt;titles&gt;&lt;title&gt;Optical fingerprinting in bacterial epidemiology: Raman spectroscopy as a real-time typing method&lt;/title&gt;&lt;secondary-title&gt;J Clin Microbiol&lt;/secondary-title&gt;&lt;/titles&gt;&lt;pages&gt;652-9&lt;/pages&gt;&lt;number&gt;3&lt;/number&gt;&lt;contributors&gt;&lt;authors&gt;&lt;author&gt;Willemse-Erix, D. F.&lt;/author&gt;&lt;author&gt;Scholtes-Timmerman, M. J.&lt;/author&gt;&lt;author&gt;Jachtenberg, J. W.&lt;/author&gt;&lt;author&gt;van Leeuwen, W</w:instrText>
      </w:r>
      <w:r w:rsidR="00615D4D">
        <w:rPr>
          <w:rtl/>
        </w:rPr>
        <w:instrText xml:space="preserve">. </w:instrText>
      </w:r>
      <w:r w:rsidR="00615D4D">
        <w:instrText>B.&lt;/author&gt;&lt;author&gt;Horst-Kreft, D.&lt;/author&gt;&lt;author&gt;Bakker Schut, T. C.&lt;/author&gt;&lt;author&gt;Deurenberg, R. H.&lt;/author&gt;&lt;author&gt;Puppels, G. J.&lt;/author&gt;&lt;author&gt;van Belkum, A.&lt;/author&gt;&lt;author&gt;Vos, M. C.&lt;/author&gt;&lt;author&gt;Maquelin, K.&lt;/author&gt;&lt;/authors&gt;&lt;/contributors&gt;&lt;language&gt;ENG&lt;/language&gt;&lt;added-date format="utc"&gt;1478670960&lt;/added-date&gt;&lt;ref-type name="Journal Article"&gt;17&lt;/ref-type&gt;&lt;rec-number&gt;97&lt;/rec-number&gt;&lt;last-updated-date format="utc"&gt;1478670960&lt;/last-updated-date&gt;&lt;accession-num&gt;19109462&lt;/accession-num&gt;&lt;electronic-resource-num&gt;10.1128/JCM.01900-08&lt;/electronic-resource-num&gt;&lt;volume&gt;47&lt;/volume&gt;&lt;/record&gt;&lt;/Cite&gt;&lt;/EndNote</w:instrText>
      </w:r>
      <w:r w:rsidR="00615D4D">
        <w:rPr>
          <w:rtl/>
        </w:rPr>
        <w:instrText>&gt;</w:instrText>
      </w:r>
      <w:r w:rsidR="00615D4D">
        <w:rPr>
          <w:rtl/>
        </w:rPr>
        <w:fldChar w:fldCharType="separate"/>
      </w:r>
      <w:r w:rsidR="00615D4D">
        <w:rPr>
          <w:noProof/>
          <w:rtl/>
        </w:rPr>
        <w:t>[11]</w:t>
      </w:r>
      <w:r w:rsidR="00615D4D">
        <w:rPr>
          <w:rtl/>
        </w:rPr>
        <w:fldChar w:fldCharType="end"/>
      </w:r>
      <w:r w:rsidRPr="00152E69">
        <w:rPr>
          <w:rtl/>
        </w:rPr>
        <w:t xml:space="preserve">. שיטות מתקדמות עוד יותר, מבוססות על טכנולוגיית </w:t>
      </w:r>
      <w:r w:rsidRPr="00152E69">
        <w:t>DNA Microarray</w:t>
      </w:r>
      <w:r w:rsidRPr="00152E69">
        <w:rPr>
          <w:rtl/>
        </w:rPr>
        <w:t xml:space="preserve"> ו-</w:t>
      </w:r>
      <w:r w:rsidRPr="00152E69">
        <w:t>ELISA</w:t>
      </w:r>
      <w:r w:rsidRPr="00152E69">
        <w:rPr>
          <w:rtl/>
        </w:rPr>
        <w:t xml:space="preserve">. שיטות אלה נחשבות מהירות מאוד, בעלות ספציפיות גבוהה ולעיתים ללא צורך בהעשרה (תלוי בשיטה). אך יחד עם זאת, השיטות יקרות מאוד לשימוש ודורשות כוח אדם מקצועי ביותר. עקב מגבלות השיטות הקיימות, נותר צורך </w:t>
      </w:r>
      <w:proofErr w:type="spellStart"/>
      <w:r w:rsidRPr="00152E69">
        <w:rPr>
          <w:rtl/>
        </w:rPr>
        <w:t>אמיתי</w:t>
      </w:r>
      <w:proofErr w:type="spellEnd"/>
      <w:r w:rsidRPr="00152E69">
        <w:rPr>
          <w:rtl/>
        </w:rPr>
        <w:t xml:space="preserve"> לשיטה לזיהוי וכימות מהיר של חיידקים במי שתייה, בעלות נמוכה וברמת דיוק גבוהה</w:t>
      </w:r>
      <w:r w:rsidR="00615D4D">
        <w:rPr>
          <w:rFonts w:hint="cs"/>
          <w:rtl/>
        </w:rPr>
        <w:t xml:space="preserve"> </w:t>
      </w:r>
      <w:r w:rsidR="00615D4D">
        <w:rPr>
          <w:rtl/>
        </w:rPr>
        <w:fldChar w:fldCharType="begin"/>
      </w:r>
      <w:r w:rsidR="00615D4D">
        <w:rPr>
          <w:rtl/>
        </w:rPr>
        <w:instrText xml:space="preserve"> </w:instrText>
      </w:r>
      <w:r w:rsidR="00615D4D">
        <w:instrText>ADDIN EN.CITE &lt;EndNote&gt;&lt;Cite&gt;&lt;Author&gt;Rompré&lt;/Author&gt;&lt;Year&gt;2002&lt;/Year&gt;&lt;IDText&gt;Detection and enumeration of coliforms in drinking water: current methods and emerging approaches&lt;/IDText&gt;&lt;DisplayText&gt;[7]&lt;/DisplayText&gt;&lt;record&gt;&lt;keywords&gt;&lt;keyword&gt;Coliforms&lt;/keyword&gt;&lt;keyword&gt;Detection&lt;/keyword&gt;&lt;keyword&gt;Drinking water&lt;/keyword&gt;&lt;keyword&gt;Cultural methods&lt;/keyword&gt;&lt;keyword&gt;Enzymatic methods&lt;/keyword&gt;&lt;keyword&gt;Molecular tools&lt;/keyword&gt;&lt;/keywords&gt;&lt;urls&gt;&lt;related-urls&gt;&lt;url&gt;http://www.sciencedirect.com/science/article/pii</w:instrText>
      </w:r>
      <w:r w:rsidR="00615D4D">
        <w:rPr>
          <w:rtl/>
        </w:rPr>
        <w:instrText>/</w:instrText>
      </w:r>
      <w:r w:rsidR="00615D4D">
        <w:instrText>S0167701201003517&lt;/url&gt;&lt;/related-urls&gt;&lt;/urls&gt;&lt;isbn&gt;0167-7012&lt;/isbn&gt;&lt;titles&gt;&lt;title&gt;Detection and enumeration of coliforms in drinking water: current methods and emerging approaches&lt;/title&gt;&lt;secondary-title&gt;Journal of Microbiological Methods&lt;/secondary-title&gt;&lt;/titles&gt;&lt;pages&gt;31-54&lt;/pages&gt;&lt;number&gt;1&lt;/number&gt;&lt;contributors&gt;&lt;authors&gt;&lt;author&gt;Rompré, Annie&lt;/author&gt;&lt;author&gt;Servais, Pierre&lt;/author&gt;&lt;author&gt;Baudart, Julia&lt;/author&gt;&lt;author&gt;de-Roubin, Marie-Renée&lt;/author&gt;&lt;author&gt;Laurent, Patrick&lt;/author&gt;&lt;/authors&gt;&lt;/contributors&gt;&lt;added-date format="utc"&gt;1502355004&lt;/added-date&gt;&lt;ref-type name="Journal Article"&gt;17&lt;/ref-type&gt;&lt;dates&gt;&lt;year&gt;2002&lt;/year&gt;&lt;/dates&gt;&lt;rec-number&gt;169&lt;/rec-number&gt;&lt;last-updated-date format="utc"&gt;1502355004&lt;/last-updated-date&gt;&lt;electronic-resource-num&gt;http</w:instrText>
      </w:r>
      <w:r w:rsidR="00615D4D">
        <w:rPr>
          <w:rtl/>
        </w:rPr>
        <w:instrText>://</w:instrText>
      </w:r>
      <w:r w:rsidR="00615D4D">
        <w:instrText>dx.doi.org/10.1016/S0167-7012(01)00351-7&lt;/electronic-resource-num&gt;&lt;volume&gt;49&lt;/volume&gt;&lt;/record&gt;&lt;/Cite&gt;&lt;/EndNote</w:instrText>
      </w:r>
      <w:r w:rsidR="00615D4D">
        <w:rPr>
          <w:rtl/>
        </w:rPr>
        <w:instrText>&gt;</w:instrText>
      </w:r>
      <w:r w:rsidR="00615D4D">
        <w:rPr>
          <w:rtl/>
        </w:rPr>
        <w:fldChar w:fldCharType="separate"/>
      </w:r>
      <w:r w:rsidR="00615D4D">
        <w:rPr>
          <w:noProof/>
          <w:rtl/>
        </w:rPr>
        <w:t>[7]</w:t>
      </w:r>
      <w:r w:rsidR="00615D4D">
        <w:rPr>
          <w:rtl/>
        </w:rPr>
        <w:fldChar w:fldCharType="end"/>
      </w:r>
      <w:r w:rsidRPr="00152E69">
        <w:rPr>
          <w:rtl/>
        </w:rPr>
        <w:t xml:space="preserve">. בעבודה זו אנחנו מציעים שימוש בגישות </w:t>
      </w:r>
      <w:proofErr w:type="spellStart"/>
      <w:r w:rsidRPr="00152E69">
        <w:rPr>
          <w:rtl/>
        </w:rPr>
        <w:t>ספקטרוסקופיות</w:t>
      </w:r>
      <w:proofErr w:type="spellEnd"/>
      <w:r w:rsidRPr="00152E69">
        <w:rPr>
          <w:rtl/>
        </w:rPr>
        <w:t xml:space="preserve"> מבוססת </w:t>
      </w:r>
      <w:proofErr w:type="spellStart"/>
      <w:r w:rsidRPr="00152E69">
        <w:rPr>
          <w:rtl/>
        </w:rPr>
        <w:t>ראמאן</w:t>
      </w:r>
      <w:proofErr w:type="spellEnd"/>
      <w:r w:rsidRPr="00152E69">
        <w:rPr>
          <w:rtl/>
        </w:rPr>
        <w:t xml:space="preserve">  ופלואורסנציה לזיהוי וכימות חיידקים במים הן לשתייה והן לשימוש אחר בתעשיות המזון.</w:t>
      </w:r>
    </w:p>
    <w:p w:rsidR="00054DA4" w:rsidRPr="00152E69" w:rsidRDefault="00054DA4" w:rsidP="00CD70A3">
      <w:pPr>
        <w:pStyle w:val="2"/>
        <w:rPr>
          <w:rtl/>
        </w:rPr>
      </w:pPr>
      <w:proofErr w:type="spellStart"/>
      <w:r w:rsidRPr="00152E69">
        <w:rPr>
          <w:rtl/>
        </w:rPr>
        <w:t>ספקטרוסקופיית</w:t>
      </w:r>
      <w:proofErr w:type="spellEnd"/>
      <w:r w:rsidRPr="00152E69">
        <w:rPr>
          <w:rtl/>
        </w:rPr>
        <w:t xml:space="preserve"> </w:t>
      </w:r>
      <w:proofErr w:type="spellStart"/>
      <w:r w:rsidRPr="00152E69">
        <w:rPr>
          <w:rtl/>
        </w:rPr>
        <w:t>ראמאן</w:t>
      </w:r>
      <w:proofErr w:type="spellEnd"/>
    </w:p>
    <w:p w:rsidR="00CE6E78" w:rsidRPr="00CD70A3" w:rsidRDefault="00054DA4" w:rsidP="00FD01FD">
      <w:pPr>
        <w:rPr>
          <w:rtl/>
        </w:rPr>
      </w:pPr>
      <w:proofErr w:type="spellStart"/>
      <w:r w:rsidRPr="00152E69">
        <w:rPr>
          <w:rtl/>
        </w:rPr>
        <w:t>ספקטרוסקופיית</w:t>
      </w:r>
      <w:proofErr w:type="spellEnd"/>
      <w:r w:rsidRPr="00152E69">
        <w:rPr>
          <w:rtl/>
        </w:rPr>
        <w:t xml:space="preserve"> </w:t>
      </w:r>
      <w:proofErr w:type="spellStart"/>
      <w:r w:rsidRPr="00152E69">
        <w:rPr>
          <w:rtl/>
        </w:rPr>
        <w:t>ראמאן</w:t>
      </w:r>
      <w:proofErr w:type="spellEnd"/>
      <w:r w:rsidRPr="00152E69">
        <w:rPr>
          <w:rtl/>
        </w:rPr>
        <w:t xml:space="preserve"> (</w:t>
      </w:r>
      <w:r w:rsidRPr="00152E69">
        <w:t>Raman Spectroscopy</w:t>
      </w:r>
      <w:r w:rsidRPr="00152E69">
        <w:rPr>
          <w:rtl/>
        </w:rPr>
        <w:t xml:space="preserve">) הינה כלי אנליטי מודרני, בעלות נמוכה יחסית ובעל תוצאות מהירות במיוחד. השיטה לשימוש </w:t>
      </w:r>
      <w:proofErr w:type="spellStart"/>
      <w:r w:rsidRPr="00152E69">
        <w:rPr>
          <w:rtl/>
        </w:rPr>
        <w:t>בספקטרוסקופיית</w:t>
      </w:r>
      <w:proofErr w:type="spellEnd"/>
      <w:r w:rsidRPr="00152E69">
        <w:rPr>
          <w:rtl/>
        </w:rPr>
        <w:t xml:space="preserve"> </w:t>
      </w:r>
      <w:proofErr w:type="spellStart"/>
      <w:r w:rsidRPr="00152E69">
        <w:rPr>
          <w:rtl/>
        </w:rPr>
        <w:t>ראמאן</w:t>
      </w:r>
      <w:proofErr w:type="spellEnd"/>
      <w:r w:rsidRPr="00152E69">
        <w:rPr>
          <w:rtl/>
        </w:rPr>
        <w:t xml:space="preserve"> מתבססת על תופעה המכונה </w:t>
      </w:r>
      <w:r w:rsidRPr="00152E69">
        <w:t>Raman Shift</w:t>
      </w:r>
      <w:r w:rsidR="001B22BE">
        <w:rPr>
          <w:rFonts w:hint="cs"/>
          <w:rtl/>
        </w:rPr>
        <w:t xml:space="preserve">. </w:t>
      </w:r>
      <w:r w:rsidRPr="00152E69">
        <w:rPr>
          <w:rtl/>
        </w:rPr>
        <w:t xml:space="preserve">כאשר פוטונים באורך גל מסוים (לייזר) פוגעים במולקולה חלק מהפוטונים עוברים התמרת </w:t>
      </w:r>
      <w:r w:rsidRPr="00152E69">
        <w:t>Raman Shift</w:t>
      </w:r>
      <w:r w:rsidRPr="00152E69">
        <w:rPr>
          <w:rtl/>
        </w:rPr>
        <w:t xml:space="preserve"> שבה משתנה רמת האנרגיה של הפוטון – ובהתאמה אורך הגל שלו. זאת עקב העברה של חלק מהאנרגיה הגלית של הפוטון בעירור לאנרגיה תנודתית במולקולה (</w:t>
      </w:r>
      <w:r w:rsidRPr="00152E69">
        <w:t>vibrational energy</w:t>
      </w:r>
      <w:r w:rsidR="00FD01FD">
        <w:rPr>
          <w:rtl/>
        </w:rPr>
        <w:t>)</w:t>
      </w:r>
      <w:r w:rsidRPr="00152E69">
        <w:rPr>
          <w:rtl/>
        </w:rPr>
        <w:t>. ההתמרה היא שונה בין חומר לחומר באורכי גל שונים, כך שלכל חומר ישנה "טביעת אצבע" של התמרה</w:t>
      </w:r>
      <w:r w:rsidR="00FD01FD">
        <w:rPr>
          <w:rFonts w:hint="cs"/>
          <w:rtl/>
        </w:rPr>
        <w:t xml:space="preserve"> </w:t>
      </w:r>
      <w:r w:rsidR="00FD01FD">
        <w:rPr>
          <w:noProof/>
        </w:rPr>
        <w:fldChar w:fldCharType="begin"/>
      </w:r>
      <w:r w:rsidR="00FD01FD">
        <w:rPr>
          <w:noProof/>
        </w:rPr>
        <w:instrText xml:space="preserve"> ADDIN EN.CITE &lt;EndNote&gt;&lt;Cite&gt;&lt;Author&gt;Schrader&lt;/Author&gt;&lt;Year&gt;1995&lt;/Year&gt;&lt;IDText&gt;Special techniques and applications&lt;/IDText&gt;&lt;DisplayText&gt;[12]&lt;/DisplayText&gt;&lt;record&gt;&lt;titles&gt;&lt;title&gt;Special techniques and applications&lt;/title&gt;&lt;secondary-title&gt;Infrared and Raman Spectroscopy - Methods and Application&lt;/secondary-title&gt;&lt;/titles&gt;&lt;contributors&gt;&lt;authors&gt;&lt;author&gt;Schrader Bernhard&lt;/author&gt;&lt;/authors&gt;&lt;/contributors&gt;&lt;added-date format="utc"&gt;1500791217&lt;/added-date&gt;&lt;pub-location&gt;Weinheim, Federal Republic of Germany&lt;/pub-location&gt;&lt;ref-type name="Book Section"&gt;5&lt;/ref-type&gt;&lt;dates&gt;&lt;year&gt;1995&lt;/year&gt;&lt;/dates&gt;&lt;rec-number&gt;150&lt;/rec-number&gt;&lt;publisher&gt;VCH Verlagsgesellschaft&lt;/publisher&gt;&lt;last-updated-date format="utc"&gt;1500805288&lt;/last-updated-date&gt;&lt;contributors&gt;&lt;secondary-authors&gt;&lt;author&gt;Schrader Bernhard&lt;/author&gt;&lt;/secondary-authors&gt;&lt;/contributors&gt;&lt;/record&gt;&lt;/Cite&gt;&lt;/EndNote&gt;</w:instrText>
      </w:r>
      <w:r w:rsidR="00FD01FD">
        <w:rPr>
          <w:noProof/>
        </w:rPr>
        <w:fldChar w:fldCharType="separate"/>
      </w:r>
      <w:r w:rsidR="00FD01FD">
        <w:rPr>
          <w:noProof/>
        </w:rPr>
        <w:t>[12]</w:t>
      </w:r>
      <w:r w:rsidR="00FD01FD">
        <w:rPr>
          <w:noProof/>
        </w:rPr>
        <w:fldChar w:fldCharType="end"/>
      </w:r>
      <w:r w:rsidRPr="00152E69">
        <w:rPr>
          <w:rtl/>
        </w:rPr>
        <w:t xml:space="preserve">. חשוב לציין שלמולקולות מים </w:t>
      </w:r>
      <w:r w:rsidRPr="00152E69">
        <w:t>H</w:t>
      </w:r>
      <w:r w:rsidRPr="00152E69">
        <w:rPr>
          <w:vertAlign w:val="subscript"/>
        </w:rPr>
        <w:t>2</w:t>
      </w:r>
      <w:r w:rsidRPr="00152E69">
        <w:t>O</w:t>
      </w:r>
      <w:r w:rsidRPr="00152E69">
        <w:rPr>
          <w:rtl/>
        </w:rPr>
        <w:t xml:space="preserve">, </w:t>
      </w:r>
      <w:r w:rsidR="001B22BE">
        <w:rPr>
          <w:rFonts w:hint="cs"/>
          <w:rtl/>
        </w:rPr>
        <w:t>התמרה טבעית חלשה מאוד</w:t>
      </w:r>
      <w:r w:rsidRPr="00152E69">
        <w:rPr>
          <w:rtl/>
        </w:rPr>
        <w:t xml:space="preserve"> ולכן מים מהווים רקע מצוין לבדיקת בשיטת </w:t>
      </w:r>
      <w:proofErr w:type="spellStart"/>
      <w:r w:rsidRPr="00152E69">
        <w:rPr>
          <w:rtl/>
        </w:rPr>
        <w:lastRenderedPageBreak/>
        <w:t>ספקטרוסקופיית</w:t>
      </w:r>
      <w:proofErr w:type="spellEnd"/>
      <w:r w:rsidRPr="00152E69">
        <w:rPr>
          <w:rtl/>
        </w:rPr>
        <w:t xml:space="preserve"> </w:t>
      </w:r>
      <w:proofErr w:type="spellStart"/>
      <w:r w:rsidRPr="00152E69">
        <w:rPr>
          <w:rtl/>
        </w:rPr>
        <w:t>ראמאן</w:t>
      </w:r>
      <w:proofErr w:type="spellEnd"/>
      <w:r w:rsidR="00FD01FD">
        <w:rPr>
          <w:rFonts w:hint="cs"/>
          <w:rtl/>
        </w:rPr>
        <w:t xml:space="preserve"> </w:t>
      </w:r>
      <w:r w:rsidR="00FD01FD">
        <w:rPr>
          <w:rtl/>
        </w:rPr>
        <w:fldChar w:fldCharType="begin"/>
      </w:r>
      <w:r w:rsidR="00FD01FD">
        <w:rPr>
          <w:rtl/>
        </w:rPr>
        <w:instrText xml:space="preserve"> </w:instrText>
      </w:r>
      <w:r w:rsidR="00FD01FD">
        <w:instrText>ADDIN EN.CITE &lt;EndNote&gt;&lt;Cite&gt;&lt;Author&gt;Stöckel&lt;/Author&gt;&lt;Year&gt;2015&lt;/Year&gt;&lt;IDText&gt;The application of Raman spectroscopy for the  detection and identification of microorganisms   &lt;/IDText&gt;&lt;DisplayText&gt;[13]&lt;/DisplayText&gt;&lt;record&gt;&lt;titles&gt;&lt;title&gt;The application of Raman spectroscopy for the  detection and identification of microorganisms   &lt;/title&gt;&lt;secondary-title&gt;Journal of Raman Spectroscopy&lt;/secondary-title&gt;&lt;/titles&gt;&lt;pages&gt;89-109&lt;/pages&gt;&lt;number&gt;47&lt;/number&gt;&lt;contributors&gt;&lt;authors&gt;&lt;author&gt;Stöckel,  Stephan&lt;/author&gt;&lt;author&gt;Kirchhoff,  Johanna&lt;/author&gt;&lt;author&gt;Neugebauer,  Ute&lt;/author&gt;&lt;author&gt;Röscha,   Petra&lt;/author&gt;&lt;author&gt;Popp,     Jürgen&lt;/author&gt;&lt;/authors&gt;&lt;/contributors&gt;&lt;added-date format="utc"&gt;1478856057&lt;/added-date&gt;&lt;ref-type name="Journal Article"&gt;17&lt;/ref-type</w:instrText>
      </w:r>
      <w:r w:rsidR="00FD01FD">
        <w:rPr>
          <w:rtl/>
        </w:rPr>
        <w:instrText>&gt;&lt;</w:instrText>
      </w:r>
      <w:r w:rsidR="00FD01FD">
        <w:instrText>dates&gt;&lt;year&gt;2015&lt;/year&gt;&lt;/dates&gt;&lt;rec-number&gt;102&lt;/rec-number&gt;&lt;last-updated-date format="utc"&gt;1478945059&lt;/last-updated-date&gt;&lt;/record&gt;&lt;/Cite&gt;&lt;/EndNote</w:instrText>
      </w:r>
      <w:r w:rsidR="00FD01FD">
        <w:rPr>
          <w:rtl/>
        </w:rPr>
        <w:instrText>&gt;</w:instrText>
      </w:r>
      <w:r w:rsidR="00FD01FD">
        <w:rPr>
          <w:rtl/>
        </w:rPr>
        <w:fldChar w:fldCharType="separate"/>
      </w:r>
      <w:r w:rsidR="00FD01FD">
        <w:rPr>
          <w:noProof/>
          <w:rtl/>
        </w:rPr>
        <w:t>[13]</w:t>
      </w:r>
      <w:r w:rsidR="00FD01FD">
        <w:rPr>
          <w:rtl/>
        </w:rPr>
        <w:fldChar w:fldCharType="end"/>
      </w:r>
      <w:r w:rsidRPr="00152E69">
        <w:rPr>
          <w:rtl/>
        </w:rPr>
        <w:t>.</w:t>
      </w:r>
      <w:r w:rsidR="005E7026">
        <w:rPr>
          <w:rFonts w:hint="cs"/>
          <w:rtl/>
        </w:rPr>
        <w:t xml:space="preserve"> </w:t>
      </w:r>
      <w:r w:rsidRPr="00152E69">
        <w:rPr>
          <w:rtl/>
        </w:rPr>
        <w:t>בשיטה זו אין צורך בשלב העשרת החיידקים, דבר המאפשר זיהוי חיידקים בזמן קצר באופן משמעותי. בנוסף, כיוון שאין צורך בהעשרת המצע - ניתן לבצע את הבדיקה באופן ישיר (</w:t>
      </w:r>
      <w:r w:rsidRPr="00152E69">
        <w:t>In Situ</w:t>
      </w:r>
      <w:r w:rsidRPr="00152E69">
        <w:rPr>
          <w:rtl/>
        </w:rPr>
        <w:t xml:space="preserve">). </w:t>
      </w:r>
      <w:r w:rsidR="00CE6E78" w:rsidRPr="00CD70A3">
        <w:rPr>
          <w:rtl/>
        </w:rPr>
        <w:t>כדי לנצל את השיטה לזיהוי וכימות החיידקים נדרשת עבודה מקיפה ליצירת מאגר נתונים אמין שבו נותחו מספר רב של דוגמאות חיידקים . לאחר בניית מאגר נתונים אמין ומגוון ניתן לבנות מודל סטטיסטי לזיהוי מהיר של</w:t>
      </w:r>
      <w:r w:rsidR="00CE6E78" w:rsidRPr="00CD70A3">
        <w:rPr>
          <w:rFonts w:hint="cs"/>
          <w:rtl/>
        </w:rPr>
        <w:t xml:space="preserve"> </w:t>
      </w:r>
      <w:r w:rsidR="00CE6E78" w:rsidRPr="00CD70A3">
        <w:rPr>
          <w:rtl/>
        </w:rPr>
        <w:t xml:space="preserve">החיידקים לפי ספקטרום </w:t>
      </w:r>
      <w:proofErr w:type="spellStart"/>
      <w:r w:rsidR="00CE6E78" w:rsidRPr="00CD70A3">
        <w:rPr>
          <w:rtl/>
        </w:rPr>
        <w:t>הראמאן</w:t>
      </w:r>
      <w:proofErr w:type="spellEnd"/>
      <w:r w:rsidR="00CE6E78" w:rsidRPr="00CD70A3">
        <w:rPr>
          <w:rtl/>
        </w:rPr>
        <w:t xml:space="preserve"> שלהם</w:t>
      </w:r>
      <w:r w:rsidR="00FD01FD">
        <w:rPr>
          <w:rFonts w:hint="cs"/>
          <w:rtl/>
        </w:rPr>
        <w:t xml:space="preserve"> </w:t>
      </w:r>
      <w:r w:rsidR="00FD01FD">
        <w:rPr>
          <w:rtl/>
        </w:rPr>
        <w:fldChar w:fldCharType="begin"/>
      </w:r>
      <w:r w:rsidR="00FD01FD">
        <w:rPr>
          <w:rtl/>
        </w:rPr>
        <w:instrText xml:space="preserve"> </w:instrText>
      </w:r>
      <w:r w:rsidR="00FD01FD">
        <w:instrText>ADDIN EN.CITE &lt;EndNote&gt;&lt;Cite&gt;&lt;Author&gt;Stöckel&lt;/Author&gt;&lt;Year&gt;2015&lt;/Year&gt;&lt;IDText&gt;The application of Raman spectroscopy for the  detection and identification of microorganisms   &lt;/IDText&gt;&lt;DisplayText&gt;[13]&lt;/DisplayText&gt;&lt;record&gt;&lt;titles&gt;&lt;title&gt;The application of Raman spectroscopy for the  detection and identification of microorganisms   &lt;/title&gt;&lt;secondary-title&gt;Journal of Raman Spectroscopy&lt;/secondary-title&gt;&lt;/titles&gt;&lt;pages&gt;89-109&lt;/pages&gt;&lt;number&gt;47&lt;/number&gt;&lt;contributors&gt;&lt;authors&gt;&lt;author&gt;Stöckel,  Stephan&lt;/author&gt;&lt;author&gt;Kirchhoff,  Johanna&lt;/author&gt;&lt;author&gt;Neugebauer,  Ute&lt;/author&gt;&lt;author&gt;Röscha,   Petra&lt;/author&gt;&lt;author&gt;Popp,     Jürgen&lt;/author&gt;&lt;/authors&gt;&lt;/contributors&gt;&lt;added-date format="utc"&gt;1478856057&lt;/added-date&gt;&lt;ref-type name="Journal Article"&gt;17&lt;/ref-type</w:instrText>
      </w:r>
      <w:r w:rsidR="00FD01FD">
        <w:rPr>
          <w:rtl/>
        </w:rPr>
        <w:instrText>&gt;&lt;</w:instrText>
      </w:r>
      <w:r w:rsidR="00FD01FD">
        <w:instrText>dates&gt;&lt;year&gt;2015&lt;/year&gt;&lt;/dates&gt;&lt;rec-number&gt;102&lt;/rec-number&gt;&lt;last-updated-date format="utc"&gt;1478945059&lt;/last-updated-date&gt;&lt;/record&gt;&lt;/Cite&gt;&lt;/EndNote</w:instrText>
      </w:r>
      <w:r w:rsidR="00FD01FD">
        <w:rPr>
          <w:rtl/>
        </w:rPr>
        <w:instrText>&gt;</w:instrText>
      </w:r>
      <w:r w:rsidR="00FD01FD">
        <w:rPr>
          <w:rtl/>
        </w:rPr>
        <w:fldChar w:fldCharType="separate"/>
      </w:r>
      <w:r w:rsidR="00FD01FD">
        <w:rPr>
          <w:noProof/>
          <w:rtl/>
        </w:rPr>
        <w:t>[13]</w:t>
      </w:r>
      <w:r w:rsidR="00FD01FD">
        <w:rPr>
          <w:rtl/>
        </w:rPr>
        <w:fldChar w:fldCharType="end"/>
      </w:r>
      <w:r w:rsidR="00CE6E78" w:rsidRPr="00CD70A3">
        <w:rPr>
          <w:rtl/>
        </w:rPr>
        <w:t xml:space="preserve">. </w:t>
      </w:r>
    </w:p>
    <w:p w:rsidR="005C2D94" w:rsidRDefault="00FF235D" w:rsidP="005A13B5">
      <w:r>
        <w:rPr>
          <w:noProof/>
          <w:rtl/>
          <w:lang w:val="en-GB" w:eastAsia="en-GB"/>
        </w:rPr>
        <mc:AlternateContent>
          <mc:Choice Requires="wpg">
            <w:drawing>
              <wp:anchor distT="0" distB="0" distL="114300" distR="114300" simplePos="0" relativeHeight="251668480" behindDoc="0" locked="0" layoutInCell="1" allowOverlap="1" wp14:anchorId="11C5AE51" wp14:editId="67BD21BB">
                <wp:simplePos x="0" y="0"/>
                <wp:positionH relativeFrom="margin">
                  <wp:posOffset>370205</wp:posOffset>
                </wp:positionH>
                <wp:positionV relativeFrom="paragraph">
                  <wp:posOffset>2685415</wp:posOffset>
                </wp:positionV>
                <wp:extent cx="5092700" cy="2789555"/>
                <wp:effectExtent l="0" t="0" r="0" b="0"/>
                <wp:wrapTopAndBottom/>
                <wp:docPr id="18" name="קבוצה 18"/>
                <wp:cNvGraphicFramePr/>
                <a:graphic xmlns:a="http://schemas.openxmlformats.org/drawingml/2006/main">
                  <a:graphicData uri="http://schemas.microsoft.com/office/word/2010/wordprocessingGroup">
                    <wpg:wgp>
                      <wpg:cNvGrpSpPr/>
                      <wpg:grpSpPr>
                        <a:xfrm>
                          <a:off x="0" y="0"/>
                          <a:ext cx="5092700" cy="2789555"/>
                          <a:chOff x="0" y="0"/>
                          <a:chExt cx="5092832" cy="3492733"/>
                        </a:xfrm>
                      </wpg:grpSpPr>
                      <pic:pic xmlns:pic="http://schemas.openxmlformats.org/drawingml/2006/picture">
                        <pic:nvPicPr>
                          <pic:cNvPr id="16" name="תמונה 16"/>
                          <pic:cNvPicPr>
                            <a:picLocks noChangeAspect="1"/>
                          </pic:cNvPicPr>
                        </pic:nvPicPr>
                        <pic:blipFill rotWithShape="1">
                          <a:blip r:embed="rId9">
                            <a:extLst>
                              <a:ext uri="{28A0092B-C50C-407E-A947-70E740481C1C}">
                                <a14:useLocalDpi xmlns:a14="http://schemas.microsoft.com/office/drawing/2010/main" val="0"/>
                              </a:ext>
                            </a:extLst>
                          </a:blip>
                          <a:srcRect l="49535" t="30822" r="18713" b="23523"/>
                          <a:stretch/>
                        </pic:blipFill>
                        <pic:spPr bwMode="auto">
                          <a:xfrm>
                            <a:off x="0" y="0"/>
                            <a:ext cx="5021580" cy="3074604"/>
                          </a:xfrm>
                          <a:prstGeom prst="rect">
                            <a:avLst/>
                          </a:prstGeom>
                          <a:ln>
                            <a:noFill/>
                          </a:ln>
                          <a:extLst>
                            <a:ext uri="{53640926-AAD7-44D8-BBD7-CCE9431645EC}">
                              <a14:shadowObscured xmlns:a14="http://schemas.microsoft.com/office/drawing/2010/main"/>
                            </a:ext>
                          </a:extLst>
                        </pic:spPr>
                      </pic:pic>
                      <wps:wsp>
                        <wps:cNvPr id="17" name="תיבת טקסט 17"/>
                        <wps:cNvSpPr txBox="1"/>
                        <wps:spPr>
                          <a:xfrm>
                            <a:off x="71252" y="3228573"/>
                            <a:ext cx="5021580" cy="264160"/>
                          </a:xfrm>
                          <a:prstGeom prst="rect">
                            <a:avLst/>
                          </a:prstGeom>
                          <a:solidFill>
                            <a:prstClr val="white"/>
                          </a:solidFill>
                          <a:ln>
                            <a:noFill/>
                          </a:ln>
                          <a:effectLst/>
                        </wps:spPr>
                        <wps:txbx>
                          <w:txbxContent>
                            <w:p w:rsidR="00FD01FD" w:rsidRPr="009B797A" w:rsidRDefault="00FD01FD" w:rsidP="009B5CE7">
                              <w:pPr>
                                <w:pStyle w:val="af3"/>
                                <w:rPr>
                                  <w:noProof/>
                                  <w:color w:val="595959" w:themeColor="text1" w:themeTint="A6"/>
                                </w:rPr>
                              </w:pPr>
                              <w:r w:rsidRPr="009B797A">
                                <w:rPr>
                                  <w:rtl/>
                                </w:rPr>
                                <w:t xml:space="preserve">איור </w:t>
                              </w:r>
                              <w:r w:rsidRPr="009B797A">
                                <w:rPr>
                                  <w:rtl/>
                                </w:rPr>
                                <w:fldChar w:fldCharType="begin"/>
                              </w:r>
                              <w:r w:rsidRPr="009B797A">
                                <w:rPr>
                                  <w:rtl/>
                                </w:rPr>
                                <w:instrText xml:space="preserve"> </w:instrText>
                              </w:r>
                              <w:r w:rsidRPr="009B797A">
                                <w:instrText>SEQ</w:instrText>
                              </w:r>
                              <w:r w:rsidRPr="009B797A">
                                <w:rPr>
                                  <w:rtl/>
                                </w:rPr>
                                <w:instrText xml:space="preserve"> איור \* </w:instrText>
                              </w:r>
                              <w:r w:rsidRPr="009B797A">
                                <w:instrText>ARABIC</w:instrText>
                              </w:r>
                              <w:r w:rsidRPr="009B797A">
                                <w:rPr>
                                  <w:rtl/>
                                </w:rPr>
                                <w:instrText xml:space="preserve"> </w:instrText>
                              </w:r>
                              <w:r w:rsidRPr="009B797A">
                                <w:rPr>
                                  <w:rtl/>
                                </w:rPr>
                                <w:fldChar w:fldCharType="separate"/>
                              </w:r>
                              <w:r w:rsidR="007F61F3">
                                <w:rPr>
                                  <w:noProof/>
                                  <w:rtl/>
                                </w:rPr>
                                <w:t>1</w:t>
                              </w:r>
                              <w:r w:rsidRPr="009B797A">
                                <w:rPr>
                                  <w:rtl/>
                                </w:rPr>
                                <w:fldChar w:fldCharType="end"/>
                              </w:r>
                              <w:r w:rsidRPr="009B797A">
                                <w:rPr>
                                  <w:noProof/>
                                  <w:rtl/>
                                </w:rPr>
                                <w:t xml:space="preserve">. טביעת אצבע ספקטראלית של חיידקים שונים. נלקח מתוך עבודה של </w:t>
                              </w:r>
                              <w:r w:rsidRPr="009B797A">
                                <w:rPr>
                                  <w:noProof/>
                                </w:rPr>
                                <w:t>Premasiri</w:t>
                              </w:r>
                              <w:r w:rsidRPr="009B797A">
                                <w:rPr>
                                  <w:noProof/>
                                  <w:rtl/>
                                </w:rPr>
                                <w:t xml:space="preserve"> ושתפיו [</w:t>
                              </w:r>
                              <w:r w:rsidR="009B5CE7">
                                <w:rPr>
                                  <w:noProof/>
                                </w:rPr>
                                <w:t>22</w:t>
                              </w:r>
                              <w:r w:rsidRPr="009B797A">
                                <w:rPr>
                                  <w:noProof/>
                                  <w:rtl/>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1C5AE51" id="קבוצה 18" o:spid="_x0000_s1026" style="position:absolute;left:0;text-align:left;margin-left:29.15pt;margin-top:211.45pt;width:401pt;height:219.65pt;z-index:251668480;mso-position-horizontal-relative:margin;mso-width-relative:margin;mso-height-relative:margin" coordsize="50928,3492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תמונה 16" o:spid="_x0000_s1027" type="#_x0000_t75" style="position:absolute;width:50215;height:307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pusnzDAAAA2wAAAA8AAABkcnMvZG93bnJldi54bWxEj92KwjAQhe8XfIcwgjeLpuuCSm0UWVH2&#10;SlD7AEMz/aHNpDZRq09vFha8m+GcOd+ZZN2bRtyoc5VlBV+TCARxZnXFhYL0vBsvQDiPrLGxTAoe&#10;5GC9GnwkGGt75yPdTr4QIYRdjApK79tYSpeVZNBNbEsctNx2Bn1Yu0LqDu8h3DRyGkUzabDiQCix&#10;pZ+Ssvp0NYH7POSH7WWeRp/Z3lxzm9pvqpUaDfvNEoSn3r/N/9e/OtSfwd8vYQC5egE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am6yfMMAAADbAAAADwAAAAAAAAAAAAAAAACf&#10;AgAAZHJzL2Rvd25yZXYueG1sUEsFBgAAAAAEAAQA9wAAAI8DAAAAAA==&#10;">
                  <v:imagedata r:id="rId10" o:title="" croptop="20200f" cropbottom="15416f" cropleft="32463f" cropright="12264f"/>
                  <v:path arrowok="t"/>
                </v:shape>
                <v:shapetype id="_x0000_t202" coordsize="21600,21600" o:spt="202" path="m,l,21600r21600,l21600,xe">
                  <v:stroke joinstyle="miter"/>
                  <v:path gradientshapeok="t" o:connecttype="rect"/>
                </v:shapetype>
                <v:shape id="תיבת טקסט 17" o:spid="_x0000_s1028" type="#_x0000_t202" style="position:absolute;left:712;top:32285;width:50216;height:264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stMKsMA&#10;AADbAAAADwAAAGRycy9kb3ducmV2LnhtbERPS2vCQBC+C/0PyxR6kbppDlFSV2m1hR7qISqeh+yY&#10;BLOzYXfN4993C4Xe5uN7zno7mlb05HxjWcHLIgFBXFrdcKXgfPp8XoHwAVlja5kUTORhu3mYrTHX&#10;duCC+mOoRAxhn6OCOoQul9KXNRn0C9sRR+5qncEQoaukdjjEcNPKNEkyabDh2FBjR7uaytvxbhRk&#10;e3cfCt7N9+ePbzx0VXp5ny5KPT2Ob68gAo3hX/zn/tJx/hJ+f4kHyM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stMKsMAAADbAAAADwAAAAAAAAAAAAAAAACYAgAAZHJzL2Rv&#10;d25yZXYueG1sUEsFBgAAAAAEAAQA9QAAAIgDAAAAAA==&#10;" stroked="f">
                  <v:textbox inset="0,0,0,0">
                    <w:txbxContent>
                      <w:p w:rsidR="00FD01FD" w:rsidRPr="009B797A" w:rsidRDefault="00FD01FD" w:rsidP="009B5CE7">
                        <w:pPr>
                          <w:pStyle w:val="af3"/>
                          <w:rPr>
                            <w:noProof/>
                            <w:color w:val="595959" w:themeColor="text1" w:themeTint="A6"/>
                          </w:rPr>
                        </w:pPr>
                        <w:r w:rsidRPr="009B797A">
                          <w:rPr>
                            <w:rtl/>
                          </w:rPr>
                          <w:t xml:space="preserve">איור </w:t>
                        </w:r>
                        <w:r w:rsidRPr="009B797A">
                          <w:rPr>
                            <w:rtl/>
                          </w:rPr>
                          <w:fldChar w:fldCharType="begin"/>
                        </w:r>
                        <w:r w:rsidRPr="009B797A">
                          <w:rPr>
                            <w:rtl/>
                          </w:rPr>
                          <w:instrText xml:space="preserve"> </w:instrText>
                        </w:r>
                        <w:r w:rsidRPr="009B797A">
                          <w:instrText>SEQ</w:instrText>
                        </w:r>
                        <w:r w:rsidRPr="009B797A">
                          <w:rPr>
                            <w:rtl/>
                          </w:rPr>
                          <w:instrText xml:space="preserve"> איור \* </w:instrText>
                        </w:r>
                        <w:r w:rsidRPr="009B797A">
                          <w:instrText>ARABIC</w:instrText>
                        </w:r>
                        <w:r w:rsidRPr="009B797A">
                          <w:rPr>
                            <w:rtl/>
                          </w:rPr>
                          <w:instrText xml:space="preserve"> </w:instrText>
                        </w:r>
                        <w:r w:rsidRPr="009B797A">
                          <w:rPr>
                            <w:rtl/>
                          </w:rPr>
                          <w:fldChar w:fldCharType="separate"/>
                        </w:r>
                        <w:r w:rsidR="007F61F3">
                          <w:rPr>
                            <w:noProof/>
                            <w:rtl/>
                          </w:rPr>
                          <w:t>1</w:t>
                        </w:r>
                        <w:r w:rsidRPr="009B797A">
                          <w:rPr>
                            <w:rtl/>
                          </w:rPr>
                          <w:fldChar w:fldCharType="end"/>
                        </w:r>
                        <w:r w:rsidRPr="009B797A">
                          <w:rPr>
                            <w:noProof/>
                            <w:rtl/>
                          </w:rPr>
                          <w:t xml:space="preserve">. טביעת אצבע ספקטראלית של חיידקים שונים. נלקח מתוך עבודה של </w:t>
                        </w:r>
                        <w:r w:rsidRPr="009B797A">
                          <w:rPr>
                            <w:noProof/>
                          </w:rPr>
                          <w:t>Premasiri</w:t>
                        </w:r>
                        <w:r w:rsidRPr="009B797A">
                          <w:rPr>
                            <w:noProof/>
                            <w:rtl/>
                          </w:rPr>
                          <w:t xml:space="preserve"> ושתפיו [</w:t>
                        </w:r>
                        <w:r w:rsidR="009B5CE7">
                          <w:rPr>
                            <w:noProof/>
                          </w:rPr>
                          <w:t>22</w:t>
                        </w:r>
                        <w:r w:rsidRPr="009B797A">
                          <w:rPr>
                            <w:noProof/>
                            <w:rtl/>
                          </w:rPr>
                          <w:t>]</w:t>
                        </w:r>
                      </w:p>
                    </w:txbxContent>
                  </v:textbox>
                </v:shape>
                <w10:wrap type="topAndBottom" anchorx="margin"/>
              </v:group>
            </w:pict>
          </mc:Fallback>
        </mc:AlternateContent>
      </w:r>
      <w:r w:rsidR="00054DA4" w:rsidRPr="00152E69">
        <w:rPr>
          <w:rtl/>
        </w:rPr>
        <w:t xml:space="preserve">מחקרים קודמים </w:t>
      </w:r>
      <w:r w:rsidR="00B77808">
        <w:rPr>
          <w:rFonts w:hint="cs"/>
          <w:rtl/>
        </w:rPr>
        <w:t>הראו</w:t>
      </w:r>
      <w:r w:rsidR="00054DA4" w:rsidRPr="00152E69">
        <w:rPr>
          <w:rtl/>
        </w:rPr>
        <w:t xml:space="preserve"> כי ניתן להבחין בין חיידקים שונים בהתאם לספקטרום </w:t>
      </w:r>
      <w:proofErr w:type="spellStart"/>
      <w:r w:rsidR="00054DA4" w:rsidRPr="00152E69">
        <w:rPr>
          <w:rtl/>
        </w:rPr>
        <w:t>הראמאן</w:t>
      </w:r>
      <w:proofErr w:type="spellEnd"/>
      <w:r w:rsidR="00054DA4" w:rsidRPr="00152E69">
        <w:rPr>
          <w:rtl/>
        </w:rPr>
        <w:t xml:space="preserve"> שלהם </w:t>
      </w:r>
      <w:r w:rsidR="00FD01FD">
        <w:rPr>
          <w:rtl/>
        </w:rPr>
        <w:fldChar w:fldCharType="begin">
          <w:fldData xml:space="preserve">PEVuZE5vdGU+PENpdGU+PEF1dGhvcj5TdMO2Y2tlbDwvQXV0aG9yPjxZZWFyPjIwMTU8L1llYXI+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</w:fldData>
        </w:fldChar>
      </w:r>
      <w:r w:rsidR="00FD01FD">
        <w:rPr>
          <w:rtl/>
        </w:rPr>
        <w:instrText xml:space="preserve"> </w:instrText>
      </w:r>
      <w:r w:rsidR="00FD01FD">
        <w:instrText>ADDIN EN.CITE</w:instrText>
      </w:r>
      <w:r w:rsidR="00FD01FD">
        <w:rPr>
          <w:rtl/>
        </w:rPr>
        <w:instrText xml:space="preserve"> </w:instrText>
      </w:r>
      <w:r w:rsidR="00FD01FD">
        <w:rPr>
          <w:rtl/>
        </w:rPr>
        <w:fldChar w:fldCharType="begin">
          <w:fldData xml:space="preserve">PEVuZE5vdGU+PENpdGU+PEF1dGhvcj5TdMO2Y2tlbDwvQXV0aG9yPjxZZWFyPjIwMTU8L1llYXI+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</w:fldData>
        </w:fldChar>
      </w:r>
      <w:r w:rsidR="00FD01FD">
        <w:rPr>
          <w:rtl/>
        </w:rPr>
        <w:instrText xml:space="preserve"> </w:instrText>
      </w:r>
      <w:r w:rsidR="00FD01FD">
        <w:instrText>ADDIN EN.CITE.DATA</w:instrText>
      </w:r>
      <w:r w:rsidR="00FD01FD">
        <w:rPr>
          <w:rtl/>
        </w:rPr>
        <w:instrText xml:space="preserve"> </w:instrText>
      </w:r>
      <w:r w:rsidR="00FD01FD">
        <w:rPr>
          <w:rtl/>
        </w:rPr>
      </w:r>
      <w:r w:rsidR="00FD01FD">
        <w:rPr>
          <w:rtl/>
        </w:rPr>
        <w:fldChar w:fldCharType="end"/>
      </w:r>
      <w:r w:rsidR="00FD01FD">
        <w:rPr>
          <w:rtl/>
        </w:rPr>
      </w:r>
      <w:r w:rsidR="00FD01FD">
        <w:rPr>
          <w:rtl/>
        </w:rPr>
        <w:fldChar w:fldCharType="separate"/>
      </w:r>
      <w:r w:rsidR="00FD01FD">
        <w:rPr>
          <w:noProof/>
          <w:rtl/>
        </w:rPr>
        <w:t>[13-21]</w:t>
      </w:r>
      <w:r w:rsidR="00FD01FD">
        <w:rPr>
          <w:rtl/>
        </w:rPr>
        <w:fldChar w:fldCharType="end"/>
      </w:r>
      <w:r w:rsidR="00054DA4" w:rsidRPr="00152E69">
        <w:rPr>
          <w:rtl/>
        </w:rPr>
        <w:t>.</w:t>
      </w:r>
      <w:r w:rsidR="0085418D">
        <w:rPr>
          <w:rFonts w:hint="cs"/>
          <w:rtl/>
        </w:rPr>
        <w:t xml:space="preserve"> דוגמה לכך מובאת באיור 2 הנלקח מעבודה של </w:t>
      </w:r>
      <w:proofErr w:type="spellStart"/>
      <w:r w:rsidR="0085418D">
        <w:t>Permasiri</w:t>
      </w:r>
      <w:proofErr w:type="spellEnd"/>
      <w:r w:rsidR="0085418D">
        <w:rPr>
          <w:rFonts w:hint="cs"/>
          <w:rtl/>
        </w:rPr>
        <w:t xml:space="preserve"> ושותפיו אשר הצליחו להבדיל בין חיידקים מסוגי</w:t>
      </w:r>
      <w:r w:rsidR="006E1475">
        <w:rPr>
          <w:rFonts w:hint="cs"/>
          <w:rtl/>
        </w:rPr>
        <w:t xml:space="preserve"> </w:t>
      </w:r>
      <w:r w:rsidR="006E1475">
        <w:rPr>
          <w:i/>
          <w:iCs/>
        </w:rPr>
        <w:t xml:space="preserve">Bacillus, </w:t>
      </w:r>
      <w:proofErr w:type="spellStart"/>
      <w:r w:rsidR="006E1475">
        <w:rPr>
          <w:i/>
          <w:iCs/>
        </w:rPr>
        <w:t>Escherechia</w:t>
      </w:r>
      <w:proofErr w:type="spellEnd"/>
      <w:r w:rsidR="006E1475" w:rsidRPr="006E1475">
        <w:rPr>
          <w:rFonts w:hint="cs"/>
          <w:rtl/>
        </w:rPr>
        <w:t xml:space="preserve"> ו-</w:t>
      </w:r>
      <w:r w:rsidR="006E1475">
        <w:rPr>
          <w:i/>
          <w:iCs/>
        </w:rPr>
        <w:t>Salmonella</w:t>
      </w:r>
      <w:r w:rsidR="006E1475">
        <w:rPr>
          <w:rFonts w:hint="cs"/>
          <w:i/>
          <w:iCs/>
          <w:rtl/>
        </w:rPr>
        <w:t xml:space="preserve"> </w:t>
      </w:r>
      <w:r w:rsidR="006E1475" w:rsidRPr="006E1475">
        <w:rPr>
          <w:rFonts w:hint="cs"/>
          <w:rtl/>
        </w:rPr>
        <w:t>שונים</w:t>
      </w:r>
      <w:r w:rsidR="006E1475">
        <w:rPr>
          <w:rFonts w:hint="cs"/>
          <w:i/>
          <w:iCs/>
          <w:rtl/>
        </w:rPr>
        <w:t xml:space="preserve"> </w:t>
      </w:r>
      <w:r w:rsidR="00FD01FD" w:rsidRPr="00C73CC3">
        <w:rPr>
          <w:rtl/>
        </w:rPr>
        <w:fldChar w:fldCharType="begin"/>
      </w:r>
      <w:r w:rsidR="00FD01FD" w:rsidRPr="00C73CC3">
        <w:rPr>
          <w:rtl/>
        </w:rPr>
        <w:instrText xml:space="preserve"> </w:instrText>
      </w:r>
      <w:r w:rsidR="00FD01FD" w:rsidRPr="00C73CC3">
        <w:instrText>ADDIN EN.CITE &lt;EndNote&gt;&lt;Cite&gt;&lt;Author&gt;Premasiri&lt;/Author&gt;&lt;Year&gt;2017&lt;/Year&gt;&lt;IDText&gt;Rapid urinary tract infection diagnostics by surface-enhanced Raman spectroscopy (SERS): identification and antibiotic susceptibilities&lt;/IDText&gt;&lt;DisplayText&gt;[22]&lt;/DisplayText</w:instrText>
      </w:r>
      <w:r w:rsidR="00FD01FD" w:rsidRPr="00C73CC3">
        <w:rPr>
          <w:rtl/>
        </w:rPr>
        <w:instrText>&gt;&lt;</w:instrText>
      </w:r>
      <w:r w:rsidR="00FD01FD" w:rsidRPr="00C73CC3">
        <w:instrText>record&gt;&lt;dates&gt;&lt;pub-dates&gt;&lt;date&gt;Apr&lt;/date&gt;&lt;/pub-dates&gt;&lt;year&gt;2017&lt;/year&gt;&lt;/dates&gt;&lt;urls&gt;&lt;related-urls&gt;&lt;url&gt;https://www.ncbi.nlm.nih.gov/pubmed/28235996&lt;/url&gt;&lt;/related-urls&gt;&lt;/urls&gt;&lt;isbn&gt;1618-2650&lt;/isbn&gt;&lt;titles&gt;&lt;title&gt;Rapid urinary tract infection diagnostics</w:instrText>
      </w:r>
      <w:r w:rsidR="00FD01FD" w:rsidRPr="00C73CC3">
        <w:rPr>
          <w:rtl/>
        </w:rPr>
        <w:instrText xml:space="preserve"> </w:instrText>
      </w:r>
      <w:r w:rsidR="00FD01FD" w:rsidRPr="00C73CC3">
        <w:instrText>by surface-enhanced Raman spectroscopy (SERS): identification and antibiotic susceptibilities&lt;/title&gt;&lt;secondary-title&gt;Anal Bioanal Chem&lt;/secondary-title&gt;&lt;/titles&gt;&lt;pages&gt;3043-3054&lt;/pages&gt;&lt;number&gt;11&lt;/number&gt;&lt;contributors&gt;&lt;authors&gt;&lt;author&gt;Premasiri, W. R</w:instrText>
      </w:r>
      <w:r w:rsidR="00FD01FD" w:rsidRPr="00C73CC3">
        <w:rPr>
          <w:rtl/>
        </w:rPr>
        <w:instrText>.&lt;/</w:instrText>
      </w:r>
      <w:r w:rsidR="00FD01FD" w:rsidRPr="00C73CC3">
        <w:instrText>author&gt;&lt;author&gt;Chen, Y.&lt;/author&gt;&lt;author&gt;Williamson, P. M.&lt;/author&gt;&lt;author&gt;Bandarage, D. C.&lt;/author&gt;&lt;author&gt;Pyles, C.&lt;/author&gt;&lt;author&gt;Ziegler, L. D.&lt;/author&gt;&lt;/authors&gt;&lt;/contributors&gt;&lt;edition&gt;2017/02/24&lt;/edition&gt;&lt;language&gt;eng&lt;/language&gt;&lt;added-date format="utc"&gt;1490696431&lt;/added-date&gt;&lt;ref-type name="Journal Article"&gt;17&lt;/ref-type&gt;&lt;rec-number&gt;109&lt;/rec-number&gt;&lt;last-updated-date format="utc"&gt;1490696431&lt;/last-updated-date&gt;&lt;accession-num&gt;28235996&lt;/accession-num&gt;&lt;electronic-resource-num&gt;10.1007/s00216-017-0244-7&lt;/electronic-resource-num&gt;&lt;volume&gt;409&lt;/volume&gt;&lt;/record&gt;&lt;/Cite&gt;&lt;/EndNote</w:instrText>
      </w:r>
      <w:r w:rsidR="00FD01FD" w:rsidRPr="00C73CC3">
        <w:rPr>
          <w:rtl/>
        </w:rPr>
        <w:instrText>&gt;</w:instrText>
      </w:r>
      <w:r w:rsidR="00FD01FD" w:rsidRPr="00C73CC3">
        <w:rPr>
          <w:rtl/>
        </w:rPr>
        <w:fldChar w:fldCharType="separate"/>
      </w:r>
      <w:r w:rsidR="00FD01FD" w:rsidRPr="00C73CC3">
        <w:rPr>
          <w:noProof/>
          <w:rtl/>
        </w:rPr>
        <w:t>[22]</w:t>
      </w:r>
      <w:r w:rsidR="00FD01FD" w:rsidRPr="00C73CC3">
        <w:rPr>
          <w:rtl/>
        </w:rPr>
        <w:fldChar w:fldCharType="end"/>
      </w:r>
      <w:r w:rsidR="0085418D">
        <w:rPr>
          <w:rFonts w:hint="cs"/>
          <w:rtl/>
        </w:rPr>
        <w:t>.</w:t>
      </w:r>
      <w:r w:rsidR="00F1479A">
        <w:rPr>
          <w:rFonts w:hint="cs"/>
          <w:rtl/>
        </w:rPr>
        <w:t xml:space="preserve"> </w:t>
      </w:r>
      <w:r w:rsidR="00362E12">
        <w:rPr>
          <w:rFonts w:hint="cs"/>
          <w:rtl/>
        </w:rPr>
        <w:t xml:space="preserve">עבודות רבות בתחום משתמשות </w:t>
      </w:r>
      <w:r w:rsidR="00362E12" w:rsidRPr="00152E69">
        <w:rPr>
          <w:rtl/>
        </w:rPr>
        <w:t xml:space="preserve">בטכנולוגיה חדישה הנקראת </w:t>
      </w:r>
      <w:r w:rsidR="00362E12" w:rsidRPr="00152E69">
        <w:t>Surface Enhanced Raman Scattering</w:t>
      </w:r>
      <w:r w:rsidR="00362E12" w:rsidRPr="00152E69">
        <w:rPr>
          <w:rtl/>
        </w:rPr>
        <w:t xml:space="preserve"> (</w:t>
      </w:r>
      <w:r w:rsidR="00362E12" w:rsidRPr="00152E69">
        <w:t>SERS</w:t>
      </w:r>
      <w:r w:rsidR="00362E12" w:rsidRPr="00152E69">
        <w:rPr>
          <w:rtl/>
        </w:rPr>
        <w:t xml:space="preserve">). בסריקות מבוססות </w:t>
      </w:r>
      <w:r w:rsidR="00362E12" w:rsidRPr="00152E69">
        <w:t>SERS</w:t>
      </w:r>
      <w:r w:rsidR="00362E12" w:rsidRPr="00152E69">
        <w:rPr>
          <w:rtl/>
        </w:rPr>
        <w:t xml:space="preserve"> הדוגמה מוטענת על משטח ייחודי שעליו נמצאים חלקיקים עשויים מתכת עשירה באלקטרונים, כגון זהב או כסף. אלומת הלייזר "נכלאת" בין החלקיקים, וענן האלקטרונים הרחב </w:t>
      </w:r>
      <w:r w:rsidR="006D79A2">
        <w:rPr>
          <w:rtl/>
        </w:rPr>
        <w:t xml:space="preserve">סביב הדוגמה הנבדקת גורם לחיזוק </w:t>
      </w:r>
      <w:r w:rsidR="00362E12" w:rsidRPr="00152E69">
        <w:rPr>
          <w:rtl/>
        </w:rPr>
        <w:t xml:space="preserve">אות התמרת </w:t>
      </w:r>
      <w:proofErr w:type="spellStart"/>
      <w:r w:rsidR="00362E12" w:rsidRPr="00152E69">
        <w:rPr>
          <w:rtl/>
        </w:rPr>
        <w:t>הראמאן</w:t>
      </w:r>
      <w:proofErr w:type="spellEnd"/>
      <w:r w:rsidR="00362E12" w:rsidRPr="00152E69">
        <w:rPr>
          <w:rtl/>
        </w:rPr>
        <w:t xml:space="preserve">, זאת בעקבות תופעה המכונה </w:t>
      </w:r>
      <w:r w:rsidR="00362E12" w:rsidRPr="00152E69">
        <w:t>Surface Plasmon Resonance</w:t>
      </w:r>
      <w:r w:rsidR="00362E12" w:rsidRPr="00152E69">
        <w:rPr>
          <w:rtl/>
        </w:rPr>
        <w:t>. השימוש ב-</w:t>
      </w:r>
      <w:r w:rsidR="00362E12" w:rsidRPr="00152E69">
        <w:t>SERS</w:t>
      </w:r>
      <w:r w:rsidR="00362E12" w:rsidRPr="00152E69">
        <w:rPr>
          <w:rtl/>
        </w:rPr>
        <w:t xml:space="preserve"> מאפשר זיהוי כימי בריכוזים הנמוכים פי </w:t>
      </w:r>
      <w:r w:rsidR="00362E12" w:rsidRPr="00152E69">
        <w:t>10</w:t>
      </w:r>
      <w:r w:rsidR="00362E12" w:rsidRPr="00152E69">
        <w:rPr>
          <w:vertAlign w:val="superscript"/>
        </w:rPr>
        <w:t>6-10</w:t>
      </w:r>
      <w:r w:rsidR="00362E12">
        <w:rPr>
          <w:rtl/>
        </w:rPr>
        <w:t xml:space="preserve"> מיכולת הזיהוי בסריקה רגילה</w:t>
      </w:r>
      <w:r w:rsidR="003E547D">
        <w:rPr>
          <w:rFonts w:hint="cs"/>
          <w:rtl/>
        </w:rPr>
        <w:t xml:space="preserve"> </w:t>
      </w:r>
      <w:r w:rsidR="003E547D">
        <w:rPr>
          <w:rtl/>
        </w:rPr>
        <w:fldChar w:fldCharType="begin">
          <w:fldData xml:space="preserve">PEVuZE5vdGU+PENpdGU+PEF1dGhvcj5TY2hyYWRlcjwvQXV0aG9yPjxZZWFyPjE5OTU8L1llYXI+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</w:fldData>
        </w:fldChar>
      </w:r>
      <w:r w:rsidR="003E547D">
        <w:rPr>
          <w:rtl/>
        </w:rPr>
        <w:instrText xml:space="preserve"> </w:instrText>
      </w:r>
      <w:r w:rsidR="003E547D">
        <w:instrText>ADDIN EN.CITE</w:instrText>
      </w:r>
      <w:r w:rsidR="003E547D">
        <w:rPr>
          <w:rtl/>
        </w:rPr>
        <w:instrText xml:space="preserve"> </w:instrText>
      </w:r>
      <w:r w:rsidR="003E547D">
        <w:rPr>
          <w:rtl/>
        </w:rPr>
        <w:fldChar w:fldCharType="begin">
          <w:fldData xml:space="preserve">PEVuZE5vdGU+PENpdGU+PEF1dGhvcj5TY2hyYWRlcjwvQXV0aG9yPjxZZWFyPjE5OTU8L1llYXI+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</w:fldData>
        </w:fldChar>
      </w:r>
      <w:r w:rsidR="003E547D">
        <w:rPr>
          <w:rtl/>
        </w:rPr>
        <w:instrText xml:space="preserve"> </w:instrText>
      </w:r>
      <w:r w:rsidR="003E547D">
        <w:instrText>ADDIN EN.CITE.DATA</w:instrText>
      </w:r>
      <w:r w:rsidR="003E547D">
        <w:rPr>
          <w:rtl/>
        </w:rPr>
        <w:instrText xml:space="preserve"> </w:instrText>
      </w:r>
      <w:r w:rsidR="003E547D">
        <w:rPr>
          <w:rtl/>
        </w:rPr>
      </w:r>
      <w:r w:rsidR="003E547D">
        <w:rPr>
          <w:rtl/>
        </w:rPr>
        <w:fldChar w:fldCharType="end"/>
      </w:r>
      <w:r w:rsidR="003E547D">
        <w:rPr>
          <w:rtl/>
        </w:rPr>
      </w:r>
      <w:r w:rsidR="003E547D">
        <w:rPr>
          <w:rtl/>
        </w:rPr>
        <w:fldChar w:fldCharType="separate"/>
      </w:r>
      <w:r w:rsidR="003E547D">
        <w:rPr>
          <w:noProof/>
          <w:rtl/>
        </w:rPr>
        <w:t>[12, 23]</w:t>
      </w:r>
      <w:r w:rsidR="003E547D">
        <w:rPr>
          <w:rtl/>
        </w:rPr>
        <w:fldChar w:fldCharType="end"/>
      </w:r>
      <w:r w:rsidR="00362E12">
        <w:rPr>
          <w:rFonts w:hint="cs"/>
          <w:rtl/>
        </w:rPr>
        <w:t>. בעבודות הכוללות שימוש ב-</w:t>
      </w:r>
      <w:r w:rsidR="00362E12">
        <w:rPr>
          <w:rFonts w:hint="cs"/>
        </w:rPr>
        <w:t>SERS</w:t>
      </w:r>
      <w:r w:rsidR="00362E12">
        <w:rPr>
          <w:rFonts w:hint="cs"/>
          <w:rtl/>
        </w:rPr>
        <w:t xml:space="preserve"> הצליחו חוקרי</w:t>
      </w:r>
      <w:r w:rsidR="003E547D">
        <w:rPr>
          <w:rFonts w:hint="cs"/>
          <w:rtl/>
        </w:rPr>
        <w:t>ם לזהות זנים נוספים של חיידקים ואף לזהות חיידקים אשר גדלו בדוגמאות בשר וחלב</w:t>
      </w:r>
      <w:r w:rsidR="005A13B5">
        <w:rPr>
          <w:rFonts w:hint="cs"/>
          <w:rtl/>
        </w:rPr>
        <w:t xml:space="preserve"> </w:t>
      </w:r>
      <w:r w:rsidR="005A13B5">
        <w:rPr>
          <w:rtl/>
        </w:rPr>
        <w:fldChar w:fldCharType="begin">
          <w:fldData xml:space="preserve">PEVuZE5vdGU+PENpdGU+PEF1dGhvcj5KYXJ2aXM8L0F1dGhvcj48WWVhcj4yMDA0PC9ZZWFyPjxJ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</w:fldData>
        </w:fldChar>
      </w:r>
      <w:r w:rsidR="005A13B5">
        <w:rPr>
          <w:rtl/>
        </w:rPr>
        <w:instrText xml:space="preserve"> </w:instrText>
      </w:r>
      <w:r w:rsidR="005A13B5">
        <w:instrText>ADDIN EN.CITE</w:instrText>
      </w:r>
      <w:r w:rsidR="005A13B5">
        <w:rPr>
          <w:rtl/>
        </w:rPr>
        <w:instrText xml:space="preserve"> </w:instrText>
      </w:r>
      <w:r w:rsidR="005A13B5">
        <w:rPr>
          <w:rtl/>
        </w:rPr>
        <w:fldChar w:fldCharType="begin">
          <w:fldData xml:space="preserve">PEVuZE5vdGU+PENpdGU+PEF1dGhvcj5KYXJ2aXM8L0F1dGhvcj48WWVhcj4yMDA0PC9ZZWFyPjxJ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</w:fldData>
        </w:fldChar>
      </w:r>
      <w:r w:rsidR="005A13B5">
        <w:rPr>
          <w:rtl/>
        </w:rPr>
        <w:instrText xml:space="preserve"> </w:instrText>
      </w:r>
      <w:r w:rsidR="005A13B5">
        <w:instrText>ADDIN EN.CITE.DATA</w:instrText>
      </w:r>
      <w:r w:rsidR="005A13B5">
        <w:rPr>
          <w:rtl/>
        </w:rPr>
        <w:instrText xml:space="preserve"> </w:instrText>
      </w:r>
      <w:r w:rsidR="005A13B5">
        <w:rPr>
          <w:rtl/>
        </w:rPr>
      </w:r>
      <w:r w:rsidR="005A13B5">
        <w:rPr>
          <w:rtl/>
        </w:rPr>
        <w:fldChar w:fldCharType="end"/>
      </w:r>
      <w:r w:rsidR="005A13B5">
        <w:rPr>
          <w:rtl/>
        </w:rPr>
      </w:r>
      <w:r w:rsidR="005A13B5">
        <w:rPr>
          <w:rtl/>
        </w:rPr>
        <w:fldChar w:fldCharType="separate"/>
      </w:r>
      <w:r w:rsidR="005A13B5">
        <w:rPr>
          <w:noProof/>
          <w:rtl/>
        </w:rPr>
        <w:t>[10, 21, 22, 24-26]</w:t>
      </w:r>
      <w:r w:rsidR="005A13B5">
        <w:rPr>
          <w:rtl/>
        </w:rPr>
        <w:fldChar w:fldCharType="end"/>
      </w:r>
      <w:r w:rsidR="00362E12">
        <w:rPr>
          <w:rFonts w:hint="cs"/>
          <w:rtl/>
        </w:rPr>
        <w:t xml:space="preserve">. </w:t>
      </w:r>
      <w:r w:rsidR="0081546B">
        <w:rPr>
          <w:rFonts w:hint="cs"/>
          <w:rtl/>
        </w:rPr>
        <w:t xml:space="preserve"> </w:t>
      </w:r>
      <w:r w:rsidR="006D79A2">
        <w:rPr>
          <w:rFonts w:hint="cs"/>
          <w:rtl/>
        </w:rPr>
        <w:t xml:space="preserve">עד כאן דנו בנושא הבדלה בין חיידקים שונים. בכל העבודות </w:t>
      </w:r>
      <w:r w:rsidR="00CE6E78">
        <w:rPr>
          <w:rFonts w:hint="cs"/>
          <w:rtl/>
        </w:rPr>
        <w:t>שצוינו</w:t>
      </w:r>
      <w:r w:rsidR="006D79A2">
        <w:rPr>
          <w:rFonts w:hint="cs"/>
          <w:rtl/>
        </w:rPr>
        <w:t xml:space="preserve"> תרביות החיידקים גודלו במשך לילה או 24 שעות, במדיום נוזלי או על גבי צלחות פטרי</w:t>
      </w:r>
      <w:r w:rsidR="005E7026">
        <w:rPr>
          <w:rFonts w:hint="cs"/>
          <w:rtl/>
        </w:rPr>
        <w:t xml:space="preserve"> והחוקרים נעזרו במיקרוסקופ כדי להבחין בחיידקים</w:t>
      </w:r>
      <w:r w:rsidR="006D79A2">
        <w:rPr>
          <w:rFonts w:hint="cs"/>
          <w:rtl/>
        </w:rPr>
        <w:t xml:space="preserve">. </w:t>
      </w:r>
    </w:p>
    <w:p w:rsidR="0085418D" w:rsidRPr="00B77808" w:rsidRDefault="00B77347" w:rsidP="005A13B5">
      <w:pPr>
        <w:rPr>
          <w:rtl/>
        </w:rPr>
      </w:pPr>
      <w:r>
        <w:rPr>
          <w:rtl/>
        </w:rPr>
        <w:br/>
      </w:r>
      <w:r w:rsidR="0081546B">
        <w:rPr>
          <w:rFonts w:hint="cs"/>
          <w:rtl/>
        </w:rPr>
        <w:t xml:space="preserve">בעבודות אחרות ניסו החוקרים לבחון את סף הרגישות של שיטת </w:t>
      </w:r>
      <w:proofErr w:type="spellStart"/>
      <w:r w:rsidR="0081546B">
        <w:rPr>
          <w:rFonts w:hint="cs"/>
          <w:rtl/>
        </w:rPr>
        <w:t>הראמאן</w:t>
      </w:r>
      <w:proofErr w:type="spellEnd"/>
      <w:r w:rsidR="0081546B">
        <w:rPr>
          <w:rFonts w:hint="cs"/>
          <w:rtl/>
        </w:rPr>
        <w:t xml:space="preserve"> לכמות החיידקים. בעבודות שונות הצליחו חוקרים לזהות חיידקים </w:t>
      </w:r>
      <w:r w:rsidR="00CE6E78">
        <w:rPr>
          <w:rFonts w:hint="cs"/>
          <w:rtl/>
        </w:rPr>
        <w:t>ב</w:t>
      </w:r>
      <w:r w:rsidR="0081546B">
        <w:rPr>
          <w:rFonts w:hint="cs"/>
          <w:rtl/>
        </w:rPr>
        <w:t>ריכוזים של 10</w:t>
      </w:r>
      <w:r w:rsidR="0081546B">
        <w:rPr>
          <w:rFonts w:hint="cs"/>
          <w:vertAlign w:val="superscript"/>
          <w:rtl/>
        </w:rPr>
        <w:t>5</w:t>
      </w:r>
      <w:r w:rsidR="0081546B">
        <w:rPr>
          <w:vertAlign w:val="superscript"/>
          <w:rtl/>
        </w:rPr>
        <w:softHyphen/>
      </w:r>
      <w:r w:rsidR="0081546B">
        <w:rPr>
          <w:rFonts w:hint="cs"/>
          <w:rtl/>
        </w:rPr>
        <w:t>, 10</w:t>
      </w:r>
      <w:r w:rsidR="0081546B">
        <w:rPr>
          <w:rFonts w:hint="cs"/>
          <w:vertAlign w:val="superscript"/>
          <w:rtl/>
        </w:rPr>
        <w:t>3</w:t>
      </w:r>
      <w:r w:rsidR="0081546B">
        <w:t xml:space="preserve"> </w:t>
      </w:r>
      <w:r w:rsidR="0081546B">
        <w:rPr>
          <w:rFonts w:hint="cs"/>
          <w:rtl/>
        </w:rPr>
        <w:t xml:space="preserve"> ואף</w:t>
      </w:r>
      <w:r w:rsidR="00CE6E78">
        <w:rPr>
          <w:rFonts w:hint="cs"/>
          <w:rtl/>
        </w:rPr>
        <w:t xml:space="preserve"> 1 </w:t>
      </w:r>
      <w:r w:rsidR="0081546B">
        <w:t xml:space="preserve"> CFUs ml</w:t>
      </w:r>
      <w:r w:rsidR="0081546B">
        <w:rPr>
          <w:vertAlign w:val="superscript"/>
        </w:rPr>
        <w:t>-1</w:t>
      </w:r>
      <w:r w:rsidR="0081546B">
        <w:rPr>
          <w:rFonts w:hint="cs"/>
          <w:rtl/>
        </w:rPr>
        <w:t>. עבודות אלה נעשו בשימו</w:t>
      </w:r>
      <w:r w:rsidR="006D79A2">
        <w:rPr>
          <w:rFonts w:hint="cs"/>
          <w:rtl/>
        </w:rPr>
        <w:t>ש</w:t>
      </w:r>
      <w:r w:rsidR="0081546B">
        <w:rPr>
          <w:rFonts w:hint="cs"/>
          <w:rtl/>
        </w:rPr>
        <w:t xml:space="preserve"> בטכנולוגיית </w:t>
      </w:r>
      <w:r w:rsidR="0081546B">
        <w:t>SERS</w:t>
      </w:r>
      <w:r w:rsidR="0081546B">
        <w:rPr>
          <w:rFonts w:hint="cs"/>
          <w:rtl/>
        </w:rPr>
        <w:t xml:space="preserve"> </w:t>
      </w:r>
      <w:proofErr w:type="spellStart"/>
      <w:r w:rsidR="0081546B">
        <w:rPr>
          <w:rFonts w:hint="cs"/>
          <w:rtl/>
        </w:rPr>
        <w:t>ו</w:t>
      </w:r>
      <w:r w:rsidR="006D79A2">
        <w:rPr>
          <w:rFonts w:hint="cs"/>
          <w:rtl/>
        </w:rPr>
        <w:t>מיקרוסקופיה</w:t>
      </w:r>
      <w:proofErr w:type="spellEnd"/>
      <w:r w:rsidR="006D79A2">
        <w:rPr>
          <w:rFonts w:hint="cs"/>
          <w:rtl/>
        </w:rPr>
        <w:t xml:space="preserve"> </w:t>
      </w:r>
      <w:r w:rsidR="00925AD0">
        <w:rPr>
          <w:rFonts w:hint="cs"/>
          <w:rtl/>
        </w:rPr>
        <w:t xml:space="preserve">(רגילה, </w:t>
      </w:r>
      <w:proofErr w:type="spellStart"/>
      <w:r w:rsidR="00925AD0">
        <w:rPr>
          <w:rFonts w:hint="cs"/>
          <w:rtl/>
        </w:rPr>
        <w:t>וקונפוקלית</w:t>
      </w:r>
      <w:proofErr w:type="spellEnd"/>
      <w:r w:rsidR="00925AD0">
        <w:rPr>
          <w:rFonts w:hint="cs"/>
          <w:rtl/>
        </w:rPr>
        <w:t xml:space="preserve">) </w:t>
      </w:r>
      <w:r w:rsidR="00925AD0">
        <w:rPr>
          <w:rtl/>
        </w:rPr>
        <w:fldChar w:fldCharType="begin">
          <w:fldData xml:space="preserve">PEVuZE5vdGU+PENpdGU+PEF1dGhvcj5LdW1hcjwvQXV0aG9yPjxZZWFyPjIwMTY8L1llYXI+PElE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</w:fldData>
        </w:fldChar>
      </w:r>
      <w:r w:rsidR="005A13B5">
        <w:rPr>
          <w:rtl/>
        </w:rPr>
        <w:instrText xml:space="preserve"> </w:instrText>
      </w:r>
      <w:r w:rsidR="005A13B5">
        <w:instrText>ADDIN EN.CITE</w:instrText>
      </w:r>
      <w:r w:rsidR="005A13B5">
        <w:rPr>
          <w:rtl/>
        </w:rPr>
        <w:instrText xml:space="preserve"> </w:instrText>
      </w:r>
      <w:r w:rsidR="005A13B5">
        <w:rPr>
          <w:rtl/>
        </w:rPr>
        <w:fldChar w:fldCharType="begin">
          <w:fldData xml:space="preserve">PEVuZE5vdGU+PENpdGU+PEF1dGhvcj5LdW1hcjwvQXV0aG9yPjxZZWFyPjIwMTY8L1llYXI+PElE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</w:fldData>
        </w:fldChar>
      </w:r>
      <w:r w:rsidR="005A13B5">
        <w:rPr>
          <w:rtl/>
        </w:rPr>
        <w:instrText xml:space="preserve"> </w:instrText>
      </w:r>
      <w:r w:rsidR="005A13B5">
        <w:instrText>ADDIN EN.CITE.DATA</w:instrText>
      </w:r>
      <w:r w:rsidR="005A13B5">
        <w:rPr>
          <w:rtl/>
        </w:rPr>
        <w:instrText xml:space="preserve"> </w:instrText>
      </w:r>
      <w:r w:rsidR="005A13B5">
        <w:rPr>
          <w:rtl/>
        </w:rPr>
      </w:r>
      <w:r w:rsidR="005A13B5">
        <w:rPr>
          <w:rtl/>
        </w:rPr>
        <w:fldChar w:fldCharType="end"/>
      </w:r>
      <w:r w:rsidR="00925AD0">
        <w:rPr>
          <w:rtl/>
        </w:rPr>
      </w:r>
      <w:r w:rsidR="00925AD0">
        <w:rPr>
          <w:rtl/>
        </w:rPr>
        <w:fldChar w:fldCharType="separate"/>
      </w:r>
      <w:r w:rsidR="005A13B5">
        <w:rPr>
          <w:noProof/>
          <w:rtl/>
        </w:rPr>
        <w:t>[27-29]</w:t>
      </w:r>
      <w:r w:rsidR="00925AD0">
        <w:rPr>
          <w:rtl/>
        </w:rPr>
        <w:fldChar w:fldCharType="end"/>
      </w:r>
      <w:r w:rsidR="0081546B">
        <w:rPr>
          <w:rFonts w:hint="cs"/>
          <w:rtl/>
        </w:rPr>
        <w:t>.</w:t>
      </w:r>
    </w:p>
    <w:p w:rsidR="00F328B3" w:rsidRDefault="00DB60EF" w:rsidP="005A13B5">
      <w:r>
        <w:rPr>
          <w:noProof/>
          <w:rtl/>
          <w:lang w:val="en-GB" w:eastAsia="en-GB"/>
        </w:rPr>
        <w:lastRenderedPageBreak/>
        <mc:AlternateContent>
          <mc:Choice Requires="wpg">
            <w:drawing>
              <wp:anchor distT="0" distB="0" distL="114300" distR="114300" simplePos="0" relativeHeight="251671552" behindDoc="0" locked="0" layoutInCell="1" allowOverlap="1" wp14:anchorId="73E0796E" wp14:editId="059F687A">
                <wp:simplePos x="0" y="0"/>
                <wp:positionH relativeFrom="margin">
                  <wp:align>right</wp:align>
                </wp:positionH>
                <wp:positionV relativeFrom="paragraph">
                  <wp:posOffset>1823720</wp:posOffset>
                </wp:positionV>
                <wp:extent cx="5274310" cy="3146425"/>
                <wp:effectExtent l="0" t="0" r="2540" b="0"/>
                <wp:wrapTopAndBottom/>
                <wp:docPr id="20" name="קבוצה 20"/>
                <wp:cNvGraphicFramePr/>
                <a:graphic xmlns:a="http://schemas.openxmlformats.org/drawingml/2006/main">
                  <a:graphicData uri="http://schemas.microsoft.com/office/word/2010/wordprocessingGroup">
                    <wpg:wgp>
                      <wpg:cNvGrpSpPr/>
                      <wpg:grpSpPr>
                        <a:xfrm>
                          <a:off x="0" y="0"/>
                          <a:ext cx="5274310" cy="3146425"/>
                          <a:chOff x="0" y="0"/>
                          <a:chExt cx="5274310" cy="3489325"/>
                        </a:xfrm>
                      </wpg:grpSpPr>
                      <pic:pic xmlns:pic="http://schemas.openxmlformats.org/drawingml/2006/picture">
                        <pic:nvPicPr>
                          <pic:cNvPr id="7" name="תמונה 7"/>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5274310" cy="3028950"/>
                          </a:xfrm>
                          <a:prstGeom prst="rect">
                            <a:avLst/>
                          </a:prstGeom>
                        </pic:spPr>
                      </pic:pic>
                      <wps:wsp>
                        <wps:cNvPr id="19" name="תיבת טקסט 19"/>
                        <wps:cNvSpPr txBox="1"/>
                        <wps:spPr>
                          <a:xfrm>
                            <a:off x="0" y="3087370"/>
                            <a:ext cx="5274310" cy="401955"/>
                          </a:xfrm>
                          <a:prstGeom prst="rect">
                            <a:avLst/>
                          </a:prstGeom>
                          <a:solidFill>
                            <a:prstClr val="white"/>
                          </a:solidFill>
                          <a:ln>
                            <a:noFill/>
                          </a:ln>
                          <a:effectLst/>
                        </wps:spPr>
                        <wps:txbx>
                          <w:txbxContent>
                            <w:p w:rsidR="00FD01FD" w:rsidRPr="00E30D9B" w:rsidRDefault="00FD01FD" w:rsidP="008A74C4">
                              <w:pPr>
                                <w:pStyle w:val="af3"/>
                              </w:pPr>
                              <w:r w:rsidRPr="00E30D9B">
                                <w:rPr>
                                  <w:rtl/>
                                </w:rPr>
                                <w:t xml:space="preserve">איור </w:t>
                              </w:r>
                              <w:r w:rsidRPr="00E30D9B">
                                <w:rPr>
                                  <w:rtl/>
                                </w:rPr>
                                <w:fldChar w:fldCharType="begin"/>
                              </w:r>
                              <w:r w:rsidRPr="00E30D9B">
                                <w:rPr>
                                  <w:rtl/>
                                </w:rPr>
                                <w:instrText xml:space="preserve"> </w:instrText>
                              </w:r>
                              <w:r w:rsidRPr="00E30D9B">
                                <w:instrText>SEQ</w:instrText>
                              </w:r>
                              <w:r w:rsidRPr="00E30D9B">
                                <w:rPr>
                                  <w:rtl/>
                                </w:rPr>
                                <w:instrText xml:space="preserve"> איור \* </w:instrText>
                              </w:r>
                              <w:r w:rsidRPr="00E30D9B">
                                <w:instrText>ARABIC</w:instrText>
                              </w:r>
                              <w:r w:rsidRPr="00E30D9B">
                                <w:rPr>
                                  <w:rtl/>
                                </w:rPr>
                                <w:instrText xml:space="preserve"> </w:instrText>
                              </w:r>
                              <w:r w:rsidRPr="00E30D9B">
                                <w:rPr>
                                  <w:rtl/>
                                </w:rPr>
                                <w:fldChar w:fldCharType="separate"/>
                              </w:r>
                              <w:r w:rsidR="007F61F3">
                                <w:rPr>
                                  <w:noProof/>
                                  <w:rtl/>
                                </w:rPr>
                                <w:t>2</w:t>
                              </w:r>
                              <w:r w:rsidRPr="00E30D9B">
                                <w:rPr>
                                  <w:rtl/>
                                </w:rPr>
                                <w:fldChar w:fldCharType="end"/>
                              </w:r>
                              <w:r w:rsidRPr="00E30D9B">
                                <w:rPr>
                                  <w:rFonts w:hint="cs"/>
                                  <w:rtl/>
                                </w:rPr>
                                <w:t xml:space="preserve">. </w:t>
                              </w:r>
                              <w:r w:rsidRPr="00E30D9B">
                                <w:rPr>
                                  <w:rtl/>
                                </w:rPr>
                                <w:t xml:space="preserve"> ניתוח של אנליזת </w:t>
                              </w:r>
                              <w:r w:rsidRPr="00E30D9B">
                                <w:t>PLS</w:t>
                              </w:r>
                              <w:r w:rsidRPr="00E30D9B">
                                <w:rPr>
                                  <w:rtl/>
                                </w:rPr>
                                <w:t xml:space="preserve">. זיהוי ריכוז חיידקי </w:t>
                              </w:r>
                              <w:r w:rsidRPr="00E30D9B">
                                <w:t xml:space="preserve">E. </w:t>
                              </w:r>
                              <w:proofErr w:type="gramStart"/>
                              <w:r w:rsidRPr="00E30D9B">
                                <w:t>coli</w:t>
                              </w:r>
                              <w:proofErr w:type="gramEnd"/>
                              <w:r w:rsidRPr="00E30D9B">
                                <w:rPr>
                                  <w:rtl/>
                                </w:rPr>
                                <w:t xml:space="preserve"> בעזרת מודל מתמטי. מתוך </w:t>
                              </w:r>
                              <w:proofErr w:type="spellStart"/>
                              <w:r w:rsidRPr="00E30D9B">
                                <w:t>Schmilovitch</w:t>
                              </w:r>
                              <w:proofErr w:type="spellEnd"/>
                              <w:r w:rsidRPr="00E30D9B">
                                <w:rPr>
                                  <w:rtl/>
                                </w:rPr>
                                <w:t xml:space="preserve"> ושותפיו [</w:t>
                              </w:r>
                              <w:r w:rsidR="008A74C4">
                                <w:t>30</w:t>
                              </w:r>
                              <w:r w:rsidRPr="00E30D9B">
                                <w:rPr>
                                  <w:rtl/>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3E0796E" id="קבוצה 20" o:spid="_x0000_s1029" style="position:absolute;left:0;text-align:left;margin-left:364.1pt;margin-top:143.6pt;width:415.3pt;height:247.75pt;z-index:251671552;mso-position-horizontal:right;mso-position-horizontal-relative:margin;mso-height-relative:margin" coordsize="52743,34893" o:gfxdata="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">
                <v:shape id="תמונה 7" o:spid="_x0000_s1030" type="#_x0000_t75" style="position:absolute;width:52743;height:3028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f+oWLEAAAA2gAAAA8AAABkcnMvZG93bnJldi54bWxEj0FrAjEUhO8F/0N4gpei2Xqoy9YoIoiC&#10;BVkrgrdH8rq77eZlSVJd/70pFHocZuYbZr7sbSuu5EPjWMHLJANBrJ1puFJw+tiMcxAhIhtsHZOC&#10;OwVYLgZPcyyMu3FJ12OsRIJwKFBBHWNXSBl0TRbDxHXEyft03mJM0lfSeLwluG3lNMtepcWG00KN&#10;Ha1r0t/HH6vgsj+U5Wzrt1+XoM/r532e69O7UqNhv3oDEamP/+G/9s4omMHvlXQD5OI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Df+oWLEAAAA2gAAAA8AAAAAAAAAAAAAAAAA&#10;nwIAAGRycy9kb3ducmV2LnhtbFBLBQYAAAAABAAEAPcAAACQAwAAAAA=&#10;">
                  <v:imagedata r:id="rId12" o:title=""/>
                  <v:path arrowok="t"/>
                </v:shape>
                <v:shape id="תיבת טקסט 19" o:spid="_x0000_s1031" type="#_x0000_t202" style="position:absolute;top:30873;width:52743;height:40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Bh9w8MA&#10;AADbAAAADwAAAGRycy9kb3ducmV2LnhtbERPS2vCQBC+C/0PyxR6kbppDkFTV2m1hR7qISqeh+yY&#10;BLOzYXfN4993C4Xe5uN7zno7mlb05HxjWcHLIgFBXFrdcKXgfPp8XoLwAVlja5kUTORhu3mYrTHX&#10;duCC+mOoRAxhn6OCOoQul9KXNRn0C9sRR+5qncEQoaukdjjEcNPKNEkyabDh2FBjR7uaytvxbhRk&#10;e3cfCt7N9+ePbzx0VXp5ny5KPT2Ob68gAo3hX/zn/tJx/gp+f4kHyM0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Bh9w8MAAADbAAAADwAAAAAAAAAAAAAAAACYAgAAZHJzL2Rv&#10;d25yZXYueG1sUEsFBgAAAAAEAAQA9QAAAIgDAAAAAA==&#10;" stroked="f">
                  <v:textbox inset="0,0,0,0">
                    <w:txbxContent>
                      <w:p w:rsidR="00FD01FD" w:rsidRPr="00E30D9B" w:rsidRDefault="00FD01FD" w:rsidP="008A74C4">
                        <w:pPr>
                          <w:pStyle w:val="af3"/>
                        </w:pPr>
                        <w:r w:rsidRPr="00E30D9B">
                          <w:rPr>
                            <w:rtl/>
                          </w:rPr>
                          <w:t xml:space="preserve">איור </w:t>
                        </w:r>
                        <w:r w:rsidRPr="00E30D9B">
                          <w:rPr>
                            <w:rtl/>
                          </w:rPr>
                          <w:fldChar w:fldCharType="begin"/>
                        </w:r>
                        <w:r w:rsidRPr="00E30D9B">
                          <w:rPr>
                            <w:rtl/>
                          </w:rPr>
                          <w:instrText xml:space="preserve"> </w:instrText>
                        </w:r>
                        <w:r w:rsidRPr="00E30D9B">
                          <w:instrText>SEQ</w:instrText>
                        </w:r>
                        <w:r w:rsidRPr="00E30D9B">
                          <w:rPr>
                            <w:rtl/>
                          </w:rPr>
                          <w:instrText xml:space="preserve"> איור \* </w:instrText>
                        </w:r>
                        <w:r w:rsidRPr="00E30D9B">
                          <w:instrText>ARABIC</w:instrText>
                        </w:r>
                        <w:r w:rsidRPr="00E30D9B">
                          <w:rPr>
                            <w:rtl/>
                          </w:rPr>
                          <w:instrText xml:space="preserve"> </w:instrText>
                        </w:r>
                        <w:r w:rsidRPr="00E30D9B">
                          <w:rPr>
                            <w:rtl/>
                          </w:rPr>
                          <w:fldChar w:fldCharType="separate"/>
                        </w:r>
                        <w:r w:rsidR="007F61F3">
                          <w:rPr>
                            <w:noProof/>
                            <w:rtl/>
                          </w:rPr>
                          <w:t>2</w:t>
                        </w:r>
                        <w:r w:rsidRPr="00E30D9B">
                          <w:rPr>
                            <w:rtl/>
                          </w:rPr>
                          <w:fldChar w:fldCharType="end"/>
                        </w:r>
                        <w:r w:rsidRPr="00E30D9B">
                          <w:rPr>
                            <w:rFonts w:hint="cs"/>
                            <w:rtl/>
                          </w:rPr>
                          <w:t xml:space="preserve">. </w:t>
                        </w:r>
                        <w:r w:rsidRPr="00E30D9B">
                          <w:rPr>
                            <w:rtl/>
                          </w:rPr>
                          <w:t xml:space="preserve"> ניתוח של אנליזת </w:t>
                        </w:r>
                        <w:r w:rsidRPr="00E30D9B">
                          <w:t>PLS</w:t>
                        </w:r>
                        <w:r w:rsidRPr="00E30D9B">
                          <w:rPr>
                            <w:rtl/>
                          </w:rPr>
                          <w:t xml:space="preserve">. זיהוי ריכוז חיידקי </w:t>
                        </w:r>
                        <w:r w:rsidRPr="00E30D9B">
                          <w:t xml:space="preserve">E. </w:t>
                        </w:r>
                        <w:proofErr w:type="gramStart"/>
                        <w:r w:rsidRPr="00E30D9B">
                          <w:t>coli</w:t>
                        </w:r>
                        <w:proofErr w:type="gramEnd"/>
                        <w:r w:rsidRPr="00E30D9B">
                          <w:rPr>
                            <w:rtl/>
                          </w:rPr>
                          <w:t xml:space="preserve"> בעזרת מודל מתמטי. מתוך </w:t>
                        </w:r>
                        <w:proofErr w:type="spellStart"/>
                        <w:r w:rsidRPr="00E30D9B">
                          <w:t>Schmilovitch</w:t>
                        </w:r>
                        <w:proofErr w:type="spellEnd"/>
                        <w:r w:rsidRPr="00E30D9B">
                          <w:rPr>
                            <w:rtl/>
                          </w:rPr>
                          <w:t xml:space="preserve"> ושותפיו [</w:t>
                        </w:r>
                        <w:r w:rsidR="008A74C4">
                          <w:t>30</w:t>
                        </w:r>
                        <w:r w:rsidRPr="00E30D9B">
                          <w:rPr>
                            <w:rtl/>
                          </w:rPr>
                          <w:t>].</w:t>
                        </w:r>
                      </w:p>
                    </w:txbxContent>
                  </v:textbox>
                </v:shape>
                <w10:wrap type="topAndBottom" anchorx="margin"/>
              </v:group>
            </w:pict>
          </mc:Fallback>
        </mc:AlternateContent>
      </w:r>
      <w:r w:rsidR="00054DA4" w:rsidRPr="00152E69">
        <w:rPr>
          <w:rtl/>
        </w:rPr>
        <w:t xml:space="preserve">בעוד שרוב העבודות הנעשות בזיהוי חיידקים משתמשות </w:t>
      </w:r>
      <w:proofErr w:type="spellStart"/>
      <w:r w:rsidR="00054DA4" w:rsidRPr="00152E69">
        <w:rPr>
          <w:rtl/>
        </w:rPr>
        <w:t>במיקרוסקופיה</w:t>
      </w:r>
      <w:proofErr w:type="spellEnd"/>
      <w:r w:rsidR="00054DA4" w:rsidRPr="00152E69">
        <w:rPr>
          <w:rtl/>
        </w:rPr>
        <w:t xml:space="preserve">, </w:t>
      </w:r>
      <w:r w:rsidR="00054DA4" w:rsidRPr="00152E69">
        <w:t>SERS</w:t>
      </w:r>
      <w:r w:rsidR="00054DA4" w:rsidRPr="00152E69">
        <w:rPr>
          <w:rtl/>
        </w:rPr>
        <w:t xml:space="preserve"> או שילוב של השניים, עבודה של </w:t>
      </w:r>
      <w:proofErr w:type="spellStart"/>
      <w:r w:rsidR="00054DA4" w:rsidRPr="00152E69">
        <w:t>Schmilovitch</w:t>
      </w:r>
      <w:proofErr w:type="spellEnd"/>
      <w:r w:rsidR="00054DA4" w:rsidRPr="00152E69">
        <w:rPr>
          <w:rtl/>
        </w:rPr>
        <w:t xml:space="preserve"> ושותפיו </w:t>
      </w:r>
      <w:r w:rsidR="005A13B5">
        <w:rPr>
          <w:rtl/>
        </w:rPr>
        <w:fldChar w:fldCharType="begin"/>
      </w:r>
      <w:r w:rsidR="005A13B5">
        <w:rPr>
          <w:rtl/>
        </w:rPr>
        <w:instrText xml:space="preserve"> </w:instrText>
      </w:r>
      <w:r w:rsidR="005A13B5">
        <w:instrText>ADDIN EN.CITE &lt;EndNote&gt;&lt;Cite&gt;&lt;Author&gt;Schmilovitch&lt;/Author&gt;&lt;Year&gt;2005&lt;/Year&gt;&lt;IDText&gt;DETECTION OF BACTERIA WITH LOW-RESOLUTION  RAMAN SPECTROSCOPY   &lt;/IDText&gt;&lt;DisplayText&gt;[30]&lt;/DisplayText&gt;&lt;record&gt;&lt;titles&gt;&lt;title&gt;DETECTION OF BACTERIA WITH LOW-RESOLUTION  RAMAN SPECTROSCOPY   &lt;/title&gt;&lt;secondary-title&gt;Transactions of the American Society of Agricultural Engineers&lt;/secondary-title&gt;&lt;/titles&gt;&lt;pages&gt;1843-1850&lt;/pages&gt;&lt;number&gt;5&lt;/number&gt;&lt;contributors&gt;&lt;authors&gt;&lt;author&gt;Schmilovitch, Z.&lt;/author&gt;&lt;author&gt;Mizrach, A.&lt;/author&gt;&lt;author&gt;Alchanatis, V.&lt;/author&gt;&lt;author&gt;Kritzman, G.&lt;/author&gt;&lt;author&gt;Korotic, R.&lt;/author&gt;&lt;author&gt;Irudayaraj, J.&lt;/author&gt;&lt;author&gt;Debroy, C.&lt;/author&gt;&lt;/authors&gt;&lt;/contributors&gt;&lt;added-date format="utc"&gt;1499348502&lt;/added-date&gt;&lt;ref-type name="Journal Article</w:instrText>
      </w:r>
      <w:r w:rsidR="005A13B5">
        <w:rPr>
          <w:rtl/>
        </w:rPr>
        <w:instrText>"&gt;17&lt;/</w:instrText>
      </w:r>
      <w:r w:rsidR="005A13B5">
        <w:instrText>ref-type&gt;&lt;dates&gt;&lt;year&gt;2005&lt;/year&gt;&lt;/dates&gt;&lt;rec-number&gt;145&lt;/rec-number&gt;&lt;last-updated-date format="utc"&gt;1501066207&lt;/last-updated-date&gt;&lt;volume&gt;48&lt;/volume&gt;&lt;/record&gt;&lt;/Cite&gt;&lt;/EndNote</w:instrText>
      </w:r>
      <w:r w:rsidR="005A13B5">
        <w:rPr>
          <w:rtl/>
        </w:rPr>
        <w:instrText>&gt;</w:instrText>
      </w:r>
      <w:r w:rsidR="005A13B5">
        <w:rPr>
          <w:rtl/>
        </w:rPr>
        <w:fldChar w:fldCharType="separate"/>
      </w:r>
      <w:r w:rsidR="005A13B5">
        <w:rPr>
          <w:noProof/>
          <w:rtl/>
        </w:rPr>
        <w:t>[30]</w:t>
      </w:r>
      <w:r w:rsidR="005A13B5">
        <w:rPr>
          <w:rtl/>
        </w:rPr>
        <w:fldChar w:fldCharType="end"/>
      </w:r>
      <w:r w:rsidR="00054DA4" w:rsidRPr="00152E69">
        <w:rPr>
          <w:rtl/>
        </w:rPr>
        <w:t xml:space="preserve"> מ-2005 הראתה שניתן לזהות חיידקים בשיטת </w:t>
      </w:r>
      <w:proofErr w:type="spellStart"/>
      <w:r w:rsidR="00054DA4" w:rsidRPr="00152E69">
        <w:rPr>
          <w:rtl/>
        </w:rPr>
        <w:t>ספקטרוסקופיית</w:t>
      </w:r>
      <w:proofErr w:type="spellEnd"/>
      <w:r w:rsidR="00054DA4" w:rsidRPr="00152E69">
        <w:rPr>
          <w:rtl/>
        </w:rPr>
        <w:t xml:space="preserve"> </w:t>
      </w:r>
      <w:proofErr w:type="spellStart"/>
      <w:r w:rsidR="00054DA4" w:rsidRPr="00152E69">
        <w:rPr>
          <w:rtl/>
        </w:rPr>
        <w:t>ראמאן</w:t>
      </w:r>
      <w:proofErr w:type="spellEnd"/>
      <w:r w:rsidR="00054DA4" w:rsidRPr="00152E69">
        <w:rPr>
          <w:rtl/>
        </w:rPr>
        <w:t>, ללא מיקרוסקופ</w:t>
      </w:r>
      <w:r w:rsidR="002254E2">
        <w:rPr>
          <w:rFonts w:hint="cs"/>
          <w:rtl/>
        </w:rPr>
        <w:t xml:space="preserve">. </w:t>
      </w:r>
      <w:r w:rsidR="00054DA4" w:rsidRPr="00152E69">
        <w:rPr>
          <w:rtl/>
        </w:rPr>
        <w:t xml:space="preserve">החוקרים הצליחו לזהות ולהבחין </w:t>
      </w:r>
      <w:r w:rsidR="005E7026">
        <w:rPr>
          <w:rFonts w:hint="cs"/>
          <w:rtl/>
        </w:rPr>
        <w:t>בחיידקים</w:t>
      </w:r>
      <w:r w:rsidR="00054DA4" w:rsidRPr="00152E69">
        <w:rPr>
          <w:rtl/>
        </w:rPr>
        <w:t xml:space="preserve"> בנוזל בריכוזים של </w:t>
      </w:r>
      <w:r w:rsidR="00054DA4" w:rsidRPr="00152E69">
        <w:t>10</w:t>
      </w:r>
      <w:r w:rsidR="00054DA4" w:rsidRPr="00152E69">
        <w:rPr>
          <w:vertAlign w:val="superscript"/>
        </w:rPr>
        <w:t>10</w:t>
      </w:r>
      <w:r w:rsidR="00054DA4" w:rsidRPr="00152E69">
        <w:t>-10</w:t>
      </w:r>
      <w:r w:rsidR="00054DA4" w:rsidRPr="00152E69">
        <w:rPr>
          <w:vertAlign w:val="superscript"/>
        </w:rPr>
        <w:t>1</w:t>
      </w:r>
      <w:r w:rsidR="00054DA4" w:rsidRPr="00152E69">
        <w:t xml:space="preserve"> cells</w:t>
      </w:r>
      <w:r w:rsidR="00134C3A">
        <w:t xml:space="preserve"> </w:t>
      </w:r>
      <w:r w:rsidR="00054DA4" w:rsidRPr="00152E69">
        <w:t>ml</w:t>
      </w:r>
      <w:r w:rsidR="00134C3A">
        <w:rPr>
          <w:vertAlign w:val="superscript"/>
        </w:rPr>
        <w:t>-1</w:t>
      </w:r>
      <w:r w:rsidR="00054DA4" w:rsidRPr="00152E69">
        <w:rPr>
          <w:rtl/>
        </w:rPr>
        <w:t xml:space="preserve">. החוקרים השתמשו </w:t>
      </w:r>
      <w:r w:rsidR="002254E2">
        <w:rPr>
          <w:rFonts w:hint="cs"/>
          <w:rtl/>
        </w:rPr>
        <w:t>במודל</w:t>
      </w:r>
      <w:r w:rsidR="002254E2" w:rsidRPr="00152E69">
        <w:rPr>
          <w:rtl/>
        </w:rPr>
        <w:t xml:space="preserve"> </w:t>
      </w:r>
      <w:r w:rsidR="00054DA4" w:rsidRPr="00152E69">
        <w:rPr>
          <w:rtl/>
        </w:rPr>
        <w:t xml:space="preserve">מבוסס </w:t>
      </w:r>
      <w:r w:rsidR="00054DA4" w:rsidRPr="00152E69">
        <w:t>PLS</w:t>
      </w:r>
      <w:r w:rsidR="00054DA4" w:rsidRPr="00152E69">
        <w:rPr>
          <w:rtl/>
        </w:rPr>
        <w:t xml:space="preserve">, על מנת לייצר מודל חיזוי לריכוז החיידקים ברמת דיוק סטטיסטית של מעל 90%. עבודה זו מצביעה על היתכנות של זיהוי חיידקים, בשיטות מבוססות </w:t>
      </w:r>
      <w:proofErr w:type="spellStart"/>
      <w:r w:rsidR="00054DA4" w:rsidRPr="00152E69">
        <w:rPr>
          <w:rtl/>
        </w:rPr>
        <w:t>ספקטרוסקופיית</w:t>
      </w:r>
      <w:proofErr w:type="spellEnd"/>
      <w:r w:rsidR="00054DA4" w:rsidRPr="00152E69">
        <w:rPr>
          <w:rtl/>
        </w:rPr>
        <w:t xml:space="preserve"> </w:t>
      </w:r>
      <w:proofErr w:type="spellStart"/>
      <w:r w:rsidR="00054DA4" w:rsidRPr="00EA7359">
        <w:rPr>
          <w:rtl/>
        </w:rPr>
        <w:t>ראמאן</w:t>
      </w:r>
      <w:proofErr w:type="spellEnd"/>
      <w:r w:rsidR="00054DA4" w:rsidRPr="00EA7359">
        <w:rPr>
          <w:rtl/>
        </w:rPr>
        <w:t xml:space="preserve">, בריכוזים </w:t>
      </w:r>
      <w:r w:rsidR="00054DA4" w:rsidRPr="004E5FC9">
        <w:rPr>
          <w:rtl/>
        </w:rPr>
        <w:t xml:space="preserve">ובעלויות </w:t>
      </w:r>
      <w:r w:rsidR="002254E2" w:rsidRPr="004E5FC9">
        <w:rPr>
          <w:rFonts w:hint="eastAsia"/>
          <w:rtl/>
        </w:rPr>
        <w:t>נמוכ</w:t>
      </w:r>
      <w:r w:rsidR="003C73F1" w:rsidRPr="00B77808">
        <w:rPr>
          <w:rFonts w:hint="eastAsia"/>
          <w:rtl/>
        </w:rPr>
        <w:t>ים</w:t>
      </w:r>
      <w:r w:rsidR="002254E2" w:rsidRPr="00EA7359">
        <w:rPr>
          <w:rtl/>
        </w:rPr>
        <w:t xml:space="preserve"> </w:t>
      </w:r>
      <w:r w:rsidR="00054DA4" w:rsidRPr="004E5FC9">
        <w:rPr>
          <w:rtl/>
        </w:rPr>
        <w:t>ובכך מציגה</w:t>
      </w:r>
      <w:r w:rsidR="00054DA4" w:rsidRPr="00152E69">
        <w:rPr>
          <w:rtl/>
        </w:rPr>
        <w:t xml:space="preserve"> אפשרות לפתרון מעשי לבעיי</w:t>
      </w:r>
      <w:r w:rsidR="00136E09">
        <w:rPr>
          <w:rtl/>
        </w:rPr>
        <w:t>ת זיהוי החיידקים בתעשיית המזון.</w:t>
      </w:r>
    </w:p>
    <w:p w:rsidR="00B77347" w:rsidRDefault="00B77347" w:rsidP="00B77347">
      <w:pPr>
        <w:rPr>
          <w:rtl/>
        </w:rPr>
      </w:pPr>
    </w:p>
    <w:p w:rsidR="00054DA4" w:rsidRPr="00152E69" w:rsidRDefault="00054DA4" w:rsidP="000F2966">
      <w:pPr>
        <w:pStyle w:val="2"/>
        <w:rPr>
          <w:rtl/>
        </w:rPr>
      </w:pPr>
      <w:r w:rsidRPr="00152E69">
        <w:rPr>
          <w:rtl/>
        </w:rPr>
        <w:t>פלואורסנציה</w:t>
      </w:r>
    </w:p>
    <w:p w:rsidR="006F038D" w:rsidRDefault="00054DA4" w:rsidP="00DC3E40">
      <w:pPr>
        <w:rPr>
          <w:noProof/>
        </w:rPr>
      </w:pPr>
      <w:r w:rsidRPr="00152E69">
        <w:rPr>
          <w:rtl/>
        </w:rPr>
        <w:t>פלואורסנציה הינה תופעה טבעית המתרחשת  כתוצאה מבליעת פוטון ע"י מולקולה או יון. הבליעה גורמת לעירור אלקטרון במולקולה מהרמה האנרגטית הנמוכה במצב היציב (</w:t>
      </w:r>
      <w:r w:rsidRPr="00152E69">
        <w:t>ground state</w:t>
      </w:r>
      <w:r w:rsidRPr="00152E69">
        <w:rPr>
          <w:rtl/>
        </w:rPr>
        <w:t>) שבה הוא נמצא לאחת הרמות האנרגטיות במצב מעורר (</w:t>
      </w:r>
      <w:r w:rsidRPr="00152E69">
        <w:t>excited state</w:t>
      </w:r>
      <w:r w:rsidRPr="00152E69">
        <w:rPr>
          <w:rtl/>
        </w:rPr>
        <w:t>). במצב מעורר, האלקטרון מאבד חלק מהאנרגיה כתוצאה מתנודות בקשרים תוך-מולקולריים, התנגשויות ואינטראקציות בין מולקולות ללא פליטת אור ודועך עד לרמה האנרגטית הנמוכה של המצב המעורר. מהרמה האנרגטית הנמוכה של המצב המעורער, האלקטרון חוזר תוך כדי פליטת פוטון בעל אנרגיה נמוכה יותר (אורך גל ארוך יותר) מהפוטון שנבלע, לאחת מרמות האנרגטיות במצב היציב. מהרמה האנרגטית אליה חזר במצב היציב, האלקטרון חוזר למיקומו המקורי (הרמה האנרגטית הנמוכה במצב היציב) ע"י איבוד אנרגיה ללא פליטת אור</w:t>
      </w:r>
      <w:r w:rsidR="00B77347">
        <w:rPr>
          <w:rFonts w:hint="cs"/>
          <w:rtl/>
        </w:rPr>
        <w:t xml:space="preserve"> (איור 4)</w:t>
      </w:r>
      <w:r w:rsidRPr="00152E69">
        <w:rPr>
          <w:rtl/>
        </w:rPr>
        <w:t xml:space="preserve"> </w:t>
      </w:r>
      <w:r w:rsidR="00DC3E40">
        <w:rPr>
          <w:rtl/>
        </w:rPr>
        <w:fldChar w:fldCharType="begin"/>
      </w:r>
      <w:r w:rsidR="00DC3E40">
        <w:rPr>
          <w:rtl/>
        </w:rPr>
        <w:instrText xml:space="preserve"> </w:instrText>
      </w:r>
      <w:r w:rsidR="00DC3E40">
        <w:instrText>ADDIN EN.CITE &lt;EndNote&gt;&lt;Cite&gt;&lt;Author&gt;Lakowicz&lt;/Author&gt;&lt;Year&gt;2006&lt;/Year&gt;&lt;IDText&gt;Introduction to Fluorescence&lt;/IDText&gt;&lt;DisplayText&gt;[31]&lt;/DisplayText&gt;&lt;record&gt;&lt;titles&gt;&lt;title&gt;&lt;style face="bold" font="default" size="100%"&gt;Introduction to Fluorescence&lt;/style</w:instrText>
      </w:r>
      <w:r w:rsidR="00DC3E40">
        <w:rPr>
          <w:rtl/>
        </w:rPr>
        <w:instrText>&gt;&lt;/</w:instrText>
      </w:r>
      <w:r w:rsidR="00DC3E40">
        <w:instrText>title&gt;&lt;/titles&gt;&lt;titles&gt;&lt;secondary-title&gt;&lt;style face="italic" font="default" size="100%"&gt;Principles of Fluorescence Spectroscopy&lt;/style&gt;&lt;/secondary-title&gt;&lt;/titles&gt;&lt;contributors&gt;&lt;authors&gt;&lt;author&gt;Lakowicz, J R&lt;/author&gt;&lt;/authors&gt;&lt;/contributors&gt;&lt;edition&gt;3rd&lt;/edition&gt;&lt;added-date format="utc"&gt;1514814217&lt;/added-date&gt;&lt;pub-location&gt;Maryland, USA&lt;/pub-location&gt;&lt;ref-type name="Book Section"&gt;5&lt;/ref-type&gt;&lt;dates&gt;&lt;year&gt;2006&lt;/year&gt;&lt;/dates&gt;&lt;rec-number&gt;173&lt;/rec-number&gt;&lt;publisher&gt;Springer&lt;/publisher&gt;&lt;last-updated-date format</w:instrText>
      </w:r>
      <w:r w:rsidR="00DC3E40">
        <w:rPr>
          <w:rtl/>
        </w:rPr>
        <w:instrText>="</w:instrText>
      </w:r>
      <w:r w:rsidR="00DC3E40">
        <w:instrText>utc"&gt;1514814276&lt;/last-updated-date&gt;&lt;contributors&gt;&lt;secondary-authors&gt;&lt;author&gt;Joseph R. Lakowicz&lt;/author&gt;&lt;/secondary-authors&gt;&lt;/contributors&gt;&lt;/record&gt;&lt;/Cite&gt;&lt;/EndNote</w:instrText>
      </w:r>
      <w:r w:rsidR="00DC3E40">
        <w:rPr>
          <w:rtl/>
        </w:rPr>
        <w:instrText>&gt;</w:instrText>
      </w:r>
      <w:r w:rsidR="00DC3E40">
        <w:rPr>
          <w:rtl/>
        </w:rPr>
        <w:fldChar w:fldCharType="separate"/>
      </w:r>
      <w:r w:rsidR="00DC3E40">
        <w:rPr>
          <w:noProof/>
          <w:rtl/>
        </w:rPr>
        <w:t>[31]</w:t>
      </w:r>
      <w:r w:rsidR="00DC3E40">
        <w:rPr>
          <w:rtl/>
        </w:rPr>
        <w:fldChar w:fldCharType="end"/>
      </w:r>
      <w:r w:rsidR="00DC3E40">
        <w:rPr>
          <w:rFonts w:hint="cs"/>
          <w:rtl/>
        </w:rPr>
        <w:t>.</w:t>
      </w:r>
    </w:p>
    <w:p w:rsidR="00054DA4" w:rsidRPr="00152E69" w:rsidRDefault="00054DA4" w:rsidP="00DC3E40">
      <w:pPr>
        <w:rPr>
          <w:rtl/>
        </w:rPr>
      </w:pPr>
      <w:r w:rsidRPr="00152E69">
        <w:rPr>
          <w:rtl/>
        </w:rPr>
        <w:t xml:space="preserve">מדידה של תופעת הפלואורסנציה יכולה להוות כלי למדידת חומרים אורגניים בתמיסה. בחומרים אורגניים מסוימים, בעיקר כאלה בעלי מבנה טבעתי, מתקיימת פלואורסנציה כאשר הם מוארים באורך גל ספציפי. התופעה תוארה בעבר רבות ככלי לכימות קבוצות חומרים אורגניים ובמיוחד חומרים </w:t>
      </w:r>
      <w:proofErr w:type="spellStart"/>
      <w:r w:rsidRPr="00152E69">
        <w:rPr>
          <w:rtl/>
        </w:rPr>
        <w:t>הומיים</w:t>
      </w:r>
      <w:proofErr w:type="spellEnd"/>
      <w:r w:rsidRPr="00152E69">
        <w:rPr>
          <w:rtl/>
        </w:rPr>
        <w:t xml:space="preserve"> וחומרים "חלבוניים" (המכילים חומצות אמינו ארומטיות: </w:t>
      </w:r>
      <w:proofErr w:type="spellStart"/>
      <w:r w:rsidRPr="00152E69">
        <w:rPr>
          <w:rtl/>
        </w:rPr>
        <w:t>טירוזין</w:t>
      </w:r>
      <w:proofErr w:type="spellEnd"/>
      <w:r w:rsidRPr="00152E69">
        <w:rPr>
          <w:rtl/>
        </w:rPr>
        <w:t xml:space="preserve">, טריפטופן </w:t>
      </w:r>
      <w:proofErr w:type="spellStart"/>
      <w:r w:rsidRPr="00152E69">
        <w:rPr>
          <w:rtl/>
        </w:rPr>
        <w:t>ופניל-אלנין</w:t>
      </w:r>
      <w:proofErr w:type="spellEnd"/>
      <w:r w:rsidRPr="00152E69">
        <w:rPr>
          <w:rtl/>
        </w:rPr>
        <w:t xml:space="preserve">). החומרים החלבוניים יכולים להיות חומצות אמינו חופשיות, חלבונים, חלקי חלבון </w:t>
      </w:r>
      <w:proofErr w:type="spellStart"/>
      <w:r w:rsidRPr="00152E69">
        <w:rPr>
          <w:rtl/>
        </w:rPr>
        <w:t>ופפטידים</w:t>
      </w:r>
      <w:proofErr w:type="spellEnd"/>
      <w:r w:rsidRPr="00152E69">
        <w:rPr>
          <w:rtl/>
        </w:rPr>
        <w:t xml:space="preserve"> קצרים ואף מולקולות אורגניות </w:t>
      </w:r>
      <w:r w:rsidRPr="00152E69">
        <w:rPr>
          <w:rtl/>
        </w:rPr>
        <w:lastRenderedPageBreak/>
        <w:t xml:space="preserve">מורכבות המכילות חומצות אמינו. חומרים אלה במי שתייה מהווים אינדיקציה לנוכחות של </w:t>
      </w:r>
      <w:r w:rsidR="00B77347">
        <w:rPr>
          <w:noProof/>
          <w:rtl/>
          <w:lang w:val="en-GB" w:eastAsia="en-GB"/>
        </w:rPr>
        <mc:AlternateContent>
          <mc:Choice Requires="wpg">
            <w:drawing>
              <wp:anchor distT="0" distB="0" distL="114300" distR="114300" simplePos="0" relativeHeight="251677696" behindDoc="0" locked="0" layoutInCell="1" allowOverlap="1" wp14:anchorId="56FE5C94" wp14:editId="77327433">
                <wp:simplePos x="0" y="0"/>
                <wp:positionH relativeFrom="margin">
                  <wp:posOffset>605716</wp:posOffset>
                </wp:positionH>
                <wp:positionV relativeFrom="paragraph">
                  <wp:posOffset>544806</wp:posOffset>
                </wp:positionV>
                <wp:extent cx="4666615" cy="2707005"/>
                <wp:effectExtent l="0" t="0" r="635" b="0"/>
                <wp:wrapTopAndBottom/>
                <wp:docPr id="24" name="קבוצה 24"/>
                <wp:cNvGraphicFramePr/>
                <a:graphic xmlns:a="http://schemas.openxmlformats.org/drawingml/2006/main">
                  <a:graphicData uri="http://schemas.microsoft.com/office/word/2010/wordprocessingGroup">
                    <wpg:wgp>
                      <wpg:cNvGrpSpPr/>
                      <wpg:grpSpPr>
                        <a:xfrm>
                          <a:off x="0" y="0"/>
                          <a:ext cx="4666615" cy="2707005"/>
                          <a:chOff x="0" y="0"/>
                          <a:chExt cx="3716655" cy="2360930"/>
                        </a:xfrm>
                      </wpg:grpSpPr>
                      <pic:pic xmlns:pic="http://schemas.openxmlformats.org/drawingml/2006/picture">
                        <pic:nvPicPr>
                          <pic:cNvPr id="4" name="תמונה 4"/>
                          <pic:cNvPicPr>
                            <a:picLocks noChangeAspect="1"/>
                          </pic:cNvPicPr>
                        </pic:nvPicPr>
                        <pic:blipFill rotWithShape="1">
                          <a:blip r:embed="rId13">
                            <a:extLst>
                              <a:ext uri="{28A0092B-C50C-407E-A947-70E740481C1C}">
                                <a14:useLocalDpi xmlns:a14="http://schemas.microsoft.com/office/drawing/2010/main" val="0"/>
                              </a:ext>
                            </a:extLst>
                          </a:blip>
                          <a:srcRect t="-1954" b="-5965"/>
                          <a:stretch/>
                        </pic:blipFill>
                        <pic:spPr bwMode="auto">
                          <a:xfrm>
                            <a:off x="0" y="0"/>
                            <a:ext cx="3716655" cy="1905635"/>
                          </a:xfrm>
                          <a:prstGeom prst="rect">
                            <a:avLst/>
                          </a:prstGeom>
                          <a:noFill/>
                          <a:ln>
                            <a:noFill/>
                          </a:ln>
                          <a:extLst>
                            <a:ext uri="{53640926-AAD7-44D8-BBD7-CCE9431645EC}">
                              <a14:shadowObscured xmlns:a14="http://schemas.microsoft.com/office/drawing/2010/main"/>
                            </a:ext>
                          </a:extLst>
                        </pic:spPr>
                      </pic:pic>
                      <wps:wsp>
                        <wps:cNvPr id="23" name="תיבת טקסט 23"/>
                        <wps:cNvSpPr txBox="1"/>
                        <wps:spPr>
                          <a:xfrm>
                            <a:off x="0" y="1958975"/>
                            <a:ext cx="3716655" cy="401955"/>
                          </a:xfrm>
                          <a:prstGeom prst="rect">
                            <a:avLst/>
                          </a:prstGeom>
                          <a:solidFill>
                            <a:prstClr val="white"/>
                          </a:solidFill>
                          <a:ln>
                            <a:noFill/>
                          </a:ln>
                          <a:effectLst/>
                        </wps:spPr>
                        <wps:txbx>
                          <w:txbxContent>
                            <w:p w:rsidR="00FD01FD" w:rsidRPr="003E2586" w:rsidRDefault="00FD01FD" w:rsidP="00DC3E40">
                              <w:pPr>
                                <w:pStyle w:val="af3"/>
                                <w:rPr>
                                  <w:noProof/>
                                  <w:color w:val="595959" w:themeColor="text1" w:themeTint="A6"/>
                                  <w:sz w:val="24"/>
                                  <w:szCs w:val="24"/>
                                </w:rPr>
                              </w:pPr>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sidR="007F61F3">
                                <w:rPr>
                                  <w:noProof/>
                                  <w:rtl/>
                                </w:rPr>
                                <w:t>3</w:t>
                              </w:r>
                              <w:r>
                                <w:rPr>
                                  <w:rtl/>
                                </w:rPr>
                                <w:fldChar w:fldCharType="end"/>
                              </w:r>
                              <w:r>
                                <w:rPr>
                                  <w:rFonts w:hint="cs"/>
                                  <w:rtl/>
                                </w:rPr>
                                <w:t xml:space="preserve">. </w:t>
                              </w:r>
                              <w:r w:rsidRPr="00740336">
                                <w:rPr>
                                  <w:rtl/>
                                </w:rPr>
                                <w:t xml:space="preserve"> תופעת </w:t>
                              </w:r>
                              <w:proofErr w:type="spellStart"/>
                              <w:r w:rsidRPr="00740336">
                                <w:rPr>
                                  <w:rtl/>
                                </w:rPr>
                                <w:t>פלורסנציה</w:t>
                              </w:r>
                              <w:proofErr w:type="spellEnd"/>
                              <w:r w:rsidRPr="00740336">
                                <w:rPr>
                                  <w:rtl/>
                                </w:rPr>
                                <w:t xml:space="preserve"> לפי דיאגרמת </w:t>
                              </w:r>
                              <w:proofErr w:type="spellStart"/>
                              <w:r w:rsidRPr="00740336">
                                <w:t>Jablonsky</w:t>
                              </w:r>
                              <w:proofErr w:type="spellEnd"/>
                              <w:r w:rsidRPr="00740336">
                                <w:rPr>
                                  <w:rtl/>
                                </w:rPr>
                                <w:t xml:space="preserve">. נלקח מתוך </w:t>
                              </w:r>
                              <w:r w:rsidRPr="00740336">
                                <w:t>Principles of Fluorescence Spectroscopy</w:t>
                              </w:r>
                              <w:r w:rsidRPr="00740336">
                                <w:rPr>
                                  <w:rtl/>
                                </w:rPr>
                                <w:t xml:space="preserve"> [</w:t>
                              </w:r>
                              <w:r w:rsidR="00DC3E40">
                                <w:t>31</w:t>
                              </w:r>
                              <w:r w:rsidRPr="00740336">
                                <w:rPr>
                                  <w:rtl/>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6FE5C94" id="קבוצה 24" o:spid="_x0000_s1032" style="position:absolute;left:0;text-align:left;margin-left:47.7pt;margin-top:42.9pt;width:367.45pt;height:213.15pt;z-index:251677696;mso-position-horizontal-relative:margin;mso-width-relative:margin;mso-height-relative:margin" coordsize="37166,23609"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">
                <v:shape id="תמונה 4" o:spid="_x0000_s1033" type="#_x0000_t75" style="position:absolute;width:37166;height:1905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T/IYzCAAAA2gAAAA8AAABkcnMvZG93bnJldi54bWxEj09rAjEUxO8Fv0N4Qm81q5SyrEZRQdle&#10;LPXP/bF5Zlc3L0uS6vrtTaHQ4zAzv2Fmi9624kY+NI4VjEcZCOLK6YaNguNh85aDCBFZY+uYFDwo&#10;wGI+eJlhod2dv+m2j0YkCIcCFdQxdoWUoarJYhi5jjh5Z+ctxiS9kdrjPcFtKydZ9iEtNpwWauxo&#10;XVN13f9YBeUp//J2t13l67B5uMvYlJ+lUep12C+nICL18T/81y61gnf4vZJugJw/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E/yGMwgAAANoAAAAPAAAAAAAAAAAAAAAAAJ8C&#10;AABkcnMvZG93bnJldi54bWxQSwUGAAAAAAQABAD3AAAAjgMAAAAA&#10;">
                  <v:imagedata r:id="rId14" o:title="" croptop="-1281f" cropbottom="-3909f"/>
                  <v:path arrowok="t"/>
                </v:shape>
                <v:shape id="תיבת טקסט 23" o:spid="_x0000_s1034" type="#_x0000_t202" style="position:absolute;top:19589;width:37166;height:40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5yAlMUA&#10;AADbAAAADwAAAGRycy9kb3ducmV2LnhtbESPzWrDMBCE74W8g9hALqWR60IobpSQnwZ6SA92Q86L&#10;tbVMrZWRlNh5+6oQ6HGYmW+Y5Xq0nbiSD61jBc/zDARx7XTLjYLT1+HpFUSIyBo7x6TgRgHWq8nD&#10;EgvtBi7pWsVGJAiHAhWYGPtCylAbshjmridO3rfzFmOSvpHa45DgtpN5li2kxZbTgsGedobqn+pi&#10;FSz2/jKUvHvcn96P+Nk3+Xl7Oys1m46bNxCRxvgfvrc/tIL8Bf6+pB8gV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nnICUxQAAANsAAAAPAAAAAAAAAAAAAAAAAJgCAABkcnMv&#10;ZG93bnJldi54bWxQSwUGAAAAAAQABAD1AAAAigMAAAAA&#10;" stroked="f">
                  <v:textbox inset="0,0,0,0">
                    <w:txbxContent>
                      <w:p w:rsidR="00FD01FD" w:rsidRPr="003E2586" w:rsidRDefault="00FD01FD" w:rsidP="00DC3E40">
                        <w:pPr>
                          <w:pStyle w:val="af3"/>
                          <w:rPr>
                            <w:noProof/>
                            <w:color w:val="595959" w:themeColor="text1" w:themeTint="A6"/>
                            <w:sz w:val="24"/>
                            <w:szCs w:val="24"/>
                          </w:rPr>
                        </w:pPr>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sidR="007F61F3">
                          <w:rPr>
                            <w:noProof/>
                            <w:rtl/>
                          </w:rPr>
                          <w:t>3</w:t>
                        </w:r>
                        <w:r>
                          <w:rPr>
                            <w:rtl/>
                          </w:rPr>
                          <w:fldChar w:fldCharType="end"/>
                        </w:r>
                        <w:r>
                          <w:rPr>
                            <w:rFonts w:hint="cs"/>
                            <w:rtl/>
                          </w:rPr>
                          <w:t xml:space="preserve">. </w:t>
                        </w:r>
                        <w:r w:rsidRPr="00740336">
                          <w:rPr>
                            <w:rtl/>
                          </w:rPr>
                          <w:t xml:space="preserve"> תופעת </w:t>
                        </w:r>
                        <w:proofErr w:type="spellStart"/>
                        <w:r w:rsidRPr="00740336">
                          <w:rPr>
                            <w:rtl/>
                          </w:rPr>
                          <w:t>פלורסנציה</w:t>
                        </w:r>
                        <w:proofErr w:type="spellEnd"/>
                        <w:r w:rsidRPr="00740336">
                          <w:rPr>
                            <w:rtl/>
                          </w:rPr>
                          <w:t xml:space="preserve"> לפי דיאגרמת </w:t>
                        </w:r>
                        <w:proofErr w:type="spellStart"/>
                        <w:r w:rsidRPr="00740336">
                          <w:t>Jablonsky</w:t>
                        </w:r>
                        <w:proofErr w:type="spellEnd"/>
                        <w:r w:rsidRPr="00740336">
                          <w:rPr>
                            <w:rtl/>
                          </w:rPr>
                          <w:t xml:space="preserve">. נלקח מתוך </w:t>
                        </w:r>
                        <w:r w:rsidRPr="00740336">
                          <w:t>Principles of Fluorescence Spectroscopy</w:t>
                        </w:r>
                        <w:r w:rsidRPr="00740336">
                          <w:rPr>
                            <w:rtl/>
                          </w:rPr>
                          <w:t xml:space="preserve"> [</w:t>
                        </w:r>
                        <w:r w:rsidR="00DC3E40">
                          <w:t>31</w:t>
                        </w:r>
                        <w:r w:rsidRPr="00740336">
                          <w:rPr>
                            <w:rtl/>
                          </w:rPr>
                          <w:t>]</w:t>
                        </w:r>
                      </w:p>
                    </w:txbxContent>
                  </v:textbox>
                </v:shape>
                <w10:wrap type="topAndBottom" anchorx="margin"/>
              </v:group>
            </w:pict>
          </mc:Fallback>
        </mc:AlternateContent>
      </w:r>
      <w:r w:rsidRPr="00152E69">
        <w:rPr>
          <w:rtl/>
        </w:rPr>
        <w:t>מיקרואורגניזמים במים ויכולים לשמש לכימות המיקרואורגניזמים</w:t>
      </w:r>
      <w:r w:rsidR="00DC3E40">
        <w:rPr>
          <w:rFonts w:hint="cs"/>
          <w:rtl/>
        </w:rPr>
        <w:t xml:space="preserve"> </w:t>
      </w:r>
      <w:r w:rsidR="00DC3E40">
        <w:rPr>
          <w:rtl/>
        </w:rPr>
        <w:fldChar w:fldCharType="begin">
          <w:fldData xml:space="preserve">PEVuZE5vdGU+PENpdGU+PEF1dGhvcj5Cb3Jpc292ZXI8L0F1dGhvcj48WWVhcj4yMDA5PC9ZZWFy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</w:fldData>
        </w:fldChar>
      </w:r>
      <w:r w:rsidR="00DC3E40">
        <w:rPr>
          <w:rtl/>
        </w:rPr>
        <w:instrText xml:space="preserve"> </w:instrText>
      </w:r>
      <w:r w:rsidR="00DC3E40">
        <w:instrText>ADDIN EN.CITE</w:instrText>
      </w:r>
      <w:r w:rsidR="00DC3E40">
        <w:rPr>
          <w:rtl/>
        </w:rPr>
        <w:instrText xml:space="preserve"> </w:instrText>
      </w:r>
      <w:r w:rsidR="00DC3E40">
        <w:rPr>
          <w:rtl/>
        </w:rPr>
        <w:fldChar w:fldCharType="begin">
          <w:fldData xml:space="preserve">PEVuZE5vdGU+PENpdGU+PEF1dGhvcj5Cb3Jpc292ZXI8L0F1dGhvcj48WWVhcj4yMDA5PC9ZZWFy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</w:fldData>
        </w:fldChar>
      </w:r>
      <w:r w:rsidR="00DC3E40">
        <w:rPr>
          <w:rtl/>
        </w:rPr>
        <w:instrText xml:space="preserve"> </w:instrText>
      </w:r>
      <w:r w:rsidR="00DC3E40">
        <w:instrText>ADDIN EN.CITE.DATA</w:instrText>
      </w:r>
      <w:r w:rsidR="00DC3E40">
        <w:rPr>
          <w:rtl/>
        </w:rPr>
        <w:instrText xml:space="preserve"> </w:instrText>
      </w:r>
      <w:r w:rsidR="00DC3E40">
        <w:rPr>
          <w:rtl/>
        </w:rPr>
      </w:r>
      <w:r w:rsidR="00DC3E40">
        <w:rPr>
          <w:rtl/>
        </w:rPr>
        <w:fldChar w:fldCharType="end"/>
      </w:r>
      <w:r w:rsidR="00DC3E40">
        <w:rPr>
          <w:rtl/>
        </w:rPr>
      </w:r>
      <w:r w:rsidR="00DC3E40">
        <w:rPr>
          <w:rtl/>
        </w:rPr>
        <w:fldChar w:fldCharType="separate"/>
      </w:r>
      <w:r w:rsidR="00DC3E40">
        <w:rPr>
          <w:noProof/>
          <w:rtl/>
        </w:rPr>
        <w:t>[32-35]</w:t>
      </w:r>
      <w:r w:rsidR="00DC3E40">
        <w:rPr>
          <w:rtl/>
        </w:rPr>
        <w:fldChar w:fldCharType="end"/>
      </w:r>
      <w:r w:rsidRPr="00152E69">
        <w:rPr>
          <w:rtl/>
        </w:rPr>
        <w:t>.</w:t>
      </w:r>
    </w:p>
    <w:p w:rsidR="00054DA4" w:rsidRDefault="00054DA4" w:rsidP="00493D96">
      <w:pPr>
        <w:rPr>
          <w:rtl/>
        </w:rPr>
      </w:pPr>
      <w:r w:rsidRPr="00152E69">
        <w:rPr>
          <w:rtl/>
        </w:rPr>
        <w:t xml:space="preserve">כיוון שבתעשיית המים נדרשת יכולת הערכה מהירה לאיכות טיפול במים (סינון, כלורינציה וכו'), הוצע בעבודתו של </w:t>
      </w:r>
      <w:r w:rsidR="00493D96">
        <w:t>C</w:t>
      </w:r>
      <w:r w:rsidRPr="00152E69">
        <w:t>hen</w:t>
      </w:r>
      <w:r w:rsidRPr="00152E69">
        <w:rPr>
          <w:rtl/>
        </w:rPr>
        <w:t xml:space="preserve"> ושותפיו מ-2014 כי בדיקת פלואורסנציה יכולה לשמש להערכת איכות הטיפול במים. החוקרים</w:t>
      </w:r>
      <w:r w:rsidR="00DC3E40">
        <w:rPr>
          <w:rFonts w:hint="cs"/>
          <w:rtl/>
        </w:rPr>
        <w:t xml:space="preserve"> בנו</w:t>
      </w:r>
      <w:r w:rsidRPr="00152E69">
        <w:rPr>
          <w:rtl/>
        </w:rPr>
        <w:t xml:space="preserve"> מפות תלת ממדיות המתבססות על עוצמת הפלואורסנציה לפי אורך גל העירור ואורך הגל ההארה, אותן כינו </w:t>
      </w:r>
      <w:r w:rsidRPr="00152E69">
        <w:t xml:space="preserve">Excitation/Emission </w:t>
      </w:r>
      <w:proofErr w:type="spellStart"/>
      <w:r w:rsidRPr="00152E69">
        <w:t>Martix</w:t>
      </w:r>
      <w:proofErr w:type="spellEnd"/>
      <w:r w:rsidRPr="00152E69">
        <w:rPr>
          <w:rtl/>
        </w:rPr>
        <w:t xml:space="preserve"> (</w:t>
      </w:r>
      <w:r w:rsidRPr="00152E69">
        <w:t>EEM</w:t>
      </w:r>
      <w:r w:rsidRPr="00152E69">
        <w:rPr>
          <w:rtl/>
        </w:rPr>
        <w:t xml:space="preserve">). החוקרים </w:t>
      </w:r>
      <w:r w:rsidR="00DC3E40">
        <w:rPr>
          <w:rFonts w:hint="cs"/>
          <w:rtl/>
        </w:rPr>
        <w:t xml:space="preserve">הצליחו להצביע על קשר בין עוצמת ההארה </w:t>
      </w:r>
      <w:r w:rsidR="00493D96">
        <w:rPr>
          <w:rFonts w:hint="cs"/>
          <w:rtl/>
        </w:rPr>
        <w:t xml:space="preserve">לנוכחות חיידקים במים </w:t>
      </w:r>
      <w:r w:rsidR="00493D96">
        <w:rPr>
          <w:rtl/>
        </w:rPr>
        <w:fldChar w:fldCharType="begin"/>
      </w:r>
      <w:r w:rsidR="00493D96">
        <w:rPr>
          <w:rtl/>
        </w:rPr>
        <w:instrText xml:space="preserve"> </w:instrText>
      </w:r>
      <w:r w:rsidR="00493D96">
        <w:instrText>ADDIN EN.CITE &lt;EndNote&gt;&lt;Cite&gt;&lt;Author&gt;Chen&lt;/Author&gt;&lt;Year&gt;2003&lt;/Year&gt;&lt;IDText&gt;Fluorescence excitation-emission matrix regional integration to quantify spectra for dissolved organic matter&lt;/IDText&gt;&lt;DisplayText&gt;[36]&lt;/DisplayText&gt;&lt;record&gt;&lt;dates&gt;&lt;pub-dates&gt;&lt;date&gt;Dec&lt;/date&gt;&lt;/pub-dates&gt;&lt;year&gt;2003&lt;/year&gt;&lt;/dates&gt;&lt;keywords&gt;&lt;keyword&gt;Biomass&lt;/keyword&gt;&lt;keyword&gt;Environmental Monitoring&lt;/keyword&gt;&lt;keyword&gt;Humic Substances&lt;/keyword&gt;&lt;keyword&gt;Hydrocarbons, Aromatic&lt;/keyword&gt;&lt;keyword&gt;Organic Chemicals&lt;/keyword&gt;&lt;keyword&gt;Soil Pollutants&lt;/keyword&gt;&lt;keyword&gt;Solubility&lt;/keyword&gt;&lt;keyword&gt;Spectrometry, Fluorescence&lt;/keyword&gt;&lt;keyword&gt;Waste Disposal, Fluid&lt;/keyword&gt;&lt;keyword&gt;Water Pollutants, Chemical&lt;/keyword&gt;&lt;/keywords&gt;&lt;urls&gt;&lt;related-urls&gt;&lt;url&gt;https://www.ncbi.nlm.nih.gov/pubmed/14717</w:instrText>
      </w:r>
      <w:r w:rsidR="00493D96">
        <w:rPr>
          <w:rtl/>
        </w:rPr>
        <w:instrText>183&lt;/</w:instrText>
      </w:r>
      <w:r w:rsidR="00493D96">
        <w:instrText>url&gt;&lt;/related-urls&gt;&lt;/urls&gt;&lt;isbn&gt;0013-936X&lt;/isbn&gt;&lt;titles&gt;&lt;title&gt;Fluorescence excitation-emission matrix regional integration to quantify spectra for dissolved organic matter&lt;/title&gt;&lt;secondary-title&gt;Environ Sci Technol&lt;/secondary-title&gt;&lt;/titles&gt;&lt;pages</w:instrText>
      </w:r>
      <w:r w:rsidR="00493D96">
        <w:rPr>
          <w:rtl/>
        </w:rPr>
        <w:instrText>&gt;5701-10&lt;/</w:instrText>
      </w:r>
      <w:r w:rsidR="00493D96">
        <w:instrText>pages&gt;&lt;number&gt;24&lt;/number&gt;&lt;contributors&gt;&lt;authors&gt;&lt;author&gt;Chen, W.&lt;/author&gt;&lt;author&gt;Westerhoff, P.&lt;/author&gt;&lt;author&gt;Leenheer, J. A.&lt;/author&gt;&lt;author&gt;Booksh, K.&lt;/author&gt;&lt;/authors&gt;&lt;/contributors&gt;&lt;language&gt;eng&lt;/language&gt;&lt;added-date format="utc"&gt;151481464</w:instrText>
      </w:r>
      <w:r w:rsidR="00493D96">
        <w:rPr>
          <w:rtl/>
        </w:rPr>
        <w:instrText>1&lt;/</w:instrText>
      </w:r>
      <w:r w:rsidR="00493D96">
        <w:instrText>added-date&gt;&lt;ref-type name="Journal Article"&gt;17&lt;/ref-type&gt;&lt;rec-number&gt;174&lt;/rec-number&gt;&lt;last-updated-date format="utc"&gt;1514814641&lt;/last-updated-date&gt;&lt;accession-num&gt;14717183&lt;/accession-num&gt;&lt;volume&gt;37&lt;/volume&gt;&lt;/record&gt;&lt;/Cite&gt;&lt;/EndNote</w:instrText>
      </w:r>
      <w:r w:rsidR="00493D96">
        <w:rPr>
          <w:rtl/>
        </w:rPr>
        <w:instrText>&gt;</w:instrText>
      </w:r>
      <w:r w:rsidR="00493D96">
        <w:rPr>
          <w:rtl/>
        </w:rPr>
        <w:fldChar w:fldCharType="separate"/>
      </w:r>
      <w:r w:rsidR="00493D96">
        <w:rPr>
          <w:noProof/>
          <w:rtl/>
        </w:rPr>
        <w:t>[36]</w:t>
      </w:r>
      <w:r w:rsidR="00493D96">
        <w:rPr>
          <w:rtl/>
        </w:rPr>
        <w:fldChar w:fldCharType="end"/>
      </w:r>
      <w:r w:rsidRPr="00152E69">
        <w:rPr>
          <w:rtl/>
        </w:rPr>
        <w:t xml:space="preserve">. בעבודת המשך שנעשתה ע"י </w:t>
      </w:r>
      <w:proofErr w:type="spellStart"/>
      <w:r w:rsidRPr="00152E69">
        <w:t>Simelane</w:t>
      </w:r>
      <w:proofErr w:type="spellEnd"/>
      <w:r w:rsidRPr="00152E69">
        <w:rPr>
          <w:rtl/>
        </w:rPr>
        <w:t xml:space="preserve"> נמצאה קורלציה בין עוצמה ההארה </w:t>
      </w:r>
      <w:r w:rsidR="00D93DA8">
        <w:rPr>
          <w:rFonts w:hint="cs"/>
          <w:rtl/>
        </w:rPr>
        <w:t xml:space="preserve">בקואורדינטות עירור-הארה </w:t>
      </w:r>
      <w:r w:rsidR="00B77347">
        <w:rPr>
          <w:rFonts w:hint="cs"/>
          <w:rtl/>
        </w:rPr>
        <w:t>210/370, 225/336 ו-280/332-336</w:t>
      </w:r>
      <w:r w:rsidRPr="00152E69">
        <w:rPr>
          <w:rtl/>
        </w:rPr>
        <w:t xml:space="preserve"> לכמות חיידקים כללית במי ברז, כפי שנמדדה בשיטות מסורתיות (ספירת מושבות לאחר גידול בתנאים אופטימליים). החוקרים הראו יכולת לזהות במים חיידקים ספציפיים (</w:t>
      </w:r>
      <w:r w:rsidRPr="00152E69">
        <w:rPr>
          <w:i/>
          <w:iCs/>
        </w:rPr>
        <w:t xml:space="preserve">E. </w:t>
      </w:r>
      <w:proofErr w:type="gramStart"/>
      <w:r w:rsidRPr="00152E69">
        <w:rPr>
          <w:i/>
          <w:iCs/>
        </w:rPr>
        <w:t>coli</w:t>
      </w:r>
      <w:proofErr w:type="gramEnd"/>
      <w:r w:rsidRPr="00152E69">
        <w:rPr>
          <w:i/>
          <w:iCs/>
        </w:rPr>
        <w:t xml:space="preserve">, P. </w:t>
      </w:r>
      <w:proofErr w:type="spellStart"/>
      <w:r w:rsidRPr="00152E69">
        <w:rPr>
          <w:i/>
          <w:iCs/>
        </w:rPr>
        <w:t>aeroginusa</w:t>
      </w:r>
      <w:proofErr w:type="spellEnd"/>
      <w:r w:rsidRPr="00152E69">
        <w:rPr>
          <w:i/>
          <w:iCs/>
        </w:rPr>
        <w:t xml:space="preserve">, B. </w:t>
      </w:r>
      <w:proofErr w:type="spellStart"/>
      <w:r w:rsidRPr="00152E69">
        <w:rPr>
          <w:i/>
          <w:iCs/>
        </w:rPr>
        <w:t>subtilis</w:t>
      </w:r>
      <w:proofErr w:type="spellEnd"/>
      <w:r w:rsidRPr="00152E69">
        <w:rPr>
          <w:rtl/>
        </w:rPr>
        <w:t xml:space="preserve">) אך לא הצליחו להבחין ביניהם. החוקרים הצליחו להבחין בחיידקים </w:t>
      </w:r>
      <w:r w:rsidR="00B77347">
        <w:rPr>
          <w:rFonts w:hint="cs"/>
          <w:rtl/>
        </w:rPr>
        <w:t>ב</w:t>
      </w:r>
      <w:r w:rsidRPr="00152E69">
        <w:rPr>
          <w:rtl/>
        </w:rPr>
        <w:t>ריכוז</w:t>
      </w:r>
      <w:r w:rsidR="00B77347">
        <w:rPr>
          <w:rFonts w:hint="cs"/>
          <w:rtl/>
        </w:rPr>
        <w:t xml:space="preserve"> מינימלי</w:t>
      </w:r>
      <w:r w:rsidRPr="00152E69">
        <w:rPr>
          <w:rtl/>
        </w:rPr>
        <w:t xml:space="preserve"> של </w:t>
      </w:r>
      <w:r w:rsidRPr="00152E69">
        <w:t>10</w:t>
      </w:r>
      <w:r w:rsidRPr="00152E69">
        <w:rPr>
          <w:vertAlign w:val="superscript"/>
        </w:rPr>
        <w:t>4</w:t>
      </w:r>
      <w:r w:rsidRPr="00152E69">
        <w:t xml:space="preserve"> CFUs/ml</w:t>
      </w:r>
      <w:r w:rsidRPr="00152E69">
        <w:rPr>
          <w:rtl/>
        </w:rPr>
        <w:t xml:space="preserve"> </w:t>
      </w:r>
      <w:r w:rsidR="00493D96">
        <w:rPr>
          <w:rtl/>
        </w:rPr>
        <w:fldChar w:fldCharType="begin"/>
      </w:r>
      <w:r w:rsidR="00493D96">
        <w:rPr>
          <w:rtl/>
        </w:rPr>
        <w:instrText xml:space="preserve"> </w:instrText>
      </w:r>
      <w:r w:rsidR="00493D96">
        <w:instrText>ADDIN EN.CITE &lt;EndNote&gt;&lt;Cite&gt;&lt;Author&gt;Kwanele&lt;/Author&gt;&lt;Year&gt;2013&lt;/Year&gt;&lt;IDText&gt;Application of Fluorescence Spectroscopy for Monitoring Microbial Contamination of Drinking Water&lt;/IDText&gt;&lt;DisplayText&gt;[37]&lt;/DisplayText&gt;&lt;record&gt;&lt;titles&gt;&lt;title&gt;Application of Fluorescence Spectroscopy for Monitoring Microbial Contamination of Drinking Water&lt;/title&gt;&lt;secondary-title&gt;&amp;lt;div ng-repeat=&amp;quot;value in detail.values&amp;quot; style=&amp;quot;box-sizing: border-box;&amp;quot;&amp;gt;&amp;lt;div aria-hidden=&amp;quot;false&amp;quot; class=&amp;quot;word-break layout-column&amp;quot; layout=&amp;quot;column&amp;quot; ng-repeat=&amp;quot;curValue in $ctrl.getValuesOfValueItems(value) track by $index&amp;quot; ng-show=&amp;quot;$first || !detail.isCollapsible || !detail.showMore&amp;quot; style=&amp;quot;box-sizing: border-box; display: flex; flex-direction: column; word-wrap: break-word;&amp;quot;&amp;gt;&amp;lt;div aria-hidden=&amp;quot;false&amp;quot; class=&amp;quot;&amp;quot; ng-show=&amp;quot;!value.isLinkable&amp;quot; style=&amp;quot;box-sizing: border-box;&amp;quot;&amp;gt;&amp;lt;prm-highlight ng-if=&amp;quot;!$ctrl.isSuprima()&amp;quot; style=&amp;quot;box-sizing: border-box;&amp;quot; terms=&amp;quot;$ctrl.hl(value.keyt)&amp;quot; text=&amp;quot;curValue&amp;quot;&amp;gt;Faculty of Agriculture, Food and Environment&amp;lt;/prm-highlight&amp;gt;&lt;/secondary-title&gt;&lt;/titles&gt;&lt;contributors&gt;&lt;authors&gt;&lt;author&gt;Kwanele Siyabonga Simelane&lt;/author&gt;&lt;/authors&gt;&lt;/contributors&gt;&lt;added-date format="utc"&gt;1502097182&lt;/added-date&gt;&lt;ref-type name="Thesis"&gt;32&lt;/ref-type&gt;&lt;dates&gt;&lt;year&gt;2013&lt;/year&gt;&lt;/dates&gt;&lt;rec-number&gt;166&lt;/rec-number&gt;&lt;publisher&gt;Hebrew University of Jerusalem&lt;/publisher&gt;&lt;last-updated</w:instrText>
      </w:r>
      <w:r w:rsidR="00493D96">
        <w:rPr>
          <w:rtl/>
        </w:rPr>
        <w:instrText>-</w:instrText>
      </w:r>
      <w:r w:rsidR="00493D96">
        <w:instrText>date format="utc"&gt;1502099391&lt;/last-updated-date&gt;&lt;volume&gt;MSc&lt;/volume&gt;&lt;/record&gt;&lt;/Cite&gt;&lt;/EndNote</w:instrText>
      </w:r>
      <w:r w:rsidR="00493D96">
        <w:rPr>
          <w:rtl/>
        </w:rPr>
        <w:instrText>&gt;</w:instrText>
      </w:r>
      <w:r w:rsidR="00493D96">
        <w:rPr>
          <w:rtl/>
        </w:rPr>
        <w:fldChar w:fldCharType="separate"/>
      </w:r>
      <w:r w:rsidR="00493D96">
        <w:rPr>
          <w:noProof/>
          <w:rtl/>
        </w:rPr>
        <w:t>[37]</w:t>
      </w:r>
      <w:r w:rsidR="00493D96">
        <w:rPr>
          <w:rtl/>
        </w:rPr>
        <w:fldChar w:fldCharType="end"/>
      </w:r>
      <w:r w:rsidRPr="00152E69">
        <w:rPr>
          <w:rtl/>
        </w:rPr>
        <w:t xml:space="preserve">. עבודות אלו מראות לנו כי קיים קשר בין ריכוז החיידקים לעוצמת הפלואורסנציה שניתן לזהות במכשיר </w:t>
      </w:r>
      <w:proofErr w:type="spellStart"/>
      <w:r w:rsidRPr="00152E69">
        <w:rPr>
          <w:rtl/>
        </w:rPr>
        <w:t>ספקטרופלואורומטר</w:t>
      </w:r>
      <w:proofErr w:type="spellEnd"/>
      <w:r w:rsidRPr="00152E69">
        <w:rPr>
          <w:rtl/>
        </w:rPr>
        <w:t xml:space="preserve">, דבר המצביע כי ייתכן וניתן להשתמש בטכנולוגיה זו לכימות עומס </w:t>
      </w:r>
      <w:proofErr w:type="spellStart"/>
      <w:r w:rsidRPr="00152E69">
        <w:rPr>
          <w:rtl/>
        </w:rPr>
        <w:t>מיקרוביאלי</w:t>
      </w:r>
      <w:proofErr w:type="spellEnd"/>
      <w:r w:rsidRPr="00152E69">
        <w:rPr>
          <w:rtl/>
        </w:rPr>
        <w:t xml:space="preserve"> במי שתייה בתעשייה. </w:t>
      </w:r>
    </w:p>
    <w:p w:rsidR="009A33B0" w:rsidRPr="00152E69" w:rsidRDefault="009A33B0" w:rsidP="00CD70A3">
      <w:pPr>
        <w:bidi w:val="0"/>
        <w:rPr>
          <w:rFonts w:eastAsiaTheme="majorEastAsia"/>
          <w:color w:val="auto"/>
          <w:sz w:val="40"/>
          <w:szCs w:val="32"/>
          <w:u w:val="single"/>
          <w:rtl/>
        </w:rPr>
      </w:pPr>
      <w:r w:rsidRPr="00152E69">
        <w:rPr>
          <w:rtl/>
        </w:rPr>
        <w:br w:type="page"/>
      </w:r>
    </w:p>
    <w:p w:rsidR="00054DA4" w:rsidRPr="00152E69" w:rsidRDefault="00054DA4" w:rsidP="00CD70A3">
      <w:pPr>
        <w:pStyle w:val="1"/>
        <w:rPr>
          <w:rtl/>
        </w:rPr>
      </w:pPr>
      <w:r w:rsidRPr="00152E69">
        <w:rPr>
          <w:rtl/>
        </w:rPr>
        <w:lastRenderedPageBreak/>
        <w:t>השערות ומטרות העבודה</w:t>
      </w:r>
    </w:p>
    <w:p w:rsidR="00054DA4" w:rsidRPr="00152E69" w:rsidRDefault="005E0690" w:rsidP="00CD70A3">
      <w:pPr>
        <w:pStyle w:val="2"/>
        <w:rPr>
          <w:rtl/>
        </w:rPr>
      </w:pPr>
      <w:r w:rsidRPr="00152E69">
        <w:rPr>
          <w:rtl/>
        </w:rPr>
        <w:t>השער</w:t>
      </w:r>
      <w:r w:rsidR="00054DA4" w:rsidRPr="00152E69">
        <w:rPr>
          <w:rtl/>
        </w:rPr>
        <w:t>ת המחקר</w:t>
      </w:r>
    </w:p>
    <w:p w:rsidR="00251B9D" w:rsidRPr="00152E69" w:rsidRDefault="00625D8E" w:rsidP="00CF0396">
      <w:pPr>
        <w:rPr>
          <w:rtl/>
        </w:rPr>
      </w:pPr>
      <w:r w:rsidRPr="00152E69">
        <w:rPr>
          <w:rtl/>
        </w:rPr>
        <w:t>הדיווחים</w:t>
      </w:r>
      <w:r w:rsidR="00327871" w:rsidRPr="00152E69">
        <w:rPr>
          <w:rtl/>
        </w:rPr>
        <w:t xml:space="preserve"> </w:t>
      </w:r>
      <w:r w:rsidRPr="00152E69">
        <w:rPr>
          <w:rtl/>
        </w:rPr>
        <w:t>לעיל מדגימים יכולת</w:t>
      </w:r>
      <w:r w:rsidR="00327871" w:rsidRPr="00152E69">
        <w:rPr>
          <w:rtl/>
        </w:rPr>
        <w:t xml:space="preserve"> </w:t>
      </w:r>
      <w:r w:rsidR="005E0690" w:rsidRPr="00152E69">
        <w:rPr>
          <w:rtl/>
        </w:rPr>
        <w:t xml:space="preserve">טובה של </w:t>
      </w:r>
      <w:r w:rsidR="00327871" w:rsidRPr="00152E69">
        <w:rPr>
          <w:rtl/>
        </w:rPr>
        <w:t xml:space="preserve">זיהוי חיידקים </w:t>
      </w:r>
      <w:proofErr w:type="spellStart"/>
      <w:r w:rsidR="00327871" w:rsidRPr="00152E69">
        <w:rPr>
          <w:rtl/>
        </w:rPr>
        <w:t>בספקטר</w:t>
      </w:r>
      <w:r w:rsidRPr="00152E69">
        <w:rPr>
          <w:rtl/>
        </w:rPr>
        <w:t>וסקופיית</w:t>
      </w:r>
      <w:proofErr w:type="spellEnd"/>
      <w:r w:rsidRPr="00152E69">
        <w:rPr>
          <w:rtl/>
        </w:rPr>
        <w:t xml:space="preserve"> </w:t>
      </w:r>
      <w:proofErr w:type="spellStart"/>
      <w:r w:rsidRPr="00152E69">
        <w:rPr>
          <w:rtl/>
        </w:rPr>
        <w:t>ראמאן</w:t>
      </w:r>
      <w:proofErr w:type="spellEnd"/>
      <w:r w:rsidRPr="00152E69">
        <w:rPr>
          <w:rtl/>
        </w:rPr>
        <w:t xml:space="preserve"> ברזולוציה גבוהה</w:t>
      </w:r>
      <w:r w:rsidR="005E0690" w:rsidRPr="00152E69">
        <w:rPr>
          <w:rtl/>
        </w:rPr>
        <w:t xml:space="preserve"> וכן היתכנות של זיהוי באמצעות פלואורסנציה</w:t>
      </w:r>
      <w:r w:rsidRPr="00152E69">
        <w:rPr>
          <w:rtl/>
        </w:rPr>
        <w:t xml:space="preserve">. </w:t>
      </w:r>
      <w:r w:rsidR="00251B9D" w:rsidRPr="00152E69">
        <w:rPr>
          <w:rtl/>
        </w:rPr>
        <w:t>אנו משערים ש</w:t>
      </w:r>
      <w:r w:rsidR="005E0690" w:rsidRPr="00152E69">
        <w:rPr>
          <w:rtl/>
        </w:rPr>
        <w:t>שימוש ב</w:t>
      </w:r>
      <w:r w:rsidR="00251B9D" w:rsidRPr="00152E69">
        <w:rPr>
          <w:rtl/>
        </w:rPr>
        <w:t>כלים לכריית מידע (</w:t>
      </w:r>
      <w:r w:rsidR="00251B9D" w:rsidRPr="00152E69">
        <w:t>Data mining</w:t>
      </w:r>
      <w:r w:rsidR="00251B9D" w:rsidRPr="00152E69">
        <w:rPr>
          <w:rtl/>
        </w:rPr>
        <w:t xml:space="preserve">) </w:t>
      </w:r>
      <w:r w:rsidR="005E0690" w:rsidRPr="00152E69">
        <w:rPr>
          <w:rtl/>
        </w:rPr>
        <w:t>יכול לאפשר גילוי וזיהוי של</w:t>
      </w:r>
      <w:r w:rsidR="00251B9D" w:rsidRPr="00152E69">
        <w:rPr>
          <w:rtl/>
        </w:rPr>
        <w:t xml:space="preserve"> חיידקים </w:t>
      </w:r>
      <w:r w:rsidR="005E0690" w:rsidRPr="00152E69">
        <w:rPr>
          <w:rtl/>
        </w:rPr>
        <w:t xml:space="preserve">הן </w:t>
      </w:r>
      <w:r w:rsidR="00251B9D" w:rsidRPr="00152E69">
        <w:rPr>
          <w:rtl/>
        </w:rPr>
        <w:t xml:space="preserve">באמצעות </w:t>
      </w:r>
      <w:proofErr w:type="spellStart"/>
      <w:r w:rsidR="00251B9D" w:rsidRPr="00152E69">
        <w:rPr>
          <w:rtl/>
        </w:rPr>
        <w:t>ספקטרוסקופיית</w:t>
      </w:r>
      <w:proofErr w:type="spellEnd"/>
      <w:r w:rsidR="00251B9D" w:rsidRPr="00152E69">
        <w:rPr>
          <w:rtl/>
        </w:rPr>
        <w:t xml:space="preserve"> </w:t>
      </w:r>
      <w:proofErr w:type="spellStart"/>
      <w:r w:rsidR="00251B9D" w:rsidRPr="00152E69">
        <w:rPr>
          <w:rtl/>
        </w:rPr>
        <w:t>ראמאן</w:t>
      </w:r>
      <w:proofErr w:type="spellEnd"/>
      <w:r w:rsidR="00251B9D" w:rsidRPr="00152E69">
        <w:rPr>
          <w:rtl/>
        </w:rPr>
        <w:t xml:space="preserve"> ברזולוציה נמוכה</w:t>
      </w:r>
      <w:r w:rsidR="005E0690" w:rsidRPr="00152E69">
        <w:rPr>
          <w:rtl/>
        </w:rPr>
        <w:t xml:space="preserve"> והן בפלואורסנציה</w:t>
      </w:r>
      <w:r w:rsidRPr="00152E69">
        <w:rPr>
          <w:rtl/>
        </w:rPr>
        <w:t xml:space="preserve">, כאשר </w:t>
      </w:r>
      <w:r w:rsidR="005E0690" w:rsidRPr="00152E69">
        <w:rPr>
          <w:rtl/>
        </w:rPr>
        <w:t xml:space="preserve">הכמות הגדולה של </w:t>
      </w:r>
      <w:r w:rsidR="00CF0396">
        <w:rPr>
          <w:rFonts w:hint="cs"/>
          <w:rtl/>
        </w:rPr>
        <w:t>ה</w:t>
      </w:r>
      <w:r w:rsidR="005E0690" w:rsidRPr="00152E69">
        <w:rPr>
          <w:rtl/>
        </w:rPr>
        <w:t xml:space="preserve">נתונים </w:t>
      </w:r>
      <w:r w:rsidR="00CF0396">
        <w:rPr>
          <w:rFonts w:hint="cs"/>
          <w:rtl/>
        </w:rPr>
        <w:t>תאפשר</w:t>
      </w:r>
      <w:r w:rsidR="005E0690" w:rsidRPr="00152E69">
        <w:rPr>
          <w:rtl/>
        </w:rPr>
        <w:t xml:space="preserve"> עיבוד מעמיק יותר</w:t>
      </w:r>
      <w:r w:rsidR="00251B9D" w:rsidRPr="00152E69">
        <w:rPr>
          <w:rtl/>
        </w:rPr>
        <w:t>.</w:t>
      </w:r>
    </w:p>
    <w:p w:rsidR="00054DA4" w:rsidRPr="00152E69" w:rsidRDefault="00054DA4" w:rsidP="00CD70A3">
      <w:pPr>
        <w:pStyle w:val="2"/>
        <w:rPr>
          <w:rtl/>
        </w:rPr>
      </w:pPr>
      <w:r w:rsidRPr="00152E69">
        <w:rPr>
          <w:rtl/>
        </w:rPr>
        <w:t>מטרות העבודה</w:t>
      </w:r>
    </w:p>
    <w:p w:rsidR="00054DA4" w:rsidRPr="00152E69" w:rsidRDefault="00054DA4" w:rsidP="00CD70A3">
      <w:pPr>
        <w:pStyle w:val="aff9"/>
        <w:numPr>
          <w:ilvl w:val="0"/>
          <w:numId w:val="21"/>
        </w:numPr>
      </w:pPr>
      <w:r w:rsidRPr="00152E69">
        <w:rPr>
          <w:rtl/>
        </w:rPr>
        <w:t xml:space="preserve">בחינת יכולת של </w:t>
      </w:r>
      <w:proofErr w:type="spellStart"/>
      <w:r w:rsidRPr="00152E69">
        <w:rPr>
          <w:rtl/>
        </w:rPr>
        <w:t>ספקטרוסקופיית</w:t>
      </w:r>
      <w:proofErr w:type="spellEnd"/>
      <w:r w:rsidRPr="00152E69">
        <w:rPr>
          <w:rtl/>
        </w:rPr>
        <w:t xml:space="preserve"> </w:t>
      </w:r>
      <w:proofErr w:type="spellStart"/>
      <w:r w:rsidRPr="00152E69">
        <w:rPr>
          <w:rtl/>
        </w:rPr>
        <w:t>ראמאן</w:t>
      </w:r>
      <w:proofErr w:type="spellEnd"/>
      <w:r w:rsidRPr="00152E69">
        <w:rPr>
          <w:rtl/>
        </w:rPr>
        <w:t xml:space="preserve"> ברזולוציה נמוכה ופלואורסנציה לגילוי וכימות חיידקים במים.</w:t>
      </w:r>
    </w:p>
    <w:p w:rsidR="00054DA4" w:rsidRPr="0049494C" w:rsidRDefault="00054DA4" w:rsidP="0049494C">
      <w:pPr>
        <w:pStyle w:val="aff9"/>
        <w:numPr>
          <w:ilvl w:val="0"/>
          <w:numId w:val="21"/>
        </w:numPr>
        <w:rPr>
          <w:rtl/>
        </w:rPr>
      </w:pPr>
      <w:r w:rsidRPr="00152E69">
        <w:rPr>
          <w:rtl/>
        </w:rPr>
        <w:t xml:space="preserve">בחינת יכולת של </w:t>
      </w:r>
      <w:proofErr w:type="spellStart"/>
      <w:r w:rsidRPr="00152E69">
        <w:rPr>
          <w:rtl/>
        </w:rPr>
        <w:t>ספקטרוסקופיית</w:t>
      </w:r>
      <w:proofErr w:type="spellEnd"/>
      <w:r w:rsidRPr="00152E69">
        <w:rPr>
          <w:rtl/>
        </w:rPr>
        <w:t xml:space="preserve"> </w:t>
      </w:r>
      <w:proofErr w:type="spellStart"/>
      <w:r w:rsidRPr="00152E69">
        <w:rPr>
          <w:rtl/>
        </w:rPr>
        <w:t>ראמאן</w:t>
      </w:r>
      <w:proofErr w:type="spellEnd"/>
      <w:r w:rsidRPr="00152E69">
        <w:rPr>
          <w:rtl/>
        </w:rPr>
        <w:t xml:space="preserve"> ברזולוציה נמוכה ופלואורסנציה לזיהוי סוגי חיידקים במים.</w:t>
      </w:r>
    </w:p>
    <w:p w:rsidR="00054DA4" w:rsidRPr="00152E69" w:rsidRDefault="00054DA4" w:rsidP="0049494C">
      <w:pPr>
        <w:pStyle w:val="1"/>
        <w:rPr>
          <w:rtl/>
        </w:rPr>
      </w:pPr>
      <w:r w:rsidRPr="00152E69">
        <w:rPr>
          <w:rtl/>
        </w:rPr>
        <w:t>תכנית המחקר</w:t>
      </w:r>
    </w:p>
    <w:p w:rsidR="00054DA4" w:rsidRPr="0049494C" w:rsidRDefault="00054DA4" w:rsidP="00CD70A3">
      <w:pPr>
        <w:pStyle w:val="3"/>
        <w:rPr>
          <w:b/>
          <w:bCs/>
          <w:rtl/>
        </w:rPr>
      </w:pPr>
      <w:r w:rsidRPr="0049494C">
        <w:rPr>
          <w:b/>
          <w:bCs/>
          <w:rtl/>
        </w:rPr>
        <w:t xml:space="preserve">חלק </w:t>
      </w:r>
      <w:r w:rsidRPr="0049494C">
        <w:rPr>
          <w:b/>
          <w:bCs/>
        </w:rPr>
        <w:t>I</w:t>
      </w:r>
      <w:r w:rsidRPr="0049494C">
        <w:rPr>
          <w:b/>
          <w:bCs/>
          <w:rtl/>
        </w:rPr>
        <w:t xml:space="preserve"> – </w:t>
      </w:r>
      <w:proofErr w:type="spellStart"/>
      <w:r w:rsidRPr="0049494C">
        <w:rPr>
          <w:b/>
          <w:bCs/>
          <w:rtl/>
        </w:rPr>
        <w:t>ספקטרוסקופיית</w:t>
      </w:r>
      <w:proofErr w:type="spellEnd"/>
      <w:r w:rsidRPr="0049494C">
        <w:rPr>
          <w:b/>
          <w:bCs/>
          <w:rtl/>
        </w:rPr>
        <w:t xml:space="preserve"> </w:t>
      </w:r>
      <w:proofErr w:type="spellStart"/>
      <w:r w:rsidRPr="0049494C">
        <w:rPr>
          <w:b/>
          <w:bCs/>
          <w:rtl/>
        </w:rPr>
        <w:t>ראמאן</w:t>
      </w:r>
      <w:proofErr w:type="spellEnd"/>
    </w:p>
    <w:p w:rsidR="00054DA4" w:rsidRPr="00152E69" w:rsidRDefault="00054DA4" w:rsidP="00CD70A3">
      <w:pPr>
        <w:pStyle w:val="4"/>
        <w:rPr>
          <w:rtl/>
        </w:rPr>
      </w:pPr>
      <w:r w:rsidRPr="00152E69">
        <w:rPr>
          <w:rtl/>
        </w:rPr>
        <w:t xml:space="preserve">שלב 1 – אופטימיזציה </w:t>
      </w:r>
    </w:p>
    <w:p w:rsidR="00054DA4" w:rsidRPr="00152E69" w:rsidRDefault="00054DA4" w:rsidP="00081B29">
      <w:pPr>
        <w:rPr>
          <w:rtl/>
        </w:rPr>
      </w:pPr>
      <w:r w:rsidRPr="00152E69">
        <w:rPr>
          <w:rtl/>
        </w:rPr>
        <w:t xml:space="preserve">במהלך העבודה יבוצע תהליך אופטימיזציה למכשיר </w:t>
      </w:r>
      <w:proofErr w:type="spellStart"/>
      <w:r w:rsidRPr="00152E69">
        <w:rPr>
          <w:rtl/>
        </w:rPr>
        <w:t>ספקטרוסקופיית</w:t>
      </w:r>
      <w:proofErr w:type="spellEnd"/>
      <w:r w:rsidRPr="00152E69">
        <w:rPr>
          <w:rtl/>
        </w:rPr>
        <w:t xml:space="preserve"> </w:t>
      </w:r>
      <w:proofErr w:type="spellStart"/>
      <w:r w:rsidRPr="00152E69">
        <w:rPr>
          <w:rtl/>
        </w:rPr>
        <w:t>הראמאן</w:t>
      </w:r>
      <w:proofErr w:type="spellEnd"/>
      <w:r w:rsidRPr="00152E69">
        <w:rPr>
          <w:rtl/>
        </w:rPr>
        <w:t xml:space="preserve">. שלב זה נדרש למרות שבעבודות קודמות הצליחו לזהות חיידקים בטכניקה דומה </w:t>
      </w:r>
      <w:r w:rsidR="00081B29">
        <w:rPr>
          <w:rtl/>
        </w:rPr>
        <w:t>משום שהציוד ששימש בעבודה ב-200</w:t>
      </w:r>
      <w:r w:rsidR="00081B29">
        <w:rPr>
          <w:rFonts w:hint="cs"/>
          <w:rtl/>
        </w:rPr>
        <w:t xml:space="preserve">5 </w:t>
      </w:r>
      <w:r w:rsidRPr="00152E69">
        <w:t xml:space="preserve"> </w:t>
      </w:r>
      <w:r w:rsidR="00081B29">
        <w:fldChar w:fldCharType="begin"/>
      </w:r>
      <w:r w:rsidR="00081B29">
        <w:instrText xml:space="preserve"> ADDIN EN.CITE &lt;EndNote&gt;&lt;Cite&gt;&lt;Author&gt;Schmilovitch&lt;/Author&gt;&lt;Year&gt;2005&lt;/Year&gt;&lt;IDText&gt;DETECTION OF BACTERIA WITH LOW-RESOLUTION  RAMAN SPECTROSCOPY   &lt;/IDText&gt;&lt;DisplayText&gt;[30]&lt;/DisplayText&gt;&lt;record&gt;&lt;titles&gt;&lt;title&gt;DETECTION OF BACTERIA WITH LOW-RESOLUTION  RAMAN SPECTROSCOPY   &lt;/title&gt;&lt;secondary-title&gt;Transactions of the American Society of Agricultural Engineers&lt;/secondary-title&gt;&lt;/titles&gt;&lt;pages&gt;1843-1850&lt;/pages&gt;&lt;number&gt;5&lt;/number&gt;&lt;contributors&gt;&lt;authors&gt;&lt;author&gt;Schmilovitch, Z.&lt;/author&gt;&lt;author&gt;Mizrach, A.&lt;/author&gt;&lt;author&gt;Alchanatis, V.&lt;/author&gt;&lt;author&gt;Kritzman, G.&lt;/author&gt;&lt;author&gt;Korotic, R.&lt;/author&gt;&lt;author&gt;Irudayaraj, J.&lt;/author&gt;&lt;author&gt;Debroy, C.&lt;/author&gt;&lt;/authors&gt;&lt;/contributors&gt;&lt;added-date format="utc"&gt;1499348502&lt;/added-date&gt;&lt;ref-type name="Journal Article"&gt;17&lt;/ref-type&gt;&lt;dates&gt;&lt;year&gt;2005&lt;/year&gt;&lt;/dates&gt;&lt;rec-number&gt;145&lt;/rec-number&gt;&lt;last-updated-date format="utc"&gt;1501066207&lt;/last-updated-date&gt;&lt;volume&gt;48&lt;/volume&gt;&lt;/record&gt;&lt;/Cite&gt;&lt;/EndNote&gt;</w:instrText>
      </w:r>
      <w:r w:rsidR="00081B29">
        <w:fldChar w:fldCharType="separate"/>
      </w:r>
      <w:r w:rsidR="00081B29">
        <w:rPr>
          <w:noProof/>
        </w:rPr>
        <w:t>[30]</w:t>
      </w:r>
      <w:r w:rsidR="00081B29">
        <w:fldChar w:fldCharType="end"/>
      </w:r>
      <w:r w:rsidRPr="00152E69">
        <w:rPr>
          <w:rtl/>
        </w:rPr>
        <w:t xml:space="preserve">אינו תקין, הוחלף ושודרג. כיוון שחלק מהמכשיר עצמו נבנה במכון להנדסה חקלאית, יש לנסות ולהגיע לשילוב הנכון לזיהוי חיידקים מבחינת אורך הגל של הלייזר, גובה המשדר, זמן החשיפה והקריאה, גודל הדוגמה, צורת התושבת (המשפיעה על צורתה הפיזית של הדוגמה), חומר התושבת (המשפיע על החזר הלייזר), שיטת הדגימה – בטבילה, דרך זכוכית או מהאוויר, עוצמת הלייזר, כמות החזרות להפחתת ה"רעש" ואופן הכנת הדוגמה לבדיקה. לשם כך נשתמש במשדר לייזר </w:t>
      </w:r>
      <w:r w:rsidRPr="00152E69">
        <w:t>785 nm</w:t>
      </w:r>
      <w:r w:rsidRPr="00152E69">
        <w:rPr>
          <w:rtl/>
        </w:rPr>
        <w:t xml:space="preserve"> וגלאי מסוג </w:t>
      </w:r>
      <w:r w:rsidRPr="00152E69">
        <w:t>QE65</w:t>
      </w:r>
      <w:r w:rsidRPr="00152E69">
        <w:rPr>
          <w:rtl/>
        </w:rPr>
        <w:t xml:space="preserve">, שניהם של חברת </w:t>
      </w:r>
      <w:proofErr w:type="spellStart"/>
      <w:r w:rsidRPr="00152E69">
        <w:t>OceanOptics</w:t>
      </w:r>
      <w:proofErr w:type="spellEnd"/>
      <w:r w:rsidRPr="00152E69">
        <w:rPr>
          <w:rtl/>
        </w:rPr>
        <w:t xml:space="preserve">. במהלך האופטימיזציה ניצור מאגרי נתונים שעליהם תבוצע אנליזה סטטיסטית, מבוססת על מודל מתמטי </w:t>
      </w:r>
      <w:r w:rsidRPr="00152E69">
        <w:t>PLS</w:t>
      </w:r>
      <w:r w:rsidRPr="00152E69">
        <w:rPr>
          <w:rtl/>
        </w:rPr>
        <w:t xml:space="preserve"> באמצעות תוכנות </w:t>
      </w:r>
      <w:proofErr w:type="spellStart"/>
      <w:r w:rsidRPr="00152E69">
        <w:t>Matlab</w:t>
      </w:r>
      <w:proofErr w:type="spellEnd"/>
      <w:r w:rsidRPr="00152E69">
        <w:rPr>
          <w:rtl/>
        </w:rPr>
        <w:t xml:space="preserve"> (</w:t>
      </w:r>
      <w:r w:rsidRPr="00152E69">
        <w:t>MATLAB 2015a, Systematics, Natick, MA</w:t>
      </w:r>
      <w:r w:rsidRPr="00152E69">
        <w:rPr>
          <w:rtl/>
        </w:rPr>
        <w:t>, ארה"ב) ו-</w:t>
      </w:r>
      <w:r w:rsidRPr="00152E69">
        <w:t>JMP</w:t>
      </w:r>
      <w:r w:rsidRPr="00152E69">
        <w:rPr>
          <w:rtl/>
        </w:rPr>
        <w:t xml:space="preserve"> (</w:t>
      </w:r>
      <w:r w:rsidRPr="00152E69">
        <w:t>JMP Pro 13, SAS Institute Inc., Cary, NC</w:t>
      </w:r>
      <w:r w:rsidRPr="00152E69">
        <w:rPr>
          <w:rtl/>
        </w:rPr>
        <w:t>, ארה"ב).</w:t>
      </w:r>
      <w:r w:rsidR="00BB0105" w:rsidRPr="00BB0105">
        <w:rPr>
          <w:rtl/>
        </w:rPr>
        <w:t xml:space="preserve"> במידת הצורך יבחנו גם שיטות </w:t>
      </w:r>
      <w:proofErr w:type="spellStart"/>
      <w:r w:rsidR="00BB0105" w:rsidRPr="00BB0105">
        <w:rPr>
          <w:rtl/>
        </w:rPr>
        <w:t>כימומטריות</w:t>
      </w:r>
      <w:proofErr w:type="spellEnd"/>
      <w:r w:rsidR="00BB0105" w:rsidRPr="00BB0105">
        <w:rPr>
          <w:rtl/>
        </w:rPr>
        <w:t xml:space="preserve"> נוספות כגון רשתות עצביות</w:t>
      </w:r>
      <w:r w:rsidR="0038532F">
        <w:t xml:space="preserve"> </w:t>
      </w:r>
      <w:r w:rsidR="00BB0105" w:rsidRPr="00BB0105">
        <w:rPr>
          <w:rtl/>
        </w:rPr>
        <w:t>(</w:t>
      </w:r>
      <w:r w:rsidR="0038532F">
        <w:t>Neural Networks</w:t>
      </w:r>
      <w:r w:rsidR="00BB0105" w:rsidRPr="00BB0105">
        <w:rPr>
          <w:rtl/>
        </w:rPr>
        <w:t xml:space="preserve">)  או </w:t>
      </w:r>
      <w:r w:rsidR="00BB0105">
        <w:t>Support</w:t>
      </w:r>
      <w:r w:rsidR="00BB0105" w:rsidRPr="00BB0105">
        <w:t xml:space="preserve"> V</w:t>
      </w:r>
      <w:r w:rsidR="00BB0105">
        <w:t>ector</w:t>
      </w:r>
      <w:r w:rsidR="00BB0105" w:rsidRPr="00BB0105">
        <w:t xml:space="preserve"> M</w:t>
      </w:r>
      <w:r w:rsidR="00BB0105">
        <w:t>achine</w:t>
      </w:r>
      <w:r w:rsidR="00BB0105" w:rsidRPr="00BB0105">
        <w:rPr>
          <w:rtl/>
        </w:rPr>
        <w:t xml:space="preserve">. </w:t>
      </w:r>
      <w:r w:rsidRPr="00152E69">
        <w:rPr>
          <w:rtl/>
        </w:rPr>
        <w:t xml:space="preserve"> לאורך העבודה הבדיקות תעשנה על חיידקי </w:t>
      </w:r>
      <w:r w:rsidRPr="00152E69">
        <w:rPr>
          <w:i/>
          <w:iCs/>
        </w:rPr>
        <w:t xml:space="preserve">E. </w:t>
      </w:r>
      <w:proofErr w:type="gramStart"/>
      <w:r w:rsidRPr="00152E69">
        <w:rPr>
          <w:i/>
          <w:iCs/>
        </w:rPr>
        <w:t>coli</w:t>
      </w:r>
      <w:proofErr w:type="gramEnd"/>
      <w:r w:rsidRPr="00152E69">
        <w:rPr>
          <w:i/>
          <w:iCs/>
          <w:rtl/>
        </w:rPr>
        <w:t xml:space="preserve"> </w:t>
      </w:r>
      <w:r w:rsidRPr="00152E69">
        <w:rPr>
          <w:rtl/>
        </w:rPr>
        <w:t xml:space="preserve">(זן </w:t>
      </w:r>
      <w:r w:rsidRPr="00152E69">
        <w:t>DH5</w:t>
      </w:r>
      <w:r w:rsidRPr="00152E69">
        <w:rPr>
          <w:rFonts w:ascii="Calibri" w:hAnsi="Calibri" w:cs="Calibri"/>
        </w:rPr>
        <w:t>α</w:t>
      </w:r>
      <w:r w:rsidRPr="00152E69">
        <w:rPr>
          <w:rtl/>
        </w:rPr>
        <w:t xml:space="preserve">). לאורך כל שלבי העבודה נשתמש בשיטות של </w:t>
      </w:r>
      <w:r w:rsidRPr="00152E69">
        <w:t>Machine Learning</w:t>
      </w:r>
      <w:r w:rsidRPr="00152E69">
        <w:rPr>
          <w:rtl/>
        </w:rPr>
        <w:t xml:space="preserve"> כדי לאמן (</w:t>
      </w:r>
      <w:r w:rsidRPr="00152E69">
        <w:t>Training</w:t>
      </w:r>
      <w:r w:rsidRPr="00152E69">
        <w:rPr>
          <w:rtl/>
        </w:rPr>
        <w:t>) את מודל החיזוי שלנו על נתונים קיימים, לבצע תיקוף (</w:t>
      </w:r>
      <w:r w:rsidRPr="00152E69">
        <w:t>Validation</w:t>
      </w:r>
      <w:r w:rsidRPr="00152E69">
        <w:rPr>
          <w:rtl/>
        </w:rPr>
        <w:t>) של יכולת החיזוי ואף לבדוק את יכולת החיזוי בתנאי אמת (</w:t>
      </w:r>
      <w:r w:rsidRPr="00152E69">
        <w:t>Prediction</w:t>
      </w:r>
      <w:r w:rsidRPr="00152E69">
        <w:rPr>
          <w:rtl/>
        </w:rPr>
        <w:t xml:space="preserve">). זאת נעשה בעזרת שימוש מגוון במודלים מבוססי </w:t>
      </w:r>
      <w:r w:rsidRPr="00152E69">
        <w:t>PLS</w:t>
      </w:r>
      <w:r w:rsidRPr="00152E69">
        <w:rPr>
          <w:rtl/>
        </w:rPr>
        <w:t>, בצירוף עיבוד-מקדים (</w:t>
      </w:r>
      <w:r w:rsidRPr="00152E69">
        <w:t>Preprocessing</w:t>
      </w:r>
      <w:r w:rsidRPr="00152E69">
        <w:rPr>
          <w:rtl/>
        </w:rPr>
        <w:t>) מתמטי כמו גזירה</w:t>
      </w:r>
      <w:r w:rsidR="0038532F">
        <w:rPr>
          <w:rFonts w:hint="cs"/>
          <w:rtl/>
        </w:rPr>
        <w:t xml:space="preserve"> (</w:t>
      </w:r>
      <w:proofErr w:type="spellStart"/>
      <w:r w:rsidR="0038532F">
        <w:t>Derivitive</w:t>
      </w:r>
      <w:proofErr w:type="spellEnd"/>
      <w:r w:rsidR="0038532F">
        <w:rPr>
          <w:rFonts w:hint="cs"/>
          <w:rtl/>
        </w:rPr>
        <w:t>)</w:t>
      </w:r>
      <w:r w:rsidRPr="00152E69">
        <w:rPr>
          <w:rtl/>
        </w:rPr>
        <w:t xml:space="preserve">. </w:t>
      </w:r>
    </w:p>
    <w:p w:rsidR="00054DA4" w:rsidRPr="00152E69" w:rsidRDefault="00054DA4" w:rsidP="00CD70A3">
      <w:pPr>
        <w:rPr>
          <w:rtl/>
        </w:rPr>
      </w:pPr>
      <w:r w:rsidRPr="00152E69">
        <w:rPr>
          <w:rtl/>
        </w:rPr>
        <w:t xml:space="preserve">נאסוף בין 50-200 סריקות של חיידקים במים מזוקקים על מנת לבנות מודל אמין ואיכותי לזיהוי סגולי של החיידקים במים. ככל הנראה שלב האופטימיזציה הוא הארוך ביותר ועלול לקחת מעל לשנת עבודה עד להגעה לתנאים המתאימים לזיהוי החיידקים. שיפור הפלטפורמה אמור להיות יחסית פשוט. </w:t>
      </w:r>
    </w:p>
    <w:p w:rsidR="00054DA4" w:rsidRPr="00152E69" w:rsidRDefault="00054DA4" w:rsidP="00CD70A3">
      <w:pPr>
        <w:pStyle w:val="4"/>
        <w:rPr>
          <w:i/>
          <w:iCs/>
          <w:rtl/>
        </w:rPr>
      </w:pPr>
      <w:r w:rsidRPr="00152E69">
        <w:rPr>
          <w:rtl/>
        </w:rPr>
        <w:lastRenderedPageBreak/>
        <w:t xml:space="preserve">שלב 2 - בחינת סף הרגישות של המכשיר לחיידקי </w:t>
      </w:r>
      <w:r w:rsidRPr="00152E69">
        <w:rPr>
          <w:i/>
          <w:iCs/>
        </w:rPr>
        <w:t xml:space="preserve">E. </w:t>
      </w:r>
      <w:proofErr w:type="gramStart"/>
      <w:r w:rsidRPr="00152E69">
        <w:rPr>
          <w:i/>
          <w:iCs/>
        </w:rPr>
        <w:t>coli</w:t>
      </w:r>
      <w:proofErr w:type="gramEnd"/>
    </w:p>
    <w:p w:rsidR="0049494C" w:rsidRDefault="00054DA4" w:rsidP="0049494C">
      <w:pPr>
        <w:rPr>
          <w:rtl/>
        </w:rPr>
      </w:pPr>
      <w:r w:rsidRPr="00152E69">
        <w:rPr>
          <w:rtl/>
        </w:rPr>
        <w:t xml:space="preserve">לאחר שתימצא הפלטפורמה המתאימה (כלומר, מצב מסוים של כלל הפרמטרים הנ"ל), תיערכנה בדיקות לבחינת יכולת המכשיר לזהות חיידקים בריכוזים נמוכים עד להגעה למינימום רגישות המכשיר. באופן זה נוכל לפתח מודל לכימות של חיידקים מזן יחיד על רקע מים מזוקקים. בחינה זו תעשה על ידי מיהול וסריקת דוגמאות בריכוזים ידועים וניתוח התוצאות בעזרת מודל מבוסס </w:t>
      </w:r>
      <w:r w:rsidRPr="00152E69">
        <w:t>PLS</w:t>
      </w:r>
      <w:r w:rsidRPr="00152E69">
        <w:rPr>
          <w:rtl/>
        </w:rPr>
        <w:t>.</w:t>
      </w:r>
    </w:p>
    <w:p w:rsidR="00054DA4" w:rsidRPr="0049494C" w:rsidRDefault="00054DA4" w:rsidP="0049494C">
      <w:pPr>
        <w:pStyle w:val="4"/>
        <w:rPr>
          <w:rtl/>
        </w:rPr>
      </w:pPr>
      <w:r w:rsidRPr="00152E69">
        <w:rPr>
          <w:rtl/>
        </w:rPr>
        <w:t xml:space="preserve">שלב 3 - בחינת סף הרגישות של המכשיר לחיידקי </w:t>
      </w:r>
      <w:r w:rsidRPr="00152E69">
        <w:rPr>
          <w:i/>
          <w:iCs/>
        </w:rPr>
        <w:t xml:space="preserve">Bacillus </w:t>
      </w:r>
      <w:proofErr w:type="spellStart"/>
      <w:r w:rsidRPr="00152E69">
        <w:rPr>
          <w:i/>
          <w:iCs/>
        </w:rPr>
        <w:t>subtilis</w:t>
      </w:r>
      <w:proofErr w:type="spellEnd"/>
    </w:p>
    <w:p w:rsidR="00054DA4" w:rsidRPr="00152E69" w:rsidRDefault="00054DA4" w:rsidP="00CD70A3">
      <w:pPr>
        <w:rPr>
          <w:rtl/>
        </w:rPr>
      </w:pPr>
      <w:r w:rsidRPr="00152E69">
        <w:rPr>
          <w:rtl/>
        </w:rPr>
        <w:t>בהמשך לזיהוי חיידק המודל (</w:t>
      </w:r>
      <w:r w:rsidRPr="00152E69">
        <w:rPr>
          <w:i/>
          <w:iCs/>
        </w:rPr>
        <w:t xml:space="preserve">E. </w:t>
      </w:r>
      <w:proofErr w:type="gramStart"/>
      <w:r w:rsidRPr="00152E69">
        <w:rPr>
          <w:i/>
          <w:iCs/>
        </w:rPr>
        <w:t>coli</w:t>
      </w:r>
      <w:proofErr w:type="gramEnd"/>
      <w:r w:rsidRPr="00152E69">
        <w:rPr>
          <w:rtl/>
        </w:rPr>
        <w:t xml:space="preserve">) ננסה להבחין בזן אחר של חיידקים – </w:t>
      </w:r>
      <w:r w:rsidRPr="00152E69">
        <w:rPr>
          <w:i/>
          <w:iCs/>
        </w:rPr>
        <w:t xml:space="preserve">B. </w:t>
      </w:r>
      <w:proofErr w:type="spellStart"/>
      <w:r w:rsidRPr="00152E69">
        <w:rPr>
          <w:i/>
          <w:iCs/>
        </w:rPr>
        <w:t>subtilis</w:t>
      </w:r>
      <w:proofErr w:type="spellEnd"/>
      <w:r w:rsidRPr="00152E69">
        <w:rPr>
          <w:i/>
          <w:iCs/>
          <w:rtl/>
        </w:rPr>
        <w:t xml:space="preserve"> (</w:t>
      </w:r>
      <w:r w:rsidRPr="00152E69">
        <w:rPr>
          <w:rtl/>
        </w:rPr>
        <w:t>זן</w:t>
      </w:r>
      <w:r w:rsidRPr="00152E69">
        <w:rPr>
          <w:i/>
          <w:iCs/>
          <w:rtl/>
        </w:rPr>
        <w:t xml:space="preserve"> </w:t>
      </w:r>
      <w:r w:rsidRPr="00152E69">
        <w:t>NCIB</w:t>
      </w:r>
      <w:r w:rsidRPr="00152E69">
        <w:rPr>
          <w:i/>
          <w:iCs/>
        </w:rPr>
        <w:t xml:space="preserve"> </w:t>
      </w:r>
      <w:r w:rsidRPr="00152E69">
        <w:t>3610</w:t>
      </w:r>
      <w:r w:rsidRPr="00152E69">
        <w:rPr>
          <w:i/>
          <w:iCs/>
          <w:rtl/>
        </w:rPr>
        <w:t>)</w:t>
      </w:r>
      <w:r w:rsidRPr="00152E69">
        <w:rPr>
          <w:rtl/>
        </w:rPr>
        <w:t xml:space="preserve">. חיידק זה נבחר היות והוא חיידק מסוג </w:t>
      </w:r>
      <w:proofErr w:type="spellStart"/>
      <w:r w:rsidRPr="00152E69">
        <w:rPr>
          <w:rtl/>
        </w:rPr>
        <w:t>גראם</w:t>
      </w:r>
      <w:proofErr w:type="spellEnd"/>
      <w:r w:rsidRPr="00152E69">
        <w:rPr>
          <w:rtl/>
        </w:rPr>
        <w:t xml:space="preserve"> חיובי, השונה באופן מהותי מבחינת הרכב החלבונים, השומנים והדופן שלו. תיערכנה בדיקות לבחינת יכולת המכשיר לזהות חיידקים בריכוזים נמוכים עד להגעה למינימום רגישות המכשיר. באופן זה נוכל לפתח מודל לכימות של חיידקים אלה על רקע מים מזוקקים. בחינה זו תעשה על ידי מיהול וסריקת דוגמאות בריכוזים ידועים וניתוח התוצאות בעזרת מודל מבוסס </w:t>
      </w:r>
      <w:r w:rsidRPr="00152E69">
        <w:t>PLS</w:t>
      </w:r>
      <w:r w:rsidRPr="00152E69">
        <w:rPr>
          <w:rtl/>
        </w:rPr>
        <w:t>.</w:t>
      </w:r>
    </w:p>
    <w:p w:rsidR="00054DA4" w:rsidRPr="00152E69" w:rsidRDefault="00054DA4" w:rsidP="00CD70A3">
      <w:pPr>
        <w:pStyle w:val="4"/>
        <w:rPr>
          <w:i/>
          <w:iCs/>
          <w:rtl/>
        </w:rPr>
      </w:pPr>
      <w:r w:rsidRPr="00152E69">
        <w:rPr>
          <w:rtl/>
        </w:rPr>
        <w:t xml:space="preserve">שלב 4 – בחינת יכולת אבחנה בין חיידקי </w:t>
      </w:r>
      <w:r w:rsidRPr="00152E69">
        <w:rPr>
          <w:i/>
          <w:iCs/>
        </w:rPr>
        <w:t xml:space="preserve">E. </w:t>
      </w:r>
      <w:proofErr w:type="gramStart"/>
      <w:r w:rsidRPr="00152E69">
        <w:rPr>
          <w:i/>
          <w:iCs/>
        </w:rPr>
        <w:t>coli</w:t>
      </w:r>
      <w:proofErr w:type="gramEnd"/>
      <w:r w:rsidRPr="00152E69">
        <w:rPr>
          <w:i/>
          <w:iCs/>
          <w:rtl/>
        </w:rPr>
        <w:t xml:space="preserve"> </w:t>
      </w:r>
      <w:r w:rsidRPr="00152E69">
        <w:rPr>
          <w:rtl/>
        </w:rPr>
        <w:t>ו-</w:t>
      </w:r>
      <w:r w:rsidRPr="00152E69">
        <w:rPr>
          <w:i/>
          <w:iCs/>
        </w:rPr>
        <w:t xml:space="preserve">B. </w:t>
      </w:r>
      <w:proofErr w:type="spellStart"/>
      <w:proofErr w:type="gramStart"/>
      <w:r w:rsidRPr="00152E69">
        <w:rPr>
          <w:i/>
          <w:iCs/>
        </w:rPr>
        <w:t>subtilis</w:t>
      </w:r>
      <w:proofErr w:type="spellEnd"/>
      <w:proofErr w:type="gramEnd"/>
    </w:p>
    <w:p w:rsidR="00054DA4" w:rsidRPr="00152E69" w:rsidRDefault="00054DA4" w:rsidP="00CD70A3">
      <w:pPr>
        <w:rPr>
          <w:rtl/>
        </w:rPr>
      </w:pPr>
      <w:r w:rsidRPr="00152E69">
        <w:rPr>
          <w:rtl/>
        </w:rPr>
        <w:t xml:space="preserve">במידה ויימצא שקיים הבדל בין טביעת האצבע הספקטראלית של </w:t>
      </w:r>
      <w:r w:rsidRPr="00152E69">
        <w:rPr>
          <w:i/>
          <w:iCs/>
        </w:rPr>
        <w:t xml:space="preserve">E. </w:t>
      </w:r>
      <w:proofErr w:type="gramStart"/>
      <w:r w:rsidRPr="00152E69">
        <w:rPr>
          <w:i/>
          <w:iCs/>
        </w:rPr>
        <w:t>coli</w:t>
      </w:r>
      <w:proofErr w:type="gramEnd"/>
      <w:r w:rsidRPr="00152E69">
        <w:rPr>
          <w:rtl/>
        </w:rPr>
        <w:t xml:space="preserve"> לזו של </w:t>
      </w:r>
      <w:r w:rsidRPr="00152E69">
        <w:rPr>
          <w:i/>
          <w:iCs/>
        </w:rPr>
        <w:t xml:space="preserve">B. </w:t>
      </w:r>
      <w:proofErr w:type="spellStart"/>
      <w:r w:rsidRPr="00152E69">
        <w:rPr>
          <w:i/>
          <w:iCs/>
        </w:rPr>
        <w:t>subtilis</w:t>
      </w:r>
      <w:proofErr w:type="spellEnd"/>
      <w:r w:rsidR="00CF268E" w:rsidRPr="00152E69">
        <w:rPr>
          <w:rtl/>
        </w:rPr>
        <w:t>,</w:t>
      </w:r>
      <w:r w:rsidRPr="00152E69">
        <w:rPr>
          <w:rtl/>
        </w:rPr>
        <w:t xml:space="preserve"> אנו ננסה לפתח מודל סטטיסטי לזיהוי של החיידקים השונים. לשם כך נשתמש בדוגמאות מעורבות בריכוזים שונים של חיידקים על רקע מים מזוקקים, </w:t>
      </w:r>
      <w:r w:rsidR="00CF268E" w:rsidRPr="00152E69">
        <w:rPr>
          <w:rtl/>
        </w:rPr>
        <w:t>ניצור</w:t>
      </w:r>
      <w:r w:rsidRPr="00152E69">
        <w:rPr>
          <w:rtl/>
        </w:rPr>
        <w:t xml:space="preserve"> מאגר נתונים רחב וננסה לפתח את המודל.</w:t>
      </w:r>
    </w:p>
    <w:p w:rsidR="00054DA4" w:rsidRPr="00152E69" w:rsidRDefault="00054DA4" w:rsidP="00CD70A3">
      <w:pPr>
        <w:rPr>
          <w:rtl/>
        </w:rPr>
      </w:pPr>
      <w:r w:rsidRPr="00152E69">
        <w:rPr>
          <w:rtl/>
        </w:rPr>
        <w:t xml:space="preserve">במידה ולא </w:t>
      </w:r>
      <w:r w:rsidR="00CF268E" w:rsidRPr="00152E69">
        <w:rPr>
          <w:rtl/>
        </w:rPr>
        <w:t>נמצא</w:t>
      </w:r>
      <w:r w:rsidRPr="00152E69">
        <w:rPr>
          <w:rtl/>
        </w:rPr>
        <w:t xml:space="preserve"> הבדל בין טביעת האצבע הספקטראלית של חיידקים אלה, נבצע שיפור של המודל הסטטיסטי לכימות כלל החיידקים בדוגמה, ונייצר למעשה מודל לספירה כללית של חיידקים </w:t>
      </w:r>
      <w:r w:rsidR="00CF268E" w:rsidRPr="00152E69">
        <w:rPr>
          <w:rtl/>
        </w:rPr>
        <w:t xml:space="preserve">במים באמצעות </w:t>
      </w:r>
      <w:proofErr w:type="spellStart"/>
      <w:r w:rsidRPr="00152E69">
        <w:rPr>
          <w:rtl/>
        </w:rPr>
        <w:t>ספקטרוסקופיית</w:t>
      </w:r>
      <w:proofErr w:type="spellEnd"/>
      <w:r w:rsidRPr="00152E69">
        <w:rPr>
          <w:rtl/>
        </w:rPr>
        <w:t xml:space="preserve"> </w:t>
      </w:r>
      <w:proofErr w:type="spellStart"/>
      <w:r w:rsidRPr="00152E69">
        <w:rPr>
          <w:rtl/>
        </w:rPr>
        <w:t>ראמאן</w:t>
      </w:r>
      <w:proofErr w:type="spellEnd"/>
      <w:r w:rsidR="00CF268E" w:rsidRPr="00152E69">
        <w:rPr>
          <w:rtl/>
        </w:rPr>
        <w:t xml:space="preserve"> ברזולוציה נמוכה</w:t>
      </w:r>
      <w:r w:rsidRPr="00152E69">
        <w:rPr>
          <w:rtl/>
        </w:rPr>
        <w:t>.</w:t>
      </w:r>
    </w:p>
    <w:p w:rsidR="00054DA4" w:rsidRPr="0049494C" w:rsidRDefault="00054DA4" w:rsidP="00CD70A3">
      <w:pPr>
        <w:pStyle w:val="3"/>
        <w:rPr>
          <w:b/>
          <w:bCs/>
          <w:rtl/>
        </w:rPr>
      </w:pPr>
      <w:r w:rsidRPr="0049494C">
        <w:rPr>
          <w:b/>
          <w:bCs/>
          <w:rtl/>
        </w:rPr>
        <w:t xml:space="preserve">חלק </w:t>
      </w:r>
      <w:r w:rsidRPr="0049494C">
        <w:rPr>
          <w:b/>
          <w:bCs/>
        </w:rPr>
        <w:t>II</w:t>
      </w:r>
      <w:r w:rsidRPr="0049494C">
        <w:rPr>
          <w:b/>
          <w:bCs/>
          <w:rtl/>
        </w:rPr>
        <w:t xml:space="preserve"> – </w:t>
      </w:r>
      <w:proofErr w:type="spellStart"/>
      <w:r w:rsidRPr="0049494C">
        <w:rPr>
          <w:b/>
          <w:bCs/>
          <w:rtl/>
        </w:rPr>
        <w:t>ספקטרוסקופיית</w:t>
      </w:r>
      <w:proofErr w:type="spellEnd"/>
      <w:r w:rsidRPr="0049494C">
        <w:rPr>
          <w:b/>
          <w:bCs/>
          <w:rtl/>
        </w:rPr>
        <w:t xml:space="preserve"> פלואורסנציה</w:t>
      </w:r>
    </w:p>
    <w:p w:rsidR="00B60BF4" w:rsidRPr="00B60BF4" w:rsidRDefault="00B60BF4" w:rsidP="00B60BF4">
      <w:pPr>
        <w:rPr>
          <w:rtl/>
        </w:rPr>
      </w:pPr>
      <w:r>
        <w:rPr>
          <w:rFonts w:hint="cs"/>
          <w:rtl/>
        </w:rPr>
        <w:t xml:space="preserve">עבודות קודמות במעבדה הראו כי ניתן לקשר בין ריכוז חיידקים במי שתייה ועוצמת </w:t>
      </w:r>
      <w:proofErr w:type="spellStart"/>
      <w:r>
        <w:rPr>
          <w:rFonts w:hint="cs"/>
          <w:rtl/>
        </w:rPr>
        <w:t>פלורסנציה</w:t>
      </w:r>
      <w:proofErr w:type="spellEnd"/>
      <w:r>
        <w:rPr>
          <w:rFonts w:hint="cs"/>
          <w:rtl/>
        </w:rPr>
        <w:t xml:space="preserve">. עבודות אלה הראו יכולת לזהות חיידקים ידועים בריכוזים של עד </w:t>
      </w:r>
      <w:r>
        <w:t>10</w:t>
      </w:r>
      <w:r>
        <w:rPr>
          <w:vertAlign w:val="superscript"/>
        </w:rPr>
        <w:t>2</w:t>
      </w:r>
      <w:r>
        <w:t xml:space="preserve"> Cells ml</w:t>
      </w:r>
      <w:r>
        <w:rPr>
          <w:vertAlign w:val="superscript"/>
        </w:rPr>
        <w:t>-1</w:t>
      </w:r>
      <w:r>
        <w:rPr>
          <w:rFonts w:hint="cs"/>
          <w:rtl/>
        </w:rPr>
        <w:t xml:space="preserve">, והחוקרים קישרו בין התופעה לנוכחות נגזרות של טריפטופן. אנו ננסה להמשיך עבודות אלה כדי להראות שימוש </w:t>
      </w:r>
      <w:proofErr w:type="spellStart"/>
      <w:r>
        <w:rPr>
          <w:rFonts w:hint="cs"/>
          <w:rtl/>
        </w:rPr>
        <w:t>בספקטרוסקופיית</w:t>
      </w:r>
      <w:proofErr w:type="spellEnd"/>
      <w:r>
        <w:rPr>
          <w:rFonts w:hint="cs"/>
          <w:rtl/>
        </w:rPr>
        <w:t xml:space="preserve"> </w:t>
      </w:r>
      <w:proofErr w:type="spellStart"/>
      <w:r>
        <w:rPr>
          <w:rFonts w:hint="cs"/>
          <w:rtl/>
        </w:rPr>
        <w:t>פלורסנציה</w:t>
      </w:r>
      <w:proofErr w:type="spellEnd"/>
      <w:r>
        <w:rPr>
          <w:rFonts w:hint="cs"/>
          <w:rtl/>
        </w:rPr>
        <w:t xml:space="preserve"> </w:t>
      </w:r>
      <w:proofErr w:type="spellStart"/>
      <w:r>
        <w:rPr>
          <w:rFonts w:hint="cs"/>
          <w:rtl/>
        </w:rPr>
        <w:t>ללזיהוי</w:t>
      </w:r>
      <w:proofErr w:type="spellEnd"/>
      <w:r>
        <w:rPr>
          <w:rFonts w:hint="cs"/>
          <w:rtl/>
        </w:rPr>
        <w:t xml:space="preserve"> חיידקים בדוגמאות סביבתיות מקידוחי מים בצפון הארץ, ובנוסף ננסה להשוות בין יכולת הזיהוי באמצעות </w:t>
      </w:r>
      <w:proofErr w:type="spellStart"/>
      <w:r>
        <w:rPr>
          <w:rFonts w:hint="cs"/>
          <w:rtl/>
        </w:rPr>
        <w:t>פלורסנציה</w:t>
      </w:r>
      <w:proofErr w:type="spellEnd"/>
      <w:r>
        <w:rPr>
          <w:rFonts w:hint="cs"/>
          <w:rtl/>
        </w:rPr>
        <w:t xml:space="preserve"> למכשיר </w:t>
      </w:r>
      <w:proofErr w:type="spellStart"/>
      <w:r>
        <w:rPr>
          <w:rFonts w:hint="cs"/>
          <w:rtl/>
        </w:rPr>
        <w:t>הראמאן</w:t>
      </w:r>
      <w:proofErr w:type="spellEnd"/>
      <w:r>
        <w:rPr>
          <w:rFonts w:hint="cs"/>
          <w:rtl/>
        </w:rPr>
        <w:t xml:space="preserve"> שלנו.</w:t>
      </w:r>
    </w:p>
    <w:p w:rsidR="00054DA4" w:rsidRDefault="00D92C2C" w:rsidP="00B60BF4">
      <w:pPr>
        <w:rPr>
          <w:rtl/>
        </w:rPr>
      </w:pPr>
      <w:r>
        <w:rPr>
          <w:rFonts w:hint="cs"/>
          <w:rtl/>
        </w:rPr>
        <w:t xml:space="preserve">הקידוחים נבחרו מכיוון שבעבר נצפו בהם זיהומים </w:t>
      </w:r>
      <w:proofErr w:type="spellStart"/>
      <w:r>
        <w:rPr>
          <w:rFonts w:hint="cs"/>
          <w:rtl/>
        </w:rPr>
        <w:t>מיקרוביאליים</w:t>
      </w:r>
      <w:proofErr w:type="spellEnd"/>
      <w:r>
        <w:rPr>
          <w:rFonts w:hint="cs"/>
          <w:rtl/>
        </w:rPr>
        <w:t xml:space="preserve"> ספורדיים. אנו ננסה לזהות זיהומים אלה באמצעות </w:t>
      </w:r>
      <w:proofErr w:type="spellStart"/>
      <w:r w:rsidR="00054DA4" w:rsidRPr="00152E69">
        <w:rPr>
          <w:rtl/>
        </w:rPr>
        <w:t>ספקטרוסקופיית</w:t>
      </w:r>
      <w:proofErr w:type="spellEnd"/>
      <w:r w:rsidR="00054DA4" w:rsidRPr="00152E69">
        <w:rPr>
          <w:rtl/>
        </w:rPr>
        <w:t xml:space="preserve"> פלואורסנציה מבוססת עירור-הארה ולקשר בין תגובות הארה לנוכחות מיקרואורגניזמים במים. את הדוגמאות נבדוק באמצעות מכשיר </w:t>
      </w:r>
      <w:proofErr w:type="spellStart"/>
      <w:r w:rsidR="00054DA4" w:rsidRPr="00152E69">
        <w:rPr>
          <w:rtl/>
        </w:rPr>
        <w:t>ספקטרוסקופיית</w:t>
      </w:r>
      <w:proofErr w:type="spellEnd"/>
      <w:r w:rsidR="00054DA4" w:rsidRPr="00152E69">
        <w:rPr>
          <w:rtl/>
        </w:rPr>
        <w:t xml:space="preserve"> פלואורסנציה (מדגם </w:t>
      </w:r>
      <w:r w:rsidR="00054DA4" w:rsidRPr="00152E69">
        <w:t>RF-5301PC</w:t>
      </w:r>
      <w:r w:rsidR="00054DA4" w:rsidRPr="00152E69">
        <w:rPr>
          <w:rtl/>
        </w:rPr>
        <w:t xml:space="preserve"> של חברת </w:t>
      </w:r>
      <w:r w:rsidR="00054DA4" w:rsidRPr="00152E69">
        <w:t>Shimadzu</w:t>
      </w:r>
      <w:r w:rsidR="00054DA4" w:rsidRPr="00152E69">
        <w:rPr>
          <w:rtl/>
        </w:rPr>
        <w:t xml:space="preserve">, </w:t>
      </w:r>
      <w:proofErr w:type="spellStart"/>
      <w:r w:rsidR="00054DA4" w:rsidRPr="00152E69">
        <w:rPr>
          <w:rtl/>
        </w:rPr>
        <w:t>קיוטו</w:t>
      </w:r>
      <w:proofErr w:type="spellEnd"/>
      <w:r w:rsidR="00054DA4" w:rsidRPr="00152E69">
        <w:rPr>
          <w:rtl/>
        </w:rPr>
        <w:t xml:space="preserve">, יפן). לאחר סריקת הדוגמאות ואיסוף נתוני </w:t>
      </w:r>
      <w:r w:rsidR="00054DA4" w:rsidRPr="00152E69">
        <w:t>EEMs</w:t>
      </w:r>
      <w:r w:rsidR="00054DA4" w:rsidRPr="00152E69">
        <w:rPr>
          <w:rtl/>
        </w:rPr>
        <w:t xml:space="preserve"> נבצע אנליזה</w:t>
      </w:r>
      <w:r>
        <w:rPr>
          <w:rFonts w:hint="cs"/>
          <w:rtl/>
        </w:rPr>
        <w:t xml:space="preserve"> סטטיסטית ראשונית באזורים הידועים מעבודות קודמות (עירור-הארה 210/370, 225/336 ו-280/332-336</w:t>
      </w:r>
      <w:r w:rsidR="00C106F9">
        <w:rPr>
          <w:rFonts w:hint="cs"/>
          <w:rtl/>
        </w:rPr>
        <w:t>). בהמשך ייתכן ונבצע אנליזה</w:t>
      </w:r>
      <w:r w:rsidRPr="00152E69">
        <w:rPr>
          <w:rtl/>
        </w:rPr>
        <w:t xml:space="preserve"> </w:t>
      </w:r>
      <w:r w:rsidR="00054DA4" w:rsidRPr="00152E69">
        <w:rPr>
          <w:rtl/>
        </w:rPr>
        <w:t xml:space="preserve">מבוססת על המודל המתמטי </w:t>
      </w:r>
      <w:r w:rsidR="00054DA4" w:rsidRPr="00152E69">
        <w:t>PARAFAC</w:t>
      </w:r>
      <w:r w:rsidR="00054DA4" w:rsidRPr="00152E69">
        <w:rPr>
          <w:rtl/>
        </w:rPr>
        <w:t xml:space="preserve"> (</w:t>
      </w:r>
      <w:r w:rsidR="00054DA4" w:rsidRPr="00152E69">
        <w:t>Parallel Factor Analysis</w:t>
      </w:r>
      <w:r w:rsidR="00054DA4" w:rsidRPr="00152E69">
        <w:rPr>
          <w:rtl/>
        </w:rPr>
        <w:t xml:space="preserve">) או </w:t>
      </w:r>
      <w:r w:rsidR="00054DA4" w:rsidRPr="00152E69">
        <w:t>PLS</w:t>
      </w:r>
      <w:r w:rsidR="00054DA4" w:rsidRPr="00152E69">
        <w:rPr>
          <w:rtl/>
        </w:rPr>
        <w:t>. מודלים אלו מאפשר</w:t>
      </w:r>
      <w:r w:rsidR="00D85840" w:rsidRPr="00152E69">
        <w:rPr>
          <w:rtl/>
        </w:rPr>
        <w:t>ים</w:t>
      </w:r>
      <w:r w:rsidR="00054DA4" w:rsidRPr="00152E69">
        <w:rPr>
          <w:rtl/>
        </w:rPr>
        <w:t xml:space="preserve"> ניתוח רב-גורמי על מנת לאתר את "אזורי העניין" במפות ה-</w:t>
      </w:r>
      <w:r w:rsidR="00054DA4" w:rsidRPr="00152E69">
        <w:t>EEM</w:t>
      </w:r>
      <w:r w:rsidR="00054DA4" w:rsidRPr="00152E69">
        <w:rPr>
          <w:rtl/>
        </w:rPr>
        <w:t xml:space="preserve">. נשתמש בתוכנת </w:t>
      </w:r>
      <w:proofErr w:type="spellStart"/>
      <w:r w:rsidR="00054DA4" w:rsidRPr="00152E69">
        <w:t>Matlab</w:t>
      </w:r>
      <w:proofErr w:type="spellEnd"/>
      <w:r w:rsidR="00054DA4" w:rsidRPr="00152E69">
        <w:rPr>
          <w:rtl/>
        </w:rPr>
        <w:t xml:space="preserve"> (</w:t>
      </w:r>
      <w:r w:rsidR="00054DA4" w:rsidRPr="00152E69">
        <w:t>MATLAB 2015a, Systematics, Natick, MA</w:t>
      </w:r>
      <w:r w:rsidR="00054DA4" w:rsidRPr="00152E69">
        <w:rPr>
          <w:rtl/>
        </w:rPr>
        <w:t xml:space="preserve">, ארה"ב) על מנת לבצע את האנליזה. נבחן את אזורי העירור-הארה שבין </w:t>
      </w:r>
      <w:r w:rsidR="00054DA4" w:rsidRPr="00152E69">
        <w:t>2</w:t>
      </w:r>
      <w:r w:rsidR="00F54ABF">
        <w:t>1</w:t>
      </w:r>
      <w:r w:rsidR="00054DA4" w:rsidRPr="00152E69">
        <w:t>0-</w:t>
      </w:r>
      <w:r w:rsidR="00C106F9">
        <w:t>4</w:t>
      </w:r>
      <w:r w:rsidR="002779C3">
        <w:t>0</w:t>
      </w:r>
      <w:r w:rsidR="00C106F9">
        <w:t>0</w:t>
      </w:r>
      <w:r w:rsidR="00054DA4" w:rsidRPr="00152E69">
        <w:t xml:space="preserve"> nm</w:t>
      </w:r>
      <w:r w:rsidR="00054DA4" w:rsidRPr="00152E69">
        <w:rPr>
          <w:rtl/>
        </w:rPr>
        <w:t>.</w:t>
      </w:r>
    </w:p>
    <w:p w:rsidR="00F54ABF" w:rsidRDefault="00F54ABF" w:rsidP="00F54ABF">
      <w:pPr>
        <w:rPr>
          <w:rtl/>
        </w:rPr>
      </w:pPr>
      <w:r>
        <w:rPr>
          <w:rFonts w:hint="cs"/>
          <w:rtl/>
        </w:rPr>
        <w:lastRenderedPageBreak/>
        <w:t xml:space="preserve">בנוסף לכך, נבצע מדידות בריכוזי חיידקי </w:t>
      </w:r>
      <w:r>
        <w:rPr>
          <w:i/>
          <w:iCs/>
        </w:rPr>
        <w:t xml:space="preserve">E. </w:t>
      </w:r>
      <w:proofErr w:type="gramStart"/>
      <w:r>
        <w:rPr>
          <w:i/>
          <w:iCs/>
        </w:rPr>
        <w:t>coli</w:t>
      </w:r>
      <w:proofErr w:type="gramEnd"/>
      <w:r>
        <w:rPr>
          <w:rFonts w:hint="cs"/>
          <w:i/>
          <w:iCs/>
          <w:rtl/>
        </w:rPr>
        <w:t xml:space="preserve"> </w:t>
      </w:r>
      <w:r w:rsidRPr="002779C3">
        <w:rPr>
          <w:rFonts w:hint="cs"/>
          <w:rtl/>
        </w:rPr>
        <w:t>ו</w:t>
      </w:r>
      <w:r>
        <w:rPr>
          <w:rFonts w:hint="cs"/>
          <w:i/>
          <w:iCs/>
          <w:rtl/>
        </w:rPr>
        <w:t>-</w:t>
      </w:r>
      <w:r>
        <w:rPr>
          <w:i/>
          <w:iCs/>
        </w:rPr>
        <w:t xml:space="preserve">B. </w:t>
      </w:r>
      <w:proofErr w:type="spellStart"/>
      <w:proofErr w:type="gramStart"/>
      <w:r>
        <w:rPr>
          <w:i/>
          <w:iCs/>
        </w:rPr>
        <w:t>subtilis</w:t>
      </w:r>
      <w:proofErr w:type="spellEnd"/>
      <w:proofErr w:type="gramEnd"/>
      <w:r>
        <w:rPr>
          <w:rFonts w:hint="cs"/>
          <w:rtl/>
        </w:rPr>
        <w:t xml:space="preserve"> ידועים על מנת לכייל את המערכת ולהכין אוסף סריקות כדי שנוכל להשוות בין פלטפורמת </w:t>
      </w:r>
      <w:proofErr w:type="spellStart"/>
      <w:r>
        <w:rPr>
          <w:rFonts w:hint="cs"/>
          <w:rtl/>
        </w:rPr>
        <w:t>הראמאן</w:t>
      </w:r>
      <w:proofErr w:type="spellEnd"/>
      <w:r>
        <w:rPr>
          <w:rFonts w:hint="cs"/>
          <w:rtl/>
        </w:rPr>
        <w:t xml:space="preserve"> </w:t>
      </w:r>
      <w:proofErr w:type="spellStart"/>
      <w:r>
        <w:rPr>
          <w:rFonts w:hint="cs"/>
          <w:rtl/>
        </w:rPr>
        <w:t>לפלורסנצייה</w:t>
      </w:r>
      <w:proofErr w:type="spellEnd"/>
      <w:r>
        <w:rPr>
          <w:rFonts w:hint="cs"/>
          <w:rtl/>
        </w:rPr>
        <w:t>.</w:t>
      </w:r>
    </w:p>
    <w:p w:rsidR="00003851" w:rsidRDefault="00003851" w:rsidP="00003851">
      <w:pPr>
        <w:pStyle w:val="4"/>
        <w:rPr>
          <w:rtl/>
        </w:rPr>
      </w:pPr>
      <w:r>
        <w:rPr>
          <w:rFonts w:hint="cs"/>
          <w:rtl/>
        </w:rPr>
        <w:t xml:space="preserve">שלב 1 </w:t>
      </w:r>
      <w:r>
        <w:rPr>
          <w:rtl/>
        </w:rPr>
        <w:t>–</w:t>
      </w:r>
      <w:r>
        <w:rPr>
          <w:rFonts w:hint="cs"/>
          <w:rtl/>
        </w:rPr>
        <w:t xml:space="preserve"> איסוף נתוני </w:t>
      </w:r>
      <w:proofErr w:type="spellStart"/>
      <w:r>
        <w:rPr>
          <w:rFonts w:hint="cs"/>
          <w:rtl/>
        </w:rPr>
        <w:t>פלורסנציה</w:t>
      </w:r>
      <w:proofErr w:type="spellEnd"/>
      <w:r>
        <w:rPr>
          <w:rFonts w:hint="cs"/>
          <w:rtl/>
        </w:rPr>
        <w:t xml:space="preserve"> מדגימות קידוחי מים</w:t>
      </w:r>
    </w:p>
    <w:p w:rsidR="00003851" w:rsidRDefault="00003851" w:rsidP="009A29C2">
      <w:pPr>
        <w:rPr>
          <w:rtl/>
        </w:rPr>
      </w:pPr>
      <w:r w:rsidRPr="00BB02F7">
        <w:rPr>
          <w:rFonts w:hint="cs"/>
          <w:rtl/>
        </w:rPr>
        <w:t xml:space="preserve">לאורך שנה אחת (החל באוגוסט 2017 ועד אוגוסט 2018) </w:t>
      </w:r>
      <w:r w:rsidR="002779C3" w:rsidRPr="00BB02F7">
        <w:rPr>
          <w:rFonts w:hint="cs"/>
          <w:rtl/>
        </w:rPr>
        <w:t>נסרו</w:t>
      </w:r>
      <w:r w:rsidR="002779C3">
        <w:rPr>
          <w:rFonts w:hint="cs"/>
          <w:rtl/>
        </w:rPr>
        <w:t xml:space="preserve">ק דוגמאות מים מקידוחים שונים בצפון הארץ על מנת לייצר מפות </w:t>
      </w:r>
      <w:r w:rsidR="002779C3">
        <w:rPr>
          <w:rFonts w:hint="cs"/>
        </w:rPr>
        <w:t>EEM</w:t>
      </w:r>
      <w:r w:rsidR="002779C3">
        <w:rPr>
          <w:rFonts w:hint="cs"/>
          <w:rtl/>
        </w:rPr>
        <w:t xml:space="preserve"> בטווח עירור-הארה שבין </w:t>
      </w:r>
      <w:r w:rsidR="002779C3">
        <w:t>210-400nm</w:t>
      </w:r>
      <w:r w:rsidR="002779C3">
        <w:rPr>
          <w:rFonts w:hint="cs"/>
          <w:rtl/>
        </w:rPr>
        <w:t xml:space="preserve">. כל דוגמה תבחן לפני ואחרי הכלרת המים ולפני ואחרי סינון המים בפילטר </w:t>
      </w:r>
      <w:r w:rsidR="002779C3">
        <w:t>0.45µm</w:t>
      </w:r>
      <w:r w:rsidR="002779C3">
        <w:rPr>
          <w:rFonts w:hint="cs"/>
          <w:rtl/>
        </w:rPr>
        <w:t xml:space="preserve"> על מנת לבדוק את השפעתם של מיקרואורגניזמים על מטריצת העירור-הארה. במקביל, ייאספו נתוני מיקרוביולוגיה (ספירה כללית, נוכחות קוליפורמים, קוליפורמים </w:t>
      </w:r>
      <w:proofErr w:type="spellStart"/>
      <w:r w:rsidR="002779C3">
        <w:rPr>
          <w:rFonts w:hint="cs"/>
          <w:rtl/>
        </w:rPr>
        <w:t>צואתיים</w:t>
      </w:r>
      <w:proofErr w:type="spellEnd"/>
      <w:r w:rsidR="002779C3">
        <w:rPr>
          <w:rFonts w:hint="cs"/>
          <w:rtl/>
        </w:rPr>
        <w:t xml:space="preserve">, </w:t>
      </w:r>
      <w:proofErr w:type="spellStart"/>
      <w:r w:rsidR="002779C3">
        <w:rPr>
          <w:rFonts w:hint="cs"/>
          <w:rtl/>
        </w:rPr>
        <w:t>וסטרפטווקים</w:t>
      </w:r>
      <w:proofErr w:type="spellEnd"/>
      <w:r w:rsidR="002779C3">
        <w:rPr>
          <w:rFonts w:hint="cs"/>
          <w:rtl/>
        </w:rPr>
        <w:t xml:space="preserve"> </w:t>
      </w:r>
      <w:proofErr w:type="spellStart"/>
      <w:r w:rsidR="002779C3">
        <w:rPr>
          <w:rFonts w:hint="cs"/>
          <w:rtl/>
        </w:rPr>
        <w:t>צואתיים</w:t>
      </w:r>
      <w:proofErr w:type="spellEnd"/>
      <w:r w:rsidR="002779C3">
        <w:rPr>
          <w:rFonts w:hint="cs"/>
          <w:rtl/>
        </w:rPr>
        <w:t xml:space="preserve">) לפי השיטות הסטנדרטיות </w:t>
      </w:r>
      <w:r w:rsidR="009A29C2">
        <w:rPr>
          <w:rtl/>
        </w:rPr>
        <w:fldChar w:fldCharType="begin"/>
      </w:r>
      <w:r w:rsidR="009A29C2">
        <w:rPr>
          <w:rtl/>
        </w:rPr>
        <w:instrText xml:space="preserve"> </w:instrText>
      </w:r>
      <w:r w:rsidR="009A29C2">
        <w:instrText>ADDIN EN.CITE &lt;EndNote&gt;&lt;Cite&gt;&lt;Author&gt;Rice&lt;/Author&gt;&lt;Year&gt;2012&lt;/Year&gt;&lt;IDText&gt;Standard Methods For the Examination of Water and&lt;/IDText&gt;&lt;DisplayText&gt;[38]&lt;/DisplayText&gt;&lt;record&gt;&lt;titles&gt;&lt;title&gt;Standard Methods For the Examination of Water and&amp;#xA;Wastewater&lt;/title&gt;&lt;secondary-title&gt;Standard Methods For the Examination of Water and Wastewater&lt;/secondary-title&gt;&lt;/titles&gt;&lt;pages&gt;77-87&lt;/pages&gt;&lt;contributors&gt;&lt;authors&gt;&lt;author&gt;Rice, E W&lt;/author&gt;&lt;author&gt;Baird R B&lt;/author&gt;&lt;author&gt;Eaton A D&lt;/author&gt;&lt;author&gt;Clesceri L S&lt;/author&gt;&lt;/authors&gt;&lt;/contributors&gt;&lt;section&gt;9&lt;/section&gt;&lt;edition&gt;22&lt;/edition&gt;&lt;added-date format="utc"&gt;1514897491&lt;/added-date&gt;&lt;ref-type name="Book Section"&gt;5&lt;/ref-type&gt;&lt;dates&gt;&lt;year&gt;2012&lt;/year&gt;&lt;/dates&gt;&lt;rec-number&gt;175&lt;/rec-number&gt;&lt;last-updated-date format="utc"&gt;151</w:instrText>
      </w:r>
      <w:r w:rsidR="009A29C2">
        <w:rPr>
          <w:rtl/>
        </w:rPr>
        <w:instrText>4897547&lt;/</w:instrText>
      </w:r>
      <w:r w:rsidR="009A29C2">
        <w:instrText>last-updated-date&gt;&lt;/record&gt;&lt;/Cite&gt;&lt;/EndNote</w:instrText>
      </w:r>
      <w:r w:rsidR="009A29C2">
        <w:rPr>
          <w:rtl/>
        </w:rPr>
        <w:instrText>&gt;</w:instrText>
      </w:r>
      <w:r w:rsidR="009A29C2">
        <w:rPr>
          <w:rtl/>
        </w:rPr>
        <w:fldChar w:fldCharType="separate"/>
      </w:r>
      <w:r w:rsidR="009A29C2">
        <w:rPr>
          <w:noProof/>
          <w:rtl/>
        </w:rPr>
        <w:t>[38]</w:t>
      </w:r>
      <w:r w:rsidR="009A29C2">
        <w:rPr>
          <w:rtl/>
        </w:rPr>
        <w:fldChar w:fldCharType="end"/>
      </w:r>
      <w:r w:rsidR="002779C3">
        <w:rPr>
          <w:rFonts w:hint="cs"/>
          <w:rtl/>
        </w:rPr>
        <w:t>. הנתונים ייאספו לניתוח בהמשך העבודה.</w:t>
      </w:r>
    </w:p>
    <w:p w:rsidR="002779C3" w:rsidRDefault="002779C3" w:rsidP="002779C3">
      <w:pPr>
        <w:pStyle w:val="4"/>
        <w:rPr>
          <w:rtl/>
        </w:rPr>
      </w:pPr>
      <w:r>
        <w:rPr>
          <w:rFonts w:hint="cs"/>
          <w:rtl/>
        </w:rPr>
        <w:t xml:space="preserve">שלב 2 </w:t>
      </w:r>
      <w:r>
        <w:rPr>
          <w:rtl/>
        </w:rPr>
        <w:t>–</w:t>
      </w:r>
      <w:r>
        <w:rPr>
          <w:rFonts w:hint="cs"/>
          <w:rtl/>
        </w:rPr>
        <w:t xml:space="preserve"> ניתוח ראשוני של הנתונים באורכי גל ידועים</w:t>
      </w:r>
    </w:p>
    <w:p w:rsidR="002779C3" w:rsidRDefault="002779C3" w:rsidP="00E55E46">
      <w:pPr>
        <w:rPr>
          <w:rtl/>
        </w:rPr>
      </w:pPr>
      <w:r>
        <w:rPr>
          <w:rFonts w:hint="cs"/>
          <w:rtl/>
        </w:rPr>
        <w:t xml:space="preserve">בהמשך לעבודתו של </w:t>
      </w:r>
      <w:proofErr w:type="spellStart"/>
      <w:r>
        <w:t>Simelane</w:t>
      </w:r>
      <w:proofErr w:type="spellEnd"/>
      <w:r>
        <w:rPr>
          <w:rFonts w:hint="cs"/>
          <w:rtl/>
        </w:rPr>
        <w:t>, נבחן התאמה בין נתוני ספירה כללית</w:t>
      </w:r>
      <w:r w:rsidR="001A05CC">
        <w:rPr>
          <w:rFonts w:hint="cs"/>
          <w:rtl/>
        </w:rPr>
        <w:t xml:space="preserve"> (או נתוני מיקרוביולוגיה אחרים, אם יהיו רלוונטיים)</w:t>
      </w:r>
      <w:r>
        <w:rPr>
          <w:rFonts w:hint="cs"/>
          <w:rtl/>
        </w:rPr>
        <w:t xml:space="preserve"> במים שנתקבלו מבדיקות סטנדרטיות לעוצמות הארה באורכי גל עירור/הארה: 210/370, 225/336 ו-280/332-336.</w:t>
      </w:r>
      <w:r w:rsidR="001A05CC">
        <w:rPr>
          <w:rFonts w:hint="cs"/>
          <w:rtl/>
        </w:rPr>
        <w:t xml:space="preserve"> </w:t>
      </w:r>
      <w:r w:rsidR="00E55E46">
        <w:rPr>
          <w:rFonts w:hint="cs"/>
          <w:rtl/>
        </w:rPr>
        <w:t>שלב זה יבוצע כאשר מאגר הנתונים יהיה בעל מעל 50 דוגמאות שעליהן ניתן לבצע ניתוח. איסוף הנתונים יימשך במקביל.</w:t>
      </w:r>
    </w:p>
    <w:p w:rsidR="001A05CC" w:rsidRDefault="001A05CC" w:rsidP="001A05CC">
      <w:pPr>
        <w:pStyle w:val="4"/>
        <w:rPr>
          <w:rtl/>
        </w:rPr>
      </w:pPr>
      <w:r>
        <w:rPr>
          <w:rFonts w:hint="cs"/>
          <w:rtl/>
        </w:rPr>
        <w:t xml:space="preserve">שלב 3 </w:t>
      </w:r>
      <w:r>
        <w:rPr>
          <w:rtl/>
        </w:rPr>
        <w:t>–</w:t>
      </w:r>
      <w:r>
        <w:rPr>
          <w:rFonts w:hint="cs"/>
          <w:rtl/>
        </w:rPr>
        <w:t xml:space="preserve"> ניתוח מתקדם של הנתונים</w:t>
      </w:r>
    </w:p>
    <w:p w:rsidR="001A05CC" w:rsidRDefault="001A05CC" w:rsidP="00E55E46">
      <w:pPr>
        <w:rPr>
          <w:rtl/>
        </w:rPr>
      </w:pPr>
      <w:r>
        <w:rPr>
          <w:rFonts w:hint="cs"/>
          <w:rtl/>
        </w:rPr>
        <w:t xml:space="preserve">בהעדר קורלציה חזקה בין נתוני הספירה הכללית (או נתוני מיקרוביולוגיה אחרים, אם יהיו רלוונטיים) לעוצמות הארה באורכי הגל הידועים, נשתמש בשיטות מתקדמות על מנת לייצר יכולת חיזוי טובה יותר ממטריצות </w:t>
      </w:r>
      <w:proofErr w:type="spellStart"/>
      <w:r>
        <w:rPr>
          <w:rFonts w:hint="cs"/>
          <w:rtl/>
        </w:rPr>
        <w:t>הפלורסנציה</w:t>
      </w:r>
      <w:proofErr w:type="spellEnd"/>
      <w:r>
        <w:rPr>
          <w:rFonts w:hint="cs"/>
          <w:rtl/>
        </w:rPr>
        <w:t xml:space="preserve"> המלאות (</w:t>
      </w:r>
      <w:r>
        <w:t>EEMs</w:t>
      </w:r>
      <w:r>
        <w:rPr>
          <w:rFonts w:hint="cs"/>
          <w:rtl/>
        </w:rPr>
        <w:t xml:space="preserve">). נשתמש במודלים מבוססי </w:t>
      </w:r>
      <w:r>
        <w:rPr>
          <w:rFonts w:hint="cs"/>
        </w:rPr>
        <w:t>PLS</w:t>
      </w:r>
      <w:r>
        <w:rPr>
          <w:rFonts w:hint="cs"/>
          <w:rtl/>
        </w:rPr>
        <w:t xml:space="preserve">, כולל מניפולציות מתמטיות כגון גזירה, </w:t>
      </w:r>
      <w:r>
        <w:t>Centering</w:t>
      </w:r>
      <w:r>
        <w:rPr>
          <w:rFonts w:hint="cs"/>
          <w:rtl/>
        </w:rPr>
        <w:t xml:space="preserve">, נרמול התוצאות ועוד כנדרש. אם יהיה צורך נוכל גם להשתמש במודלים מבוססי אנליזת </w:t>
      </w:r>
      <w:r>
        <w:t>PARAFAC</w:t>
      </w:r>
      <w:r>
        <w:rPr>
          <w:rFonts w:hint="cs"/>
          <w:rtl/>
        </w:rPr>
        <w:t>, רשתות עצביות (</w:t>
      </w:r>
      <w:r>
        <w:t>Neural Network</w:t>
      </w:r>
      <w:r>
        <w:rPr>
          <w:rFonts w:hint="cs"/>
          <w:rtl/>
        </w:rPr>
        <w:t xml:space="preserve">) או </w:t>
      </w:r>
      <w:r>
        <w:t>SVM</w:t>
      </w:r>
      <w:r>
        <w:rPr>
          <w:rFonts w:hint="cs"/>
          <w:rtl/>
        </w:rPr>
        <w:t>.</w:t>
      </w:r>
      <w:r w:rsidR="00E55E46">
        <w:rPr>
          <w:rFonts w:hint="cs"/>
          <w:rtl/>
        </w:rPr>
        <w:t xml:space="preserve"> שלב זה יבוצע כאשר מאגר הנתונים יהיה בעל מעל 50 דוגמאות שעליהן ניתן לבצע ניתוח. איסוף הנתונים יימשך במקביל.</w:t>
      </w:r>
    </w:p>
    <w:p w:rsidR="00E55E46" w:rsidRDefault="00E55E46" w:rsidP="00E55E46">
      <w:pPr>
        <w:pStyle w:val="4"/>
        <w:rPr>
          <w:i/>
          <w:iCs/>
          <w:rtl/>
        </w:rPr>
      </w:pPr>
      <w:r>
        <w:rPr>
          <w:rFonts w:hint="cs"/>
          <w:rtl/>
        </w:rPr>
        <w:t xml:space="preserve">שלב 4 </w:t>
      </w:r>
      <w:r>
        <w:rPr>
          <w:rtl/>
        </w:rPr>
        <w:t>–</w:t>
      </w:r>
      <w:r>
        <w:rPr>
          <w:rFonts w:hint="cs"/>
          <w:rtl/>
        </w:rPr>
        <w:t xml:space="preserve"> </w:t>
      </w:r>
      <w:r w:rsidR="005B1332">
        <w:rPr>
          <w:rFonts w:hint="cs"/>
          <w:rtl/>
        </w:rPr>
        <w:t xml:space="preserve">בחינת ספי רגישות לחיידקי </w:t>
      </w:r>
      <w:r w:rsidR="005B1332">
        <w:rPr>
          <w:i/>
          <w:iCs/>
        </w:rPr>
        <w:t xml:space="preserve">E. </w:t>
      </w:r>
      <w:proofErr w:type="gramStart"/>
      <w:r w:rsidR="005B1332">
        <w:rPr>
          <w:i/>
          <w:iCs/>
        </w:rPr>
        <w:t>coli</w:t>
      </w:r>
      <w:proofErr w:type="gramEnd"/>
      <w:r w:rsidR="005B1332">
        <w:rPr>
          <w:rFonts w:hint="cs"/>
          <w:i/>
          <w:iCs/>
          <w:rtl/>
        </w:rPr>
        <w:t xml:space="preserve"> ו-</w:t>
      </w:r>
      <w:r w:rsidR="005B1332">
        <w:rPr>
          <w:i/>
          <w:iCs/>
        </w:rPr>
        <w:t xml:space="preserve">B. </w:t>
      </w:r>
      <w:proofErr w:type="spellStart"/>
      <w:proofErr w:type="gramStart"/>
      <w:r w:rsidR="005B1332">
        <w:rPr>
          <w:i/>
          <w:iCs/>
        </w:rPr>
        <w:t>subtilis</w:t>
      </w:r>
      <w:proofErr w:type="spellEnd"/>
      <w:proofErr w:type="gramEnd"/>
    </w:p>
    <w:p w:rsidR="005B1332" w:rsidRPr="005B1332" w:rsidRDefault="005B1332" w:rsidP="005B1332">
      <w:pPr>
        <w:rPr>
          <w:rtl/>
        </w:rPr>
      </w:pPr>
      <w:r>
        <w:rPr>
          <w:rFonts w:hint="cs"/>
          <w:rtl/>
        </w:rPr>
        <w:t xml:space="preserve">במקביל לעבודה עם דוגמאות המים מהקידוחים, על מנת שנוכל להשוות בין העבודה </w:t>
      </w:r>
      <w:proofErr w:type="spellStart"/>
      <w:r>
        <w:rPr>
          <w:rFonts w:hint="cs"/>
          <w:rtl/>
        </w:rPr>
        <w:t>בראמאן</w:t>
      </w:r>
      <w:proofErr w:type="spellEnd"/>
      <w:r>
        <w:rPr>
          <w:rFonts w:hint="cs"/>
          <w:rtl/>
        </w:rPr>
        <w:t xml:space="preserve"> </w:t>
      </w:r>
      <w:proofErr w:type="spellStart"/>
      <w:r>
        <w:rPr>
          <w:rFonts w:hint="cs"/>
          <w:rtl/>
        </w:rPr>
        <w:t>ובפלורסנציה</w:t>
      </w:r>
      <w:proofErr w:type="spellEnd"/>
      <w:r>
        <w:rPr>
          <w:rFonts w:hint="cs"/>
          <w:rtl/>
        </w:rPr>
        <w:t xml:space="preserve">, ניצור מאגר נתונים של </w:t>
      </w:r>
      <w:r>
        <w:t>EEMs</w:t>
      </w:r>
      <w:r>
        <w:rPr>
          <w:rFonts w:hint="cs"/>
          <w:rtl/>
        </w:rPr>
        <w:t xml:space="preserve"> של חיידקי </w:t>
      </w:r>
      <w:r>
        <w:rPr>
          <w:i/>
          <w:iCs/>
        </w:rPr>
        <w:t xml:space="preserve">E. </w:t>
      </w:r>
      <w:proofErr w:type="gramStart"/>
      <w:r>
        <w:rPr>
          <w:i/>
          <w:iCs/>
        </w:rPr>
        <w:t>coli</w:t>
      </w:r>
      <w:proofErr w:type="gramEnd"/>
      <w:r>
        <w:rPr>
          <w:rFonts w:hint="cs"/>
          <w:i/>
          <w:iCs/>
          <w:rtl/>
        </w:rPr>
        <w:t xml:space="preserve"> </w:t>
      </w:r>
      <w:r>
        <w:rPr>
          <w:rFonts w:hint="cs"/>
          <w:rtl/>
        </w:rPr>
        <w:t>ו-</w:t>
      </w:r>
      <w:r>
        <w:rPr>
          <w:i/>
          <w:iCs/>
        </w:rPr>
        <w:t xml:space="preserve">B. </w:t>
      </w:r>
      <w:proofErr w:type="spellStart"/>
      <w:proofErr w:type="gramStart"/>
      <w:r>
        <w:rPr>
          <w:i/>
          <w:iCs/>
        </w:rPr>
        <w:t>subtilis</w:t>
      </w:r>
      <w:proofErr w:type="spellEnd"/>
      <w:proofErr w:type="gramEnd"/>
      <w:r>
        <w:rPr>
          <w:rFonts w:hint="cs"/>
          <w:rtl/>
        </w:rPr>
        <w:t xml:space="preserve"> בריכוזים ידועים בטווח שבין </w:t>
      </w:r>
      <w:r>
        <w:t>1-10</w:t>
      </w:r>
      <w:r>
        <w:rPr>
          <w:vertAlign w:val="superscript"/>
        </w:rPr>
        <w:t>8</w:t>
      </w:r>
      <w:r>
        <w:t xml:space="preserve"> CFUs ml</w:t>
      </w:r>
      <w:r>
        <w:rPr>
          <w:vertAlign w:val="superscript"/>
        </w:rPr>
        <w:t>-1</w:t>
      </w:r>
      <w:r>
        <w:rPr>
          <w:rFonts w:hint="cs"/>
          <w:rtl/>
        </w:rPr>
        <w:t xml:space="preserve"> במים מזוקקים. את ריכוז החיידקים ננסה לחזות בשיטות שתוארו בשלבים 2 ו-3.</w:t>
      </w:r>
    </w:p>
    <w:p w:rsidR="00054DA4" w:rsidRPr="0049494C" w:rsidRDefault="00054DA4" w:rsidP="00CD70A3">
      <w:pPr>
        <w:pStyle w:val="3"/>
        <w:rPr>
          <w:b/>
          <w:bCs/>
          <w:rtl/>
        </w:rPr>
      </w:pPr>
      <w:r w:rsidRPr="0049494C">
        <w:rPr>
          <w:b/>
          <w:bCs/>
          <w:rtl/>
        </w:rPr>
        <w:t xml:space="preserve">חלק </w:t>
      </w:r>
      <w:r w:rsidRPr="0049494C">
        <w:rPr>
          <w:b/>
          <w:bCs/>
        </w:rPr>
        <w:t>III</w:t>
      </w:r>
      <w:r w:rsidRPr="0049494C">
        <w:rPr>
          <w:b/>
          <w:bCs/>
          <w:rtl/>
        </w:rPr>
        <w:t xml:space="preserve"> – השוואה בין </w:t>
      </w:r>
      <w:proofErr w:type="spellStart"/>
      <w:r w:rsidRPr="0049494C">
        <w:rPr>
          <w:b/>
          <w:bCs/>
          <w:rtl/>
        </w:rPr>
        <w:t>ספקטרוסקופיות</w:t>
      </w:r>
      <w:proofErr w:type="spellEnd"/>
      <w:r w:rsidRPr="0049494C">
        <w:rPr>
          <w:b/>
          <w:bCs/>
          <w:rtl/>
        </w:rPr>
        <w:t xml:space="preserve"> </w:t>
      </w:r>
      <w:proofErr w:type="spellStart"/>
      <w:r w:rsidRPr="0049494C">
        <w:rPr>
          <w:b/>
          <w:bCs/>
          <w:rtl/>
        </w:rPr>
        <w:t>ראמאן</w:t>
      </w:r>
      <w:proofErr w:type="spellEnd"/>
      <w:r w:rsidRPr="0049494C">
        <w:rPr>
          <w:b/>
          <w:bCs/>
          <w:rtl/>
        </w:rPr>
        <w:t xml:space="preserve"> ברזולוציה נמוכה לפלואורסנציה לזיהוי וכימות חיידקים במים</w:t>
      </w:r>
    </w:p>
    <w:p w:rsidR="00054DA4" w:rsidRPr="00152E69" w:rsidRDefault="00054DA4" w:rsidP="00CD70A3">
      <w:pPr>
        <w:rPr>
          <w:rtl/>
        </w:rPr>
      </w:pPr>
      <w:r w:rsidRPr="0038532F">
        <w:rPr>
          <w:rtl/>
        </w:rPr>
        <w:t xml:space="preserve">באמצעות מודלים סטטיסטיים ידועים המשווים </w:t>
      </w:r>
      <w:r w:rsidR="00E6545B" w:rsidRPr="0038532F">
        <w:rPr>
          <w:rtl/>
        </w:rPr>
        <w:t>דיוק</w:t>
      </w:r>
      <w:r w:rsidR="0038532F" w:rsidRPr="0038532F">
        <w:rPr>
          <w:rFonts w:hint="cs"/>
          <w:rtl/>
        </w:rPr>
        <w:t xml:space="preserve"> (</w:t>
      </w:r>
      <w:r w:rsidR="0038532F" w:rsidRPr="0038532F">
        <w:t>Accuracy</w:t>
      </w:r>
      <w:r w:rsidR="0038532F" w:rsidRPr="0038532F">
        <w:rPr>
          <w:rFonts w:hint="cs"/>
          <w:rtl/>
        </w:rPr>
        <w:t>)</w:t>
      </w:r>
      <w:r w:rsidR="00E6545B" w:rsidRPr="0038532F">
        <w:rPr>
          <w:rtl/>
        </w:rPr>
        <w:t>, חוסן</w:t>
      </w:r>
      <w:r w:rsidR="0038532F" w:rsidRPr="0038532F">
        <w:rPr>
          <w:rFonts w:hint="cs"/>
          <w:rtl/>
        </w:rPr>
        <w:t xml:space="preserve"> (</w:t>
      </w:r>
      <w:r w:rsidR="0038532F" w:rsidRPr="0038532F">
        <w:t>Robustness</w:t>
      </w:r>
      <w:r w:rsidR="0038532F" w:rsidRPr="0038532F">
        <w:rPr>
          <w:rFonts w:hint="cs"/>
          <w:rtl/>
        </w:rPr>
        <w:t>)</w:t>
      </w:r>
      <w:r w:rsidR="00E6545B" w:rsidRPr="0038532F">
        <w:rPr>
          <w:rtl/>
        </w:rPr>
        <w:t xml:space="preserve"> והדירות</w:t>
      </w:r>
      <w:r w:rsidR="0038532F" w:rsidRPr="0038532F">
        <w:rPr>
          <w:rFonts w:hint="cs"/>
          <w:rtl/>
        </w:rPr>
        <w:t xml:space="preserve"> (</w:t>
      </w:r>
      <w:r w:rsidR="0038532F" w:rsidRPr="0038532F">
        <w:t>Repeatability</w:t>
      </w:r>
      <w:r w:rsidR="0038532F" w:rsidRPr="0038532F">
        <w:rPr>
          <w:rFonts w:hint="cs"/>
          <w:rtl/>
        </w:rPr>
        <w:t>)</w:t>
      </w:r>
      <w:r w:rsidR="00E6545B" w:rsidRPr="0038532F">
        <w:rPr>
          <w:rtl/>
        </w:rPr>
        <w:t xml:space="preserve"> נשווה בין יכולת החיזוי של המודלים שנפתח </w:t>
      </w:r>
      <w:proofErr w:type="spellStart"/>
      <w:r w:rsidR="00E6545B" w:rsidRPr="0038532F">
        <w:rPr>
          <w:rtl/>
        </w:rPr>
        <w:t>לספקטרוסקופיית</w:t>
      </w:r>
      <w:proofErr w:type="spellEnd"/>
      <w:r w:rsidR="00E6545B" w:rsidRPr="0038532F">
        <w:rPr>
          <w:rtl/>
        </w:rPr>
        <w:t xml:space="preserve"> </w:t>
      </w:r>
      <w:proofErr w:type="spellStart"/>
      <w:r w:rsidR="00E6545B" w:rsidRPr="0038532F">
        <w:rPr>
          <w:rtl/>
        </w:rPr>
        <w:t>ראמאן</w:t>
      </w:r>
      <w:proofErr w:type="spellEnd"/>
      <w:r w:rsidR="00E6545B" w:rsidRPr="0038532F">
        <w:rPr>
          <w:rtl/>
        </w:rPr>
        <w:t xml:space="preserve"> ו</w:t>
      </w:r>
      <w:r w:rsidR="00CF268E" w:rsidRPr="0038532F">
        <w:rPr>
          <w:rtl/>
        </w:rPr>
        <w:t>ל</w:t>
      </w:r>
      <w:r w:rsidR="00E6545B" w:rsidRPr="0038532F">
        <w:rPr>
          <w:rtl/>
        </w:rPr>
        <w:t>פלואורסנציה.</w:t>
      </w:r>
      <w:r w:rsidR="00D76C6C" w:rsidRPr="0038532F">
        <w:rPr>
          <w:rtl/>
        </w:rPr>
        <w:t xml:space="preserve"> נשתמש במודל ההשוואה</w:t>
      </w:r>
      <w:r w:rsidR="00D76C6C" w:rsidRPr="00152E69">
        <w:rPr>
          <w:rtl/>
        </w:rPr>
        <w:t xml:space="preserve"> של </w:t>
      </w:r>
      <w:proofErr w:type="spellStart"/>
      <w:r w:rsidR="00D76C6C" w:rsidRPr="00152E69">
        <w:t>Ignat</w:t>
      </w:r>
      <w:proofErr w:type="spellEnd"/>
      <w:r w:rsidR="00D76C6C" w:rsidRPr="00152E69">
        <w:rPr>
          <w:rtl/>
        </w:rPr>
        <w:t xml:space="preserve"> [</w:t>
      </w:r>
      <w:r w:rsidR="00AB631A" w:rsidRPr="00152E69">
        <w:t>48</w:t>
      </w:r>
      <w:r w:rsidR="00D76C6C" w:rsidRPr="00152E69">
        <w:rPr>
          <w:rtl/>
        </w:rPr>
        <w:t xml:space="preserve">] המתבסס על ניתוח </w:t>
      </w:r>
      <w:r w:rsidR="00D76C6C" w:rsidRPr="00152E69">
        <w:t>root mean square error of calibration</w:t>
      </w:r>
      <w:r w:rsidR="00D76C6C" w:rsidRPr="00152E69">
        <w:rPr>
          <w:rtl/>
        </w:rPr>
        <w:t xml:space="preserve"> (</w:t>
      </w:r>
      <w:r w:rsidR="00D76C6C" w:rsidRPr="00152E69">
        <w:t>RMSEC</w:t>
      </w:r>
      <w:r w:rsidR="00D76C6C" w:rsidRPr="00152E69">
        <w:rPr>
          <w:rtl/>
        </w:rPr>
        <w:t>) ו-</w:t>
      </w:r>
      <w:r w:rsidR="00D76C6C" w:rsidRPr="00152E69">
        <w:t>root mean square error of cross validation</w:t>
      </w:r>
      <w:r w:rsidR="00D76C6C" w:rsidRPr="00152E69">
        <w:rPr>
          <w:rtl/>
        </w:rPr>
        <w:t xml:space="preserve"> (</w:t>
      </w:r>
      <w:r w:rsidR="00D76C6C" w:rsidRPr="00152E69">
        <w:t>RMSECV</w:t>
      </w:r>
      <w:r w:rsidR="00D76C6C" w:rsidRPr="00152E69">
        <w:rPr>
          <w:rtl/>
        </w:rPr>
        <w:t xml:space="preserve">) כדי לייצר ערך </w:t>
      </w:r>
      <w:proofErr w:type="spellStart"/>
      <w:r w:rsidR="00D76C6C" w:rsidRPr="00152E69">
        <w:t>Standerdized</w:t>
      </w:r>
      <w:proofErr w:type="spellEnd"/>
      <w:r w:rsidR="00D76C6C" w:rsidRPr="00152E69">
        <w:t xml:space="preserve"> Weighted Sum</w:t>
      </w:r>
      <w:r w:rsidR="00D76C6C" w:rsidRPr="00152E69">
        <w:rPr>
          <w:rtl/>
        </w:rPr>
        <w:t xml:space="preserve"> (</w:t>
      </w:r>
      <w:r w:rsidR="00D76C6C" w:rsidRPr="00152E69">
        <w:t>SWS</w:t>
      </w:r>
      <w:r w:rsidR="00D76C6C" w:rsidRPr="00152E69">
        <w:rPr>
          <w:rtl/>
        </w:rPr>
        <w:t>) שמהווה מדד לאיכות החיזוי של המודלים. מערך זה נוכל להסיק מי מהשיטות מתאימה יותר לזיהוי וכימות חיידקים במים.</w:t>
      </w:r>
    </w:p>
    <w:p w:rsidR="00054DA4" w:rsidRPr="00152E69" w:rsidRDefault="00054DA4" w:rsidP="00CD70A3">
      <w:pPr>
        <w:rPr>
          <w:rtl/>
        </w:rPr>
      </w:pPr>
      <w:r w:rsidRPr="00152E69">
        <w:rPr>
          <w:rtl/>
        </w:rPr>
        <w:lastRenderedPageBreak/>
        <w:t>את כל עבודת המעבדה</w:t>
      </w:r>
      <w:r w:rsidR="00261741" w:rsidRPr="00152E69">
        <w:rPr>
          <w:rtl/>
        </w:rPr>
        <w:t>, כולל גידול החיידקים, הכנת הדוגמה ומדידה בפועל</w:t>
      </w:r>
      <w:r w:rsidRPr="00152E69">
        <w:rPr>
          <w:rtl/>
        </w:rPr>
        <w:t xml:space="preserve"> יבצע התלמיד (אמיר נקר) בשיתוף פעולה מלא עם החוקרים מהמכון להנדסה חקלאית (ד"ר זאב </w:t>
      </w:r>
      <w:proofErr w:type="spellStart"/>
      <w:r w:rsidRPr="00152E69">
        <w:rPr>
          <w:rtl/>
        </w:rPr>
        <w:t>שמילוביץ</w:t>
      </w:r>
      <w:proofErr w:type="spellEnd"/>
      <w:r w:rsidRPr="00152E69">
        <w:rPr>
          <w:rtl/>
        </w:rPr>
        <w:t xml:space="preserve">' וד"ר </w:t>
      </w:r>
      <w:proofErr w:type="spellStart"/>
      <w:r w:rsidRPr="00152E69">
        <w:rPr>
          <w:rtl/>
        </w:rPr>
        <w:t>תימאה</w:t>
      </w:r>
      <w:proofErr w:type="spellEnd"/>
      <w:r w:rsidRPr="00152E69">
        <w:rPr>
          <w:rtl/>
        </w:rPr>
        <w:t xml:space="preserve"> </w:t>
      </w:r>
      <w:proofErr w:type="spellStart"/>
      <w:r w:rsidRPr="00152E69">
        <w:rPr>
          <w:rtl/>
        </w:rPr>
        <w:t>איגנת</w:t>
      </w:r>
      <w:proofErr w:type="spellEnd"/>
      <w:r w:rsidRPr="00152E69">
        <w:rPr>
          <w:rtl/>
        </w:rPr>
        <w:t>) וחוקרים מהמעבדה של פרופ' שלמה סלע מהמכון לאיכות ובטיחות מזון של מרכז המחקר החקלאי. התלמיד יהיה שותף ב</w:t>
      </w:r>
      <w:r w:rsidR="00261741" w:rsidRPr="00152E69">
        <w:rPr>
          <w:rtl/>
        </w:rPr>
        <w:t>תכנון ו</w:t>
      </w:r>
      <w:r w:rsidRPr="00152E69">
        <w:rPr>
          <w:rtl/>
        </w:rPr>
        <w:t xml:space="preserve">בניית פלטפורמת </w:t>
      </w:r>
      <w:proofErr w:type="spellStart"/>
      <w:r w:rsidRPr="00152E69">
        <w:rPr>
          <w:rtl/>
        </w:rPr>
        <w:t>הראמאן</w:t>
      </w:r>
      <w:proofErr w:type="spellEnd"/>
      <w:r w:rsidRPr="00152E69">
        <w:rPr>
          <w:rtl/>
        </w:rPr>
        <w:t xml:space="preserve"> (יחד עם עובדי המכון להנד</w:t>
      </w:r>
      <w:r w:rsidR="00261741" w:rsidRPr="00152E69">
        <w:rPr>
          <w:rtl/>
        </w:rPr>
        <w:t xml:space="preserve">סה חקלאית). בעבודה על </w:t>
      </w:r>
      <w:proofErr w:type="spellStart"/>
      <w:r w:rsidR="00261741" w:rsidRPr="00152E69">
        <w:rPr>
          <w:rtl/>
        </w:rPr>
        <w:t>ספקטרוסקופיית</w:t>
      </w:r>
      <w:proofErr w:type="spellEnd"/>
      <w:r w:rsidR="00261741" w:rsidRPr="00152E69">
        <w:rPr>
          <w:rtl/>
        </w:rPr>
        <w:t xml:space="preserve"> פלואורסנציה התלמיד יבצע את כל הסריקות והאנליזות בשיתוף פעולה עם חוקרים מהמעבדה של ד"ר מיכאל </w:t>
      </w:r>
      <w:proofErr w:type="spellStart"/>
      <w:r w:rsidR="00261741" w:rsidRPr="00152E69">
        <w:rPr>
          <w:rtl/>
        </w:rPr>
        <w:t>בוריסובר</w:t>
      </w:r>
      <w:proofErr w:type="spellEnd"/>
      <w:r w:rsidR="00261741" w:rsidRPr="00152E69">
        <w:rPr>
          <w:rtl/>
        </w:rPr>
        <w:t xml:space="preserve"> מהמכון למדעי הקרקע והמים של מרכז המחקר החקלאי. התלמיד יבצע את כל </w:t>
      </w:r>
      <w:r w:rsidRPr="00152E69">
        <w:rPr>
          <w:rtl/>
        </w:rPr>
        <w:t>האנליזות</w:t>
      </w:r>
      <w:r w:rsidR="00261741" w:rsidRPr="00152E69">
        <w:rPr>
          <w:rtl/>
        </w:rPr>
        <w:t xml:space="preserve"> הסטטיסטיות, פיתוח, שיפור והשוואת המודלים הסטטיסטיים</w:t>
      </w:r>
      <w:r w:rsidRPr="00152E69">
        <w:rPr>
          <w:rtl/>
        </w:rPr>
        <w:t xml:space="preserve"> לאחר הסריקות. </w:t>
      </w:r>
    </w:p>
    <w:p w:rsidR="00054DA4" w:rsidRDefault="00054DA4" w:rsidP="009966CC">
      <w:pPr>
        <w:pStyle w:val="3"/>
        <w:rPr>
          <w:sz w:val="32"/>
          <w:szCs w:val="32"/>
        </w:rPr>
      </w:pPr>
      <w:r w:rsidRPr="009966CC">
        <w:rPr>
          <w:sz w:val="32"/>
          <w:szCs w:val="32"/>
          <w:rtl/>
        </w:rPr>
        <w:t>לוח הזמנים</w:t>
      </w:r>
    </w:p>
    <w:tbl>
      <w:tblPr>
        <w:tblStyle w:val="aff8"/>
        <w:bidiVisual/>
        <w:tblW w:w="9356" w:type="dxa"/>
        <w:jc w:val="center"/>
        <w:tblLook w:val="04A0" w:firstRow="1" w:lastRow="0" w:firstColumn="1" w:lastColumn="0" w:noHBand="0" w:noVBand="1"/>
      </w:tblPr>
      <w:tblGrid>
        <w:gridCol w:w="7430"/>
        <w:gridCol w:w="966"/>
        <w:gridCol w:w="960"/>
      </w:tblGrid>
      <w:tr w:rsidR="00B561A3" w:rsidRPr="00152E69" w:rsidTr="00B66A13">
        <w:trPr>
          <w:trHeight w:val="314"/>
          <w:jc w:val="center"/>
        </w:trPr>
        <w:tc>
          <w:tcPr>
            <w:tcW w:w="7430" w:type="dxa"/>
          </w:tcPr>
          <w:p w:rsidR="00B561A3" w:rsidRPr="00152E69" w:rsidRDefault="00B561A3" w:rsidP="00B66A13">
            <w:pPr>
              <w:jc w:val="center"/>
              <w:rPr>
                <w:rtl/>
              </w:rPr>
            </w:pPr>
            <w:r w:rsidRPr="00152E69">
              <w:rPr>
                <w:rtl/>
                <w:lang w:bidi="he-IL"/>
              </w:rPr>
              <w:t>פעולה</w:t>
            </w:r>
          </w:p>
        </w:tc>
        <w:tc>
          <w:tcPr>
            <w:tcW w:w="966" w:type="dxa"/>
          </w:tcPr>
          <w:p w:rsidR="00B561A3" w:rsidRPr="00152E69" w:rsidRDefault="00B561A3" w:rsidP="00B66A13">
            <w:pPr>
              <w:jc w:val="center"/>
              <w:rPr>
                <w:rtl/>
              </w:rPr>
            </w:pPr>
            <w:r w:rsidRPr="00152E69">
              <w:rPr>
                <w:rtl/>
                <w:lang w:bidi="he-IL"/>
              </w:rPr>
              <w:t>תאריך התחלה משוער</w:t>
            </w:r>
          </w:p>
        </w:tc>
        <w:tc>
          <w:tcPr>
            <w:tcW w:w="960" w:type="dxa"/>
          </w:tcPr>
          <w:p w:rsidR="00B561A3" w:rsidRPr="00152E69" w:rsidRDefault="00B561A3" w:rsidP="00B66A13">
            <w:pPr>
              <w:jc w:val="center"/>
              <w:rPr>
                <w:rtl/>
              </w:rPr>
            </w:pPr>
            <w:r w:rsidRPr="00152E69">
              <w:rPr>
                <w:rtl/>
                <w:lang w:bidi="he-IL"/>
              </w:rPr>
              <w:t>תאריך סיום משוער</w:t>
            </w:r>
          </w:p>
        </w:tc>
      </w:tr>
      <w:tr w:rsidR="00B561A3" w:rsidRPr="00152E69" w:rsidTr="00B66A13">
        <w:trPr>
          <w:trHeight w:val="314"/>
          <w:jc w:val="center"/>
        </w:trPr>
        <w:tc>
          <w:tcPr>
            <w:tcW w:w="7430" w:type="dxa"/>
          </w:tcPr>
          <w:p w:rsidR="00B561A3" w:rsidRPr="00152E69" w:rsidRDefault="00B561A3" w:rsidP="00B66A13">
            <w:pPr>
              <w:rPr>
                <w:rtl/>
              </w:rPr>
            </w:pPr>
            <w:r w:rsidRPr="00152E69">
              <w:rPr>
                <w:rtl/>
                <w:lang w:bidi="he-IL"/>
              </w:rPr>
              <w:t xml:space="preserve">אופטימיזציה של הפלטפורמה ושיטת הכנת הדוגמה לזיהוי חיידקי </w:t>
            </w:r>
            <w:r w:rsidRPr="00152E69">
              <w:rPr>
                <w:i/>
                <w:iCs/>
              </w:rPr>
              <w:t xml:space="preserve">E. </w:t>
            </w:r>
            <w:proofErr w:type="gramStart"/>
            <w:r w:rsidRPr="00152E69">
              <w:rPr>
                <w:i/>
                <w:iCs/>
              </w:rPr>
              <w:t>coli</w:t>
            </w:r>
            <w:proofErr w:type="gramEnd"/>
            <w:r w:rsidRPr="00152E69">
              <w:rPr>
                <w:rtl/>
                <w:lang w:bidi="he-IL"/>
              </w:rPr>
              <w:t xml:space="preserve"> בעזרת מכשיר </w:t>
            </w:r>
            <w:proofErr w:type="spellStart"/>
            <w:r w:rsidRPr="00152E69">
              <w:rPr>
                <w:rtl/>
                <w:lang w:bidi="he-IL"/>
              </w:rPr>
              <w:t>ראמאן</w:t>
            </w:r>
            <w:proofErr w:type="spellEnd"/>
            <w:r w:rsidRPr="00152E69">
              <w:rPr>
                <w:rtl/>
              </w:rPr>
              <w:t xml:space="preserve">. </w:t>
            </w:r>
          </w:p>
        </w:tc>
        <w:tc>
          <w:tcPr>
            <w:tcW w:w="966" w:type="dxa"/>
          </w:tcPr>
          <w:p w:rsidR="00B561A3" w:rsidRPr="00152E69" w:rsidRDefault="00B561A3" w:rsidP="00B66A13">
            <w:pPr>
              <w:rPr>
                <w:rtl/>
                <w:lang w:bidi="he-IL"/>
              </w:rPr>
            </w:pPr>
            <w:r w:rsidRPr="00152E69">
              <w:rPr>
                <w:rtl/>
              </w:rPr>
              <w:t>11</w:t>
            </w:r>
            <w:r>
              <w:rPr>
                <w:rFonts w:hint="cs"/>
                <w:rtl/>
                <w:lang w:bidi="he-IL"/>
              </w:rPr>
              <w:t>/</w:t>
            </w:r>
            <w:r w:rsidRPr="00152E69">
              <w:rPr>
                <w:rtl/>
              </w:rPr>
              <w:t>2016</w:t>
            </w:r>
          </w:p>
        </w:tc>
        <w:tc>
          <w:tcPr>
            <w:tcW w:w="960" w:type="dxa"/>
          </w:tcPr>
          <w:p w:rsidR="00B561A3" w:rsidRPr="00152E69" w:rsidRDefault="00B561A3" w:rsidP="00B66A13">
            <w:pPr>
              <w:rPr>
                <w:rtl/>
              </w:rPr>
            </w:pPr>
            <w:r>
              <w:rPr>
                <w:rFonts w:hint="cs"/>
                <w:rtl/>
                <w:lang w:bidi="he-IL"/>
              </w:rPr>
              <w:t>12</w:t>
            </w:r>
            <w:r>
              <w:rPr>
                <w:rFonts w:hint="cs"/>
                <w:rtl/>
                <w:lang w:bidi="he-IL"/>
              </w:rPr>
              <w:t>/</w:t>
            </w:r>
            <w:r w:rsidRPr="00152E69">
              <w:rPr>
                <w:rtl/>
              </w:rPr>
              <w:t>2017</w:t>
            </w:r>
          </w:p>
        </w:tc>
      </w:tr>
      <w:tr w:rsidR="00B561A3" w:rsidRPr="00152E69" w:rsidTr="00B66A13">
        <w:trPr>
          <w:trHeight w:val="314"/>
          <w:jc w:val="center"/>
        </w:trPr>
        <w:tc>
          <w:tcPr>
            <w:tcW w:w="7430" w:type="dxa"/>
          </w:tcPr>
          <w:p w:rsidR="00B561A3" w:rsidRPr="00152E69" w:rsidRDefault="00B561A3" w:rsidP="00B66A13">
            <w:pPr>
              <w:rPr>
                <w:rtl/>
                <w:lang w:bidi="he-IL"/>
              </w:rPr>
            </w:pPr>
            <w:r>
              <w:rPr>
                <w:rFonts w:hint="cs"/>
                <w:rtl/>
                <w:lang w:bidi="he-IL"/>
              </w:rPr>
              <w:t xml:space="preserve">איסוף נתוני </w:t>
            </w:r>
            <w:proofErr w:type="spellStart"/>
            <w:r>
              <w:rPr>
                <w:rFonts w:hint="cs"/>
                <w:rtl/>
                <w:lang w:bidi="he-IL"/>
              </w:rPr>
              <w:t>פלורסנציה</w:t>
            </w:r>
            <w:proofErr w:type="spellEnd"/>
            <w:r>
              <w:rPr>
                <w:rFonts w:hint="cs"/>
                <w:rtl/>
                <w:lang w:bidi="he-IL"/>
              </w:rPr>
              <w:t xml:space="preserve"> מדגימות קידוחי מים</w:t>
            </w:r>
          </w:p>
        </w:tc>
        <w:tc>
          <w:tcPr>
            <w:tcW w:w="966" w:type="dxa"/>
          </w:tcPr>
          <w:p w:rsidR="00B561A3" w:rsidRPr="00152E69" w:rsidRDefault="00B561A3" w:rsidP="00B66A13">
            <w:pPr>
              <w:rPr>
                <w:rtl/>
                <w:lang w:bidi="he-IL"/>
              </w:rPr>
            </w:pPr>
            <w:r>
              <w:rPr>
                <w:lang w:bidi="he-IL"/>
              </w:rPr>
              <w:t>8/2017</w:t>
            </w:r>
          </w:p>
        </w:tc>
        <w:tc>
          <w:tcPr>
            <w:tcW w:w="960" w:type="dxa"/>
          </w:tcPr>
          <w:p w:rsidR="00B561A3" w:rsidRPr="00152E69" w:rsidRDefault="00B561A3" w:rsidP="00B66A13">
            <w:r>
              <w:t>8/2018</w:t>
            </w:r>
          </w:p>
        </w:tc>
      </w:tr>
      <w:tr w:rsidR="00B561A3" w:rsidRPr="00152E69" w:rsidTr="00B66A13">
        <w:trPr>
          <w:trHeight w:val="314"/>
          <w:jc w:val="center"/>
        </w:trPr>
        <w:tc>
          <w:tcPr>
            <w:tcW w:w="7430" w:type="dxa"/>
          </w:tcPr>
          <w:p w:rsidR="00B561A3" w:rsidRPr="00152E69" w:rsidRDefault="00B561A3" w:rsidP="00B66A13">
            <w:pPr>
              <w:rPr>
                <w:i/>
                <w:iCs/>
                <w:rtl/>
              </w:rPr>
            </w:pPr>
            <w:r w:rsidRPr="00152E69">
              <w:rPr>
                <w:rtl/>
                <w:lang w:bidi="he-IL"/>
              </w:rPr>
              <w:t xml:space="preserve">בחינת סף הרגישות של פלטפורמת </w:t>
            </w:r>
            <w:proofErr w:type="spellStart"/>
            <w:r w:rsidRPr="00152E69">
              <w:rPr>
                <w:rtl/>
                <w:lang w:bidi="he-IL"/>
              </w:rPr>
              <w:t>הראמאן</w:t>
            </w:r>
            <w:proofErr w:type="spellEnd"/>
            <w:r w:rsidRPr="00152E69">
              <w:rPr>
                <w:rtl/>
                <w:lang w:bidi="he-IL"/>
              </w:rPr>
              <w:t xml:space="preserve"> לחיידקי </w:t>
            </w:r>
            <w:r w:rsidRPr="00152E69">
              <w:rPr>
                <w:i/>
                <w:iCs/>
              </w:rPr>
              <w:t>E. coli</w:t>
            </w:r>
          </w:p>
        </w:tc>
        <w:tc>
          <w:tcPr>
            <w:tcW w:w="966" w:type="dxa"/>
          </w:tcPr>
          <w:p w:rsidR="00B561A3" w:rsidRPr="00152E69" w:rsidRDefault="00B561A3" w:rsidP="00B66A13">
            <w:pPr>
              <w:rPr>
                <w:rtl/>
              </w:rPr>
            </w:pPr>
            <w:r w:rsidRPr="00152E69">
              <w:rPr>
                <w:rtl/>
                <w:lang w:bidi="he-IL"/>
              </w:rPr>
              <w:t>10</w:t>
            </w:r>
            <w:r>
              <w:rPr>
                <w:rFonts w:hint="cs"/>
                <w:rtl/>
                <w:lang w:bidi="he-IL"/>
              </w:rPr>
              <w:t>/</w:t>
            </w:r>
            <w:r w:rsidRPr="00152E69">
              <w:rPr>
                <w:rtl/>
              </w:rPr>
              <w:t>2017</w:t>
            </w:r>
          </w:p>
        </w:tc>
        <w:tc>
          <w:tcPr>
            <w:tcW w:w="960" w:type="dxa"/>
          </w:tcPr>
          <w:p w:rsidR="00B561A3" w:rsidRPr="00152E69" w:rsidRDefault="00B561A3" w:rsidP="00B66A13">
            <w:pPr>
              <w:rPr>
                <w:rtl/>
              </w:rPr>
            </w:pPr>
            <w:r w:rsidRPr="00152E69">
              <w:rPr>
                <w:rtl/>
                <w:lang w:bidi="he-IL"/>
              </w:rPr>
              <w:t>12</w:t>
            </w:r>
            <w:r>
              <w:rPr>
                <w:rFonts w:hint="cs"/>
                <w:rtl/>
                <w:lang w:bidi="he-IL"/>
              </w:rPr>
              <w:t>/</w:t>
            </w:r>
            <w:r w:rsidRPr="00152E69">
              <w:rPr>
                <w:rtl/>
              </w:rPr>
              <w:t>2017</w:t>
            </w:r>
          </w:p>
        </w:tc>
      </w:tr>
      <w:tr w:rsidR="00B561A3" w:rsidRPr="00152E69" w:rsidTr="00B66A13">
        <w:trPr>
          <w:trHeight w:val="314"/>
          <w:jc w:val="center"/>
        </w:trPr>
        <w:tc>
          <w:tcPr>
            <w:tcW w:w="7430" w:type="dxa"/>
          </w:tcPr>
          <w:p w:rsidR="00B561A3" w:rsidRPr="00152E69" w:rsidRDefault="00B561A3" w:rsidP="00B66A13">
            <w:pPr>
              <w:rPr>
                <w:i/>
                <w:iCs/>
                <w:rtl/>
              </w:rPr>
            </w:pPr>
            <w:r w:rsidRPr="00152E69">
              <w:rPr>
                <w:rtl/>
                <w:lang w:bidi="he-IL"/>
              </w:rPr>
              <w:t xml:space="preserve">בחינת סף הרגישות של פלטפורמת </w:t>
            </w:r>
            <w:proofErr w:type="spellStart"/>
            <w:r w:rsidRPr="00152E69">
              <w:rPr>
                <w:rtl/>
                <w:lang w:bidi="he-IL"/>
              </w:rPr>
              <w:t>הראמאן</w:t>
            </w:r>
            <w:proofErr w:type="spellEnd"/>
            <w:r w:rsidRPr="00152E69">
              <w:rPr>
                <w:rtl/>
                <w:lang w:bidi="he-IL"/>
              </w:rPr>
              <w:t xml:space="preserve"> לחיידקי </w:t>
            </w:r>
            <w:r w:rsidRPr="00152E69">
              <w:rPr>
                <w:i/>
                <w:iCs/>
                <w:lang w:bidi="he-IL"/>
              </w:rPr>
              <w:t xml:space="preserve">B. </w:t>
            </w:r>
            <w:proofErr w:type="spellStart"/>
            <w:r w:rsidRPr="00152E69">
              <w:rPr>
                <w:i/>
                <w:iCs/>
                <w:lang w:bidi="he-IL"/>
              </w:rPr>
              <w:t>subtilis</w:t>
            </w:r>
            <w:proofErr w:type="spellEnd"/>
          </w:p>
        </w:tc>
        <w:tc>
          <w:tcPr>
            <w:tcW w:w="966" w:type="dxa"/>
          </w:tcPr>
          <w:p w:rsidR="00B561A3" w:rsidRPr="00152E69" w:rsidRDefault="00B561A3" w:rsidP="00B66A13">
            <w:pPr>
              <w:rPr>
                <w:rtl/>
                <w:lang w:bidi="he-IL"/>
              </w:rPr>
            </w:pPr>
            <w:r w:rsidRPr="00152E69">
              <w:rPr>
                <w:rtl/>
                <w:lang w:bidi="he-IL"/>
              </w:rPr>
              <w:t>10</w:t>
            </w:r>
            <w:r>
              <w:rPr>
                <w:rFonts w:hint="cs"/>
                <w:rtl/>
                <w:lang w:bidi="he-IL"/>
              </w:rPr>
              <w:t>/</w:t>
            </w:r>
            <w:r w:rsidRPr="00152E69">
              <w:rPr>
                <w:rtl/>
                <w:lang w:bidi="he-IL"/>
              </w:rPr>
              <w:t>2017</w:t>
            </w:r>
          </w:p>
        </w:tc>
        <w:tc>
          <w:tcPr>
            <w:tcW w:w="960" w:type="dxa"/>
          </w:tcPr>
          <w:p w:rsidR="00B561A3" w:rsidRPr="00152E69" w:rsidRDefault="00B561A3" w:rsidP="00B66A13">
            <w:pPr>
              <w:rPr>
                <w:rtl/>
                <w:lang w:bidi="he-IL"/>
              </w:rPr>
            </w:pPr>
            <w:r w:rsidRPr="00152E69">
              <w:rPr>
                <w:rtl/>
                <w:lang w:bidi="he-IL"/>
              </w:rPr>
              <w:t>12</w:t>
            </w:r>
            <w:r>
              <w:rPr>
                <w:rFonts w:hint="cs"/>
                <w:rtl/>
                <w:lang w:bidi="he-IL"/>
              </w:rPr>
              <w:t>/</w:t>
            </w:r>
            <w:r w:rsidRPr="00152E69">
              <w:rPr>
                <w:rtl/>
                <w:lang w:bidi="he-IL"/>
              </w:rPr>
              <w:t>2017</w:t>
            </w:r>
          </w:p>
        </w:tc>
      </w:tr>
      <w:tr w:rsidR="00B561A3" w:rsidRPr="00152E69" w:rsidTr="00B66A13">
        <w:trPr>
          <w:trHeight w:val="314"/>
          <w:jc w:val="center"/>
        </w:trPr>
        <w:tc>
          <w:tcPr>
            <w:tcW w:w="7430" w:type="dxa"/>
          </w:tcPr>
          <w:p w:rsidR="00B561A3" w:rsidRPr="00152E69" w:rsidRDefault="00B561A3" w:rsidP="00B66A13">
            <w:pPr>
              <w:rPr>
                <w:lang w:bidi="he-IL"/>
              </w:rPr>
            </w:pPr>
            <w:r>
              <w:rPr>
                <w:rFonts w:hint="cs"/>
                <w:rtl/>
                <w:lang w:bidi="he-IL"/>
              </w:rPr>
              <w:t xml:space="preserve">ניתוח ראשוני ומתקדם של נתוני </w:t>
            </w:r>
            <w:proofErr w:type="spellStart"/>
            <w:r>
              <w:rPr>
                <w:rFonts w:hint="cs"/>
                <w:rtl/>
                <w:lang w:bidi="he-IL"/>
              </w:rPr>
              <w:t>הפלורסנציה</w:t>
            </w:r>
            <w:proofErr w:type="spellEnd"/>
            <w:r>
              <w:rPr>
                <w:rFonts w:hint="cs"/>
                <w:rtl/>
                <w:lang w:bidi="he-IL"/>
              </w:rPr>
              <w:t xml:space="preserve"> שנאספו עד כה</w:t>
            </w:r>
          </w:p>
        </w:tc>
        <w:tc>
          <w:tcPr>
            <w:tcW w:w="966" w:type="dxa"/>
          </w:tcPr>
          <w:p w:rsidR="00B561A3" w:rsidRPr="00152E69" w:rsidRDefault="00B561A3" w:rsidP="00B66A13">
            <w:pPr>
              <w:rPr>
                <w:rtl/>
                <w:lang w:bidi="he-IL"/>
              </w:rPr>
            </w:pPr>
            <w:r>
              <w:rPr>
                <w:rFonts w:hint="cs"/>
                <w:rtl/>
                <w:lang w:bidi="he-IL"/>
              </w:rPr>
              <w:t>12/2017</w:t>
            </w:r>
          </w:p>
        </w:tc>
        <w:tc>
          <w:tcPr>
            <w:tcW w:w="960" w:type="dxa"/>
          </w:tcPr>
          <w:p w:rsidR="00B561A3" w:rsidRPr="00152E69" w:rsidRDefault="00B561A3" w:rsidP="00B66A13">
            <w:pPr>
              <w:rPr>
                <w:rtl/>
                <w:lang w:bidi="he-IL"/>
              </w:rPr>
            </w:pPr>
            <w:r>
              <w:rPr>
                <w:rFonts w:hint="cs"/>
                <w:rtl/>
                <w:lang w:bidi="he-IL"/>
              </w:rPr>
              <w:t>4/2018</w:t>
            </w:r>
          </w:p>
        </w:tc>
      </w:tr>
      <w:tr w:rsidR="00B561A3" w:rsidRPr="00152E69" w:rsidTr="00B66A13">
        <w:trPr>
          <w:trHeight w:val="314"/>
          <w:jc w:val="center"/>
        </w:trPr>
        <w:tc>
          <w:tcPr>
            <w:tcW w:w="7430" w:type="dxa"/>
          </w:tcPr>
          <w:p w:rsidR="00B561A3" w:rsidRPr="00152E69" w:rsidRDefault="00B561A3" w:rsidP="00B66A13">
            <w:pPr>
              <w:rPr>
                <w:rtl/>
                <w:lang w:bidi="he-IL"/>
              </w:rPr>
            </w:pPr>
            <w:r w:rsidRPr="00152E69">
              <w:rPr>
                <w:rtl/>
                <w:lang w:bidi="he-IL"/>
              </w:rPr>
              <w:t xml:space="preserve">בחינת יכולת אבחנה סגולית בין חיידקי </w:t>
            </w:r>
            <w:r w:rsidRPr="00152E69">
              <w:rPr>
                <w:i/>
                <w:iCs/>
                <w:lang w:bidi="he-IL"/>
              </w:rPr>
              <w:t>E</w:t>
            </w:r>
            <w:r w:rsidRPr="00152E69">
              <w:rPr>
                <w:lang w:bidi="he-IL"/>
              </w:rPr>
              <w:t xml:space="preserve">. </w:t>
            </w:r>
            <w:proofErr w:type="gramStart"/>
            <w:r w:rsidRPr="00152E69">
              <w:rPr>
                <w:i/>
                <w:iCs/>
                <w:lang w:bidi="he-IL"/>
              </w:rPr>
              <w:t>coli</w:t>
            </w:r>
            <w:proofErr w:type="gramEnd"/>
            <w:r w:rsidRPr="00152E69">
              <w:rPr>
                <w:rtl/>
                <w:lang w:bidi="he-IL"/>
              </w:rPr>
              <w:t xml:space="preserve"> ו-</w:t>
            </w:r>
            <w:r w:rsidRPr="00152E69">
              <w:rPr>
                <w:i/>
                <w:iCs/>
                <w:lang w:bidi="he-IL"/>
              </w:rPr>
              <w:t xml:space="preserve">B. </w:t>
            </w:r>
            <w:proofErr w:type="spellStart"/>
            <w:r w:rsidRPr="00152E69">
              <w:rPr>
                <w:i/>
                <w:iCs/>
                <w:lang w:bidi="he-IL"/>
              </w:rPr>
              <w:t>subtilis</w:t>
            </w:r>
            <w:proofErr w:type="spellEnd"/>
            <w:r w:rsidRPr="00152E69">
              <w:rPr>
                <w:rtl/>
                <w:lang w:bidi="he-IL"/>
              </w:rPr>
              <w:t xml:space="preserve"> בפלטפורמת </w:t>
            </w:r>
            <w:proofErr w:type="spellStart"/>
            <w:r w:rsidRPr="00152E69">
              <w:rPr>
                <w:rtl/>
                <w:lang w:bidi="he-IL"/>
              </w:rPr>
              <w:t>ראמאן</w:t>
            </w:r>
            <w:proofErr w:type="spellEnd"/>
          </w:p>
        </w:tc>
        <w:tc>
          <w:tcPr>
            <w:tcW w:w="966" w:type="dxa"/>
          </w:tcPr>
          <w:p w:rsidR="00B561A3" w:rsidRPr="00152E69" w:rsidRDefault="00B561A3" w:rsidP="00B66A13">
            <w:pPr>
              <w:rPr>
                <w:rtl/>
                <w:lang w:bidi="he-IL"/>
              </w:rPr>
            </w:pPr>
            <w:r w:rsidRPr="00152E69">
              <w:rPr>
                <w:rtl/>
                <w:lang w:bidi="he-IL"/>
              </w:rPr>
              <w:t>1</w:t>
            </w:r>
            <w:r>
              <w:rPr>
                <w:rFonts w:hint="cs"/>
                <w:rtl/>
                <w:lang w:bidi="he-IL"/>
              </w:rPr>
              <w:t>/</w:t>
            </w:r>
            <w:r w:rsidRPr="00152E69">
              <w:rPr>
                <w:rtl/>
                <w:lang w:bidi="he-IL"/>
              </w:rPr>
              <w:t>2018</w:t>
            </w:r>
          </w:p>
        </w:tc>
        <w:tc>
          <w:tcPr>
            <w:tcW w:w="960" w:type="dxa"/>
          </w:tcPr>
          <w:p w:rsidR="00B561A3" w:rsidRPr="00152E69" w:rsidRDefault="00B561A3" w:rsidP="00B66A13">
            <w:pPr>
              <w:rPr>
                <w:rtl/>
                <w:lang w:bidi="he-IL"/>
              </w:rPr>
            </w:pPr>
            <w:r w:rsidRPr="00152E69">
              <w:rPr>
                <w:rtl/>
                <w:lang w:bidi="he-IL"/>
              </w:rPr>
              <w:t>4</w:t>
            </w:r>
            <w:r>
              <w:rPr>
                <w:rFonts w:hint="cs"/>
                <w:rtl/>
                <w:lang w:bidi="he-IL"/>
              </w:rPr>
              <w:t>/</w:t>
            </w:r>
            <w:r w:rsidRPr="00152E69">
              <w:rPr>
                <w:rtl/>
                <w:lang w:bidi="he-IL"/>
              </w:rPr>
              <w:t>2018</w:t>
            </w:r>
          </w:p>
        </w:tc>
      </w:tr>
      <w:tr w:rsidR="00B561A3" w:rsidRPr="00152E69" w:rsidTr="00B66A13">
        <w:trPr>
          <w:trHeight w:val="314"/>
          <w:jc w:val="center"/>
        </w:trPr>
        <w:tc>
          <w:tcPr>
            <w:tcW w:w="7430" w:type="dxa"/>
          </w:tcPr>
          <w:p w:rsidR="00B561A3" w:rsidRPr="00A44F1E" w:rsidRDefault="00B561A3" w:rsidP="00B66A13">
            <w:pPr>
              <w:rPr>
                <w:i/>
                <w:iCs/>
                <w:rtl/>
              </w:rPr>
            </w:pPr>
            <w:r>
              <w:rPr>
                <w:rFonts w:hint="cs"/>
                <w:rtl/>
                <w:lang w:bidi="he-IL"/>
              </w:rPr>
              <w:t xml:space="preserve">בחינת ספי רגישות לחיידקי </w:t>
            </w:r>
            <w:r>
              <w:rPr>
                <w:i/>
                <w:iCs/>
              </w:rPr>
              <w:t xml:space="preserve">E. </w:t>
            </w:r>
            <w:proofErr w:type="gramStart"/>
            <w:r>
              <w:rPr>
                <w:i/>
                <w:iCs/>
              </w:rPr>
              <w:t>coli</w:t>
            </w:r>
            <w:proofErr w:type="gramEnd"/>
            <w:r>
              <w:rPr>
                <w:rFonts w:hint="cs"/>
                <w:i/>
                <w:iCs/>
                <w:rtl/>
                <w:lang w:bidi="he-IL"/>
              </w:rPr>
              <w:t xml:space="preserve"> ו</w:t>
            </w:r>
            <w:r>
              <w:rPr>
                <w:rFonts w:hint="cs"/>
                <w:i/>
                <w:iCs/>
                <w:rtl/>
              </w:rPr>
              <w:t>-</w:t>
            </w:r>
            <w:r>
              <w:rPr>
                <w:i/>
                <w:iCs/>
              </w:rPr>
              <w:t xml:space="preserve">B. </w:t>
            </w:r>
            <w:proofErr w:type="spellStart"/>
            <w:r>
              <w:rPr>
                <w:i/>
                <w:iCs/>
              </w:rPr>
              <w:t>subtilis</w:t>
            </w:r>
            <w:proofErr w:type="spellEnd"/>
          </w:p>
        </w:tc>
        <w:tc>
          <w:tcPr>
            <w:tcW w:w="966" w:type="dxa"/>
          </w:tcPr>
          <w:p w:rsidR="00B561A3" w:rsidRPr="00152E69" w:rsidRDefault="00B561A3" w:rsidP="00B66A13">
            <w:pPr>
              <w:rPr>
                <w:rtl/>
                <w:lang w:bidi="he-IL"/>
              </w:rPr>
            </w:pPr>
            <w:r>
              <w:rPr>
                <w:rFonts w:hint="cs"/>
                <w:rtl/>
                <w:lang w:bidi="he-IL"/>
              </w:rPr>
              <w:t>1/2018</w:t>
            </w:r>
          </w:p>
        </w:tc>
        <w:tc>
          <w:tcPr>
            <w:tcW w:w="960" w:type="dxa"/>
          </w:tcPr>
          <w:p w:rsidR="00B561A3" w:rsidRPr="00152E69" w:rsidRDefault="00B561A3" w:rsidP="00B66A13">
            <w:pPr>
              <w:rPr>
                <w:rtl/>
                <w:lang w:bidi="he-IL"/>
              </w:rPr>
            </w:pPr>
            <w:r>
              <w:rPr>
                <w:rFonts w:hint="cs"/>
                <w:rtl/>
                <w:lang w:bidi="he-IL"/>
              </w:rPr>
              <w:t>4/2018</w:t>
            </w:r>
          </w:p>
        </w:tc>
      </w:tr>
      <w:tr w:rsidR="00B561A3" w:rsidRPr="00152E69" w:rsidTr="00B66A13">
        <w:trPr>
          <w:trHeight w:val="314"/>
          <w:jc w:val="center"/>
        </w:trPr>
        <w:tc>
          <w:tcPr>
            <w:tcW w:w="7430" w:type="dxa"/>
          </w:tcPr>
          <w:p w:rsidR="00B561A3" w:rsidRPr="00152E69" w:rsidRDefault="00B561A3" w:rsidP="00B66A13">
            <w:pPr>
              <w:rPr>
                <w:rtl/>
              </w:rPr>
            </w:pPr>
            <w:r w:rsidRPr="00152E69">
              <w:rPr>
                <w:rtl/>
                <w:lang w:bidi="he-IL"/>
              </w:rPr>
              <w:t xml:space="preserve">השוואה בין </w:t>
            </w:r>
            <w:proofErr w:type="spellStart"/>
            <w:r w:rsidRPr="00152E69">
              <w:rPr>
                <w:rtl/>
                <w:lang w:bidi="he-IL"/>
              </w:rPr>
              <w:t>ספקטרוסקופיות</w:t>
            </w:r>
            <w:proofErr w:type="spellEnd"/>
            <w:r w:rsidRPr="00152E69">
              <w:rPr>
                <w:rtl/>
                <w:lang w:bidi="he-IL"/>
              </w:rPr>
              <w:t xml:space="preserve"> </w:t>
            </w:r>
            <w:proofErr w:type="spellStart"/>
            <w:r w:rsidRPr="00152E69">
              <w:rPr>
                <w:rtl/>
                <w:lang w:bidi="he-IL"/>
              </w:rPr>
              <w:t>ראמאן</w:t>
            </w:r>
            <w:proofErr w:type="spellEnd"/>
            <w:r w:rsidRPr="00152E69">
              <w:rPr>
                <w:rtl/>
                <w:lang w:bidi="he-IL"/>
              </w:rPr>
              <w:t xml:space="preserve"> ברזולוציה נמוכה לפלואורסנציה לזיהוי וכימות חיידקים במים</w:t>
            </w:r>
          </w:p>
        </w:tc>
        <w:tc>
          <w:tcPr>
            <w:tcW w:w="966" w:type="dxa"/>
          </w:tcPr>
          <w:p w:rsidR="00B561A3" w:rsidRPr="00152E69" w:rsidRDefault="00B561A3" w:rsidP="00B66A13">
            <w:pPr>
              <w:rPr>
                <w:rtl/>
                <w:lang w:bidi="he-IL"/>
              </w:rPr>
            </w:pPr>
            <w:r w:rsidRPr="00152E69">
              <w:rPr>
                <w:rtl/>
                <w:lang w:bidi="he-IL"/>
              </w:rPr>
              <w:t>4</w:t>
            </w:r>
            <w:r>
              <w:rPr>
                <w:rFonts w:hint="cs"/>
                <w:rtl/>
                <w:lang w:bidi="he-IL"/>
              </w:rPr>
              <w:t>/</w:t>
            </w:r>
            <w:r w:rsidRPr="00152E69">
              <w:rPr>
                <w:rtl/>
                <w:lang w:bidi="he-IL"/>
              </w:rPr>
              <w:t>2018</w:t>
            </w:r>
          </w:p>
        </w:tc>
        <w:tc>
          <w:tcPr>
            <w:tcW w:w="960" w:type="dxa"/>
          </w:tcPr>
          <w:p w:rsidR="00B561A3" w:rsidRPr="00152E69" w:rsidRDefault="00B561A3" w:rsidP="00B66A13">
            <w:pPr>
              <w:rPr>
                <w:rtl/>
                <w:lang w:bidi="he-IL"/>
              </w:rPr>
            </w:pPr>
            <w:r>
              <w:rPr>
                <w:rFonts w:hint="cs"/>
                <w:rtl/>
                <w:lang w:bidi="he-IL"/>
              </w:rPr>
              <w:t>8/</w:t>
            </w:r>
            <w:r w:rsidRPr="00152E69">
              <w:rPr>
                <w:rtl/>
                <w:lang w:bidi="he-IL"/>
              </w:rPr>
              <w:t>2018</w:t>
            </w:r>
          </w:p>
        </w:tc>
      </w:tr>
      <w:tr w:rsidR="00B561A3" w:rsidRPr="00152E69" w:rsidTr="00B66A13">
        <w:trPr>
          <w:trHeight w:val="314"/>
          <w:jc w:val="center"/>
        </w:trPr>
        <w:tc>
          <w:tcPr>
            <w:tcW w:w="7430" w:type="dxa"/>
          </w:tcPr>
          <w:p w:rsidR="00B561A3" w:rsidRPr="00152E69" w:rsidRDefault="00B561A3" w:rsidP="00B66A13">
            <w:pPr>
              <w:rPr>
                <w:rtl/>
              </w:rPr>
            </w:pPr>
            <w:r w:rsidRPr="00152E69">
              <w:rPr>
                <w:rtl/>
                <w:lang w:bidi="he-IL"/>
              </w:rPr>
              <w:t>כתיבת דוח העבודה והגשתו</w:t>
            </w:r>
            <w:r w:rsidRPr="00152E69">
              <w:rPr>
                <w:rtl/>
              </w:rPr>
              <w:t>.</w:t>
            </w:r>
          </w:p>
        </w:tc>
        <w:tc>
          <w:tcPr>
            <w:tcW w:w="966" w:type="dxa"/>
          </w:tcPr>
          <w:p w:rsidR="00B561A3" w:rsidRPr="00152E69" w:rsidRDefault="00B561A3" w:rsidP="00B66A13">
            <w:pPr>
              <w:rPr>
                <w:rtl/>
                <w:lang w:bidi="he-IL"/>
              </w:rPr>
            </w:pPr>
            <w:r>
              <w:rPr>
                <w:rFonts w:hint="cs"/>
                <w:rtl/>
                <w:lang w:bidi="he-IL"/>
              </w:rPr>
              <w:t>8/</w:t>
            </w:r>
            <w:r w:rsidRPr="00152E69">
              <w:rPr>
                <w:rtl/>
              </w:rPr>
              <w:t>2018</w:t>
            </w:r>
          </w:p>
        </w:tc>
        <w:tc>
          <w:tcPr>
            <w:tcW w:w="960" w:type="dxa"/>
          </w:tcPr>
          <w:p w:rsidR="00B561A3" w:rsidRPr="00152E69" w:rsidRDefault="00B561A3" w:rsidP="00B66A13">
            <w:pPr>
              <w:rPr>
                <w:rtl/>
                <w:lang w:bidi="he-IL"/>
              </w:rPr>
            </w:pPr>
            <w:r w:rsidRPr="00152E69">
              <w:rPr>
                <w:rtl/>
              </w:rPr>
              <w:t>10</w:t>
            </w:r>
            <w:r>
              <w:rPr>
                <w:rFonts w:hint="cs"/>
                <w:rtl/>
                <w:lang w:bidi="he-IL"/>
              </w:rPr>
              <w:t>/</w:t>
            </w:r>
            <w:r w:rsidRPr="00152E69">
              <w:rPr>
                <w:rtl/>
              </w:rPr>
              <w:t>2018</w:t>
            </w:r>
          </w:p>
        </w:tc>
      </w:tr>
    </w:tbl>
    <w:p w:rsidR="006E1E0C" w:rsidRDefault="006E1E0C" w:rsidP="006E1E0C">
      <w:pPr>
        <w:rPr>
          <w:rtl/>
        </w:rPr>
      </w:pPr>
    </w:p>
    <w:p w:rsidR="006E1E0C" w:rsidRDefault="006E1E0C" w:rsidP="006E1E0C">
      <w:pPr>
        <w:rPr>
          <w:rtl/>
        </w:rPr>
      </w:pPr>
    </w:p>
    <w:p w:rsidR="006E1E0C" w:rsidRDefault="006E1E0C">
      <w:pPr>
        <w:bidi w:val="0"/>
        <w:spacing w:before="0" w:after="160" w:line="259" w:lineRule="auto"/>
        <w:jc w:val="left"/>
        <w:rPr>
          <w:rtl/>
        </w:rPr>
      </w:pPr>
      <w:r>
        <w:rPr>
          <w:rtl/>
        </w:rPr>
        <w:br w:type="page"/>
      </w:r>
    </w:p>
    <w:p w:rsidR="009A33B0" w:rsidRDefault="004220B1" w:rsidP="00CD70A3">
      <w:pPr>
        <w:pStyle w:val="1"/>
        <w:rPr>
          <w:rtl/>
        </w:rPr>
      </w:pPr>
      <w:bookmarkStart w:id="0" w:name="_GoBack"/>
      <w:bookmarkEnd w:id="0"/>
      <w:r>
        <w:rPr>
          <w:rFonts w:hint="cs"/>
          <w:rtl/>
        </w:rPr>
        <w:lastRenderedPageBreak/>
        <w:t>תוצאות ראשוניות</w:t>
      </w:r>
    </w:p>
    <w:p w:rsidR="00EF5637" w:rsidRDefault="00EF5637" w:rsidP="00CD70A3">
      <w:pPr>
        <w:pStyle w:val="2"/>
        <w:rPr>
          <w:rtl/>
        </w:rPr>
      </w:pPr>
      <w:r>
        <w:rPr>
          <w:rFonts w:hint="cs"/>
          <w:rtl/>
        </w:rPr>
        <w:t xml:space="preserve">ניסוי </w:t>
      </w:r>
      <w:proofErr w:type="spellStart"/>
      <w:r>
        <w:rPr>
          <w:rFonts w:hint="cs"/>
          <w:rtl/>
        </w:rPr>
        <w:t>ראמאן</w:t>
      </w:r>
      <w:proofErr w:type="spellEnd"/>
    </w:p>
    <w:p w:rsidR="00E21D9F" w:rsidRDefault="00E21D9F" w:rsidP="00C41DB3">
      <w:pPr>
        <w:rPr>
          <w:rtl/>
        </w:rPr>
      </w:pPr>
      <w:r>
        <w:rPr>
          <w:rFonts w:hint="cs"/>
          <w:rtl/>
        </w:rPr>
        <w:t xml:space="preserve">בניסוי </w:t>
      </w:r>
      <w:proofErr w:type="spellStart"/>
      <w:r>
        <w:rPr>
          <w:rFonts w:hint="cs"/>
          <w:rtl/>
        </w:rPr>
        <w:t>הראמאן</w:t>
      </w:r>
      <w:proofErr w:type="spellEnd"/>
      <w:r>
        <w:rPr>
          <w:rFonts w:hint="cs"/>
          <w:rtl/>
        </w:rPr>
        <w:t xml:space="preserve"> ניסינו להבחין בחיידקי </w:t>
      </w:r>
      <w:r>
        <w:rPr>
          <w:i/>
          <w:iCs/>
        </w:rPr>
        <w:t xml:space="preserve">E. </w:t>
      </w:r>
      <w:proofErr w:type="gramStart"/>
      <w:r>
        <w:rPr>
          <w:i/>
          <w:iCs/>
        </w:rPr>
        <w:t>coli</w:t>
      </w:r>
      <w:proofErr w:type="gramEnd"/>
      <w:r>
        <w:rPr>
          <w:rFonts w:hint="cs"/>
          <w:rtl/>
        </w:rPr>
        <w:t xml:space="preserve"> ו-</w:t>
      </w:r>
      <w:r>
        <w:rPr>
          <w:i/>
          <w:iCs/>
        </w:rPr>
        <w:t xml:space="preserve">B. </w:t>
      </w:r>
      <w:proofErr w:type="spellStart"/>
      <w:proofErr w:type="gramStart"/>
      <w:r>
        <w:rPr>
          <w:i/>
          <w:iCs/>
        </w:rPr>
        <w:t>subtilis</w:t>
      </w:r>
      <w:proofErr w:type="spellEnd"/>
      <w:proofErr w:type="gramEnd"/>
      <w:r>
        <w:rPr>
          <w:rFonts w:hint="cs"/>
          <w:rtl/>
        </w:rPr>
        <w:t xml:space="preserve"> בריכוזים שונים. לשם כך בחנו את ספקטרום </w:t>
      </w:r>
      <w:proofErr w:type="spellStart"/>
      <w:r>
        <w:rPr>
          <w:rFonts w:hint="cs"/>
          <w:rtl/>
        </w:rPr>
        <w:t>הראמאן</w:t>
      </w:r>
      <w:proofErr w:type="spellEnd"/>
      <w:r>
        <w:rPr>
          <w:rFonts w:hint="cs"/>
          <w:rtl/>
        </w:rPr>
        <w:t xml:space="preserve"> של החיידקים בעירור ע"י לייזר באורך גל </w:t>
      </w:r>
      <w:r>
        <w:t>785nm</w:t>
      </w:r>
      <w:r>
        <w:rPr>
          <w:rFonts w:hint="cs"/>
          <w:rtl/>
        </w:rPr>
        <w:t>.</w:t>
      </w:r>
      <w:r w:rsidR="002D1CB8">
        <w:rPr>
          <w:rFonts w:hint="cs"/>
          <w:rtl/>
        </w:rPr>
        <w:t xml:space="preserve"> דוגמה של </w:t>
      </w:r>
      <w:proofErr w:type="spellStart"/>
      <w:r w:rsidR="002D1CB8">
        <w:rPr>
          <w:rFonts w:hint="cs"/>
          <w:rtl/>
        </w:rPr>
        <w:t>הספקטרה</w:t>
      </w:r>
      <w:proofErr w:type="spellEnd"/>
      <w:r w:rsidR="002D1CB8">
        <w:rPr>
          <w:rFonts w:hint="cs"/>
          <w:rtl/>
        </w:rPr>
        <w:t xml:space="preserve"> מופיעה </w:t>
      </w:r>
      <w:r w:rsidR="00C41DB3">
        <w:rPr>
          <w:rFonts w:hint="cs"/>
          <w:rtl/>
        </w:rPr>
        <w:t>באיור 5.</w:t>
      </w:r>
    </w:p>
    <w:p w:rsidR="00C41DB3" w:rsidRDefault="002D1CB8" w:rsidP="00C41DB3">
      <w:pPr>
        <w:keepNext/>
      </w:pPr>
      <w:r>
        <w:rPr>
          <w:noProof/>
          <w:lang w:val="en-GB" w:eastAsia="en-GB"/>
        </w:rPr>
        <w:drawing>
          <wp:inline distT="0" distB="0" distL="0" distR="0" wp14:anchorId="69CC63B7" wp14:editId="7B277BC9">
            <wp:extent cx="5759450" cy="2033517"/>
            <wp:effectExtent l="0" t="0" r="12700" b="5080"/>
            <wp:docPr id="1" name="תרשים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C41DB3" w:rsidRPr="00C41DB3" w:rsidRDefault="00C41DB3" w:rsidP="008A700B">
      <w:pPr>
        <w:pStyle w:val="af3"/>
        <w:rPr>
          <w:rtl/>
        </w:rPr>
      </w:pPr>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sidR="007F61F3">
        <w:rPr>
          <w:noProof/>
          <w:rtl/>
        </w:rPr>
        <w:t>4</w:t>
      </w:r>
      <w:r>
        <w:rPr>
          <w:rtl/>
        </w:rPr>
        <w:fldChar w:fldCharType="end"/>
      </w:r>
      <w:r>
        <w:rPr>
          <w:rFonts w:hint="cs"/>
          <w:rtl/>
        </w:rPr>
        <w:t xml:space="preserve">. ספקטרום התמרת </w:t>
      </w:r>
      <w:proofErr w:type="spellStart"/>
      <w:r>
        <w:rPr>
          <w:rFonts w:hint="cs"/>
          <w:rtl/>
        </w:rPr>
        <w:t>ראמאן</w:t>
      </w:r>
      <w:proofErr w:type="spellEnd"/>
      <w:r>
        <w:rPr>
          <w:rFonts w:hint="cs"/>
          <w:rtl/>
        </w:rPr>
        <w:t xml:space="preserve"> של דוגמאות של חיידקי </w:t>
      </w:r>
      <w:r>
        <w:rPr>
          <w:i/>
          <w:iCs/>
        </w:rPr>
        <w:t xml:space="preserve">E. </w:t>
      </w:r>
      <w:proofErr w:type="gramStart"/>
      <w:r>
        <w:rPr>
          <w:i/>
          <w:iCs/>
        </w:rPr>
        <w:t>coli</w:t>
      </w:r>
      <w:proofErr w:type="gramEnd"/>
      <w:r w:rsidR="00A25CF3">
        <w:rPr>
          <w:rFonts w:hint="cs"/>
          <w:i/>
          <w:iCs/>
          <w:rtl/>
        </w:rPr>
        <w:t xml:space="preserve"> </w:t>
      </w:r>
      <w:r w:rsidR="00A25CF3">
        <w:rPr>
          <w:rFonts w:hint="cs"/>
          <w:rtl/>
        </w:rPr>
        <w:t xml:space="preserve">בריכוז </w:t>
      </w:r>
      <w:r w:rsidR="00A25CF3">
        <w:t>10</w:t>
      </w:r>
      <w:r w:rsidR="00A25CF3">
        <w:rPr>
          <w:vertAlign w:val="superscript"/>
        </w:rPr>
        <w:t>8</w:t>
      </w:r>
      <w:r w:rsidR="00A25CF3">
        <w:t xml:space="preserve"> CFUs/ml</w:t>
      </w:r>
      <w:r w:rsidR="00A25CF3">
        <w:rPr>
          <w:rFonts w:hint="cs"/>
          <w:rtl/>
        </w:rPr>
        <w:t xml:space="preserve"> ו-</w:t>
      </w:r>
      <w:r w:rsidR="00A25CF3">
        <w:rPr>
          <w:i/>
          <w:iCs/>
        </w:rPr>
        <w:t xml:space="preserve">B. </w:t>
      </w:r>
      <w:proofErr w:type="spellStart"/>
      <w:proofErr w:type="gramStart"/>
      <w:r w:rsidR="00A25CF3">
        <w:rPr>
          <w:i/>
          <w:iCs/>
        </w:rPr>
        <w:t>subtilis</w:t>
      </w:r>
      <w:proofErr w:type="spellEnd"/>
      <w:proofErr w:type="gramEnd"/>
      <w:r w:rsidR="00A25CF3">
        <w:rPr>
          <w:rFonts w:hint="cs"/>
          <w:i/>
          <w:iCs/>
          <w:rtl/>
        </w:rPr>
        <w:t xml:space="preserve"> </w:t>
      </w:r>
      <w:r>
        <w:rPr>
          <w:rFonts w:hint="cs"/>
          <w:rtl/>
        </w:rPr>
        <w:t xml:space="preserve">בריכוז </w:t>
      </w:r>
      <w:r>
        <w:t>10</w:t>
      </w:r>
      <w:r>
        <w:rPr>
          <w:vertAlign w:val="superscript"/>
        </w:rPr>
        <w:t>7</w:t>
      </w:r>
      <w:r>
        <w:rPr>
          <w:rFonts w:hint="cs"/>
          <w:rtl/>
        </w:rPr>
        <w:t xml:space="preserve"> </w:t>
      </w:r>
      <w:r>
        <w:t>C</w:t>
      </w:r>
      <w:r w:rsidR="00A25CF3">
        <w:t>FUs/ml</w:t>
      </w:r>
      <w:r>
        <w:rPr>
          <w:rFonts w:hint="cs"/>
          <w:rtl/>
        </w:rPr>
        <w:t xml:space="preserve"> בתרחיף מים מזוקקים</w:t>
      </w:r>
      <w:r w:rsidR="00A25CF3">
        <w:rPr>
          <w:rFonts w:hint="cs"/>
          <w:rtl/>
        </w:rPr>
        <w:t xml:space="preserve">. כביקורת מוצגת </w:t>
      </w:r>
      <w:r>
        <w:rPr>
          <w:rFonts w:hint="cs"/>
          <w:rtl/>
        </w:rPr>
        <w:t xml:space="preserve">דוגמה של מים מזוקקים ללא חיידקים. הדוגמאות נסרקו בזמן חשיפה של 5 שניות ללייזר בעוצמה </w:t>
      </w:r>
      <w:r>
        <w:t>175mW</w:t>
      </w:r>
      <w:r>
        <w:rPr>
          <w:rFonts w:hint="cs"/>
          <w:rtl/>
        </w:rPr>
        <w:t xml:space="preserve"> בכוסית אלומיניום.</w:t>
      </w:r>
    </w:p>
    <w:tbl>
      <w:tblPr>
        <w:tblStyle w:val="4-3"/>
        <w:tblpPr w:leftFromText="180" w:rightFromText="180" w:vertAnchor="text" w:horzAnchor="margin" w:tblpY="2815"/>
        <w:tblW w:w="3993" w:type="dxa"/>
        <w:tblLook w:val="04A0" w:firstRow="1" w:lastRow="0" w:firstColumn="1" w:lastColumn="0" w:noHBand="0" w:noVBand="1"/>
      </w:tblPr>
      <w:tblGrid>
        <w:gridCol w:w="1711"/>
        <w:gridCol w:w="634"/>
        <w:gridCol w:w="788"/>
        <w:gridCol w:w="860"/>
      </w:tblGrid>
      <w:tr w:rsidR="00FA7D30" w:rsidRPr="002C3361" w:rsidTr="00FB1C4D">
        <w:trPr>
          <w:cnfStyle w:val="100000000000" w:firstRow="1" w:lastRow="0" w:firstColumn="0" w:lastColumn="0" w:oddVBand="0" w:evenVBand="0" w:oddHBand="0" w:evenHBand="0" w:firstRowFirstColumn="0" w:firstRowLastColumn="0" w:lastRowFirstColumn="0" w:lastRowLastColumn="0"/>
          <w:trHeight w:val="316"/>
        </w:trPr>
        <w:tc>
          <w:tcPr>
            <w:cnfStyle w:val="001000000000" w:firstRow="0" w:lastRow="0" w:firstColumn="1" w:lastColumn="0" w:oddVBand="0" w:evenVBand="0" w:oddHBand="0" w:evenHBand="0" w:firstRowFirstColumn="0" w:firstRowLastColumn="0" w:lastRowFirstColumn="0" w:lastRowLastColumn="0"/>
            <w:tcW w:w="3993" w:type="dxa"/>
            <w:gridSpan w:val="4"/>
            <w:noWrap/>
          </w:tcPr>
          <w:p w:rsidR="00FA7D30" w:rsidRPr="002C3361" w:rsidRDefault="00FA7D30" w:rsidP="00FB1C4D">
            <w:pPr>
              <w:spacing w:before="0" w:after="0" w:line="240" w:lineRule="auto"/>
              <w:jc w:val="left"/>
              <w:rPr>
                <w:rFonts w:ascii="Calibri" w:eastAsia="Times New Roman" w:hAnsi="Calibri" w:cs="Calibri"/>
                <w:color w:val="000000"/>
                <w:sz w:val="22"/>
                <w:szCs w:val="22"/>
                <w:lang w:val="en-GB" w:eastAsia="en-GB"/>
              </w:rPr>
            </w:pPr>
            <w:r>
              <w:rPr>
                <w:rFonts w:ascii="Calibri" w:eastAsia="Times New Roman" w:hAnsi="Calibri" w:cs="Calibri" w:hint="cs"/>
                <w:color w:val="000000"/>
                <w:sz w:val="22"/>
                <w:szCs w:val="22"/>
                <w:rtl/>
                <w:lang w:val="en-GB" w:eastAsia="en-GB"/>
              </w:rPr>
              <w:t xml:space="preserve">טבלה 1 - הצלחת מודל </w:t>
            </w:r>
            <w:r>
              <w:rPr>
                <w:rFonts w:ascii="Calibri" w:eastAsia="Times New Roman" w:hAnsi="Calibri" w:cs="Calibri" w:hint="cs"/>
                <w:color w:val="000000"/>
                <w:sz w:val="22"/>
                <w:szCs w:val="22"/>
                <w:lang w:val="en-GB" w:eastAsia="en-GB"/>
              </w:rPr>
              <w:t>PLS</w:t>
            </w:r>
            <w:r>
              <w:rPr>
                <w:rFonts w:ascii="Calibri" w:eastAsia="Times New Roman" w:hAnsi="Calibri" w:cs="Calibri" w:hint="cs"/>
                <w:color w:val="000000"/>
                <w:sz w:val="22"/>
                <w:szCs w:val="22"/>
                <w:rtl/>
                <w:lang w:val="en-GB" w:eastAsia="en-GB"/>
              </w:rPr>
              <w:t xml:space="preserve"> בחיזוי על בסיס סריקות </w:t>
            </w:r>
            <w:proofErr w:type="spellStart"/>
            <w:r>
              <w:rPr>
                <w:rFonts w:ascii="Calibri" w:eastAsia="Times New Roman" w:hAnsi="Calibri" w:cs="Calibri" w:hint="cs"/>
                <w:color w:val="000000"/>
                <w:sz w:val="22"/>
                <w:szCs w:val="22"/>
                <w:rtl/>
                <w:lang w:val="en-GB" w:eastAsia="en-GB"/>
              </w:rPr>
              <w:t>ראמאן</w:t>
            </w:r>
            <w:proofErr w:type="spellEnd"/>
          </w:p>
        </w:tc>
      </w:tr>
      <w:tr w:rsidR="00FA7D30" w:rsidRPr="002C3361" w:rsidTr="00FB1C4D">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1711" w:type="dxa"/>
            <w:noWrap/>
            <w:hideMark/>
          </w:tcPr>
          <w:p w:rsidR="00FA7D30" w:rsidRPr="002F7B07" w:rsidRDefault="00FA7D30" w:rsidP="00FB1C4D">
            <w:pPr>
              <w:bidi w:val="0"/>
              <w:spacing w:before="0" w:after="0" w:line="240" w:lineRule="auto"/>
              <w:jc w:val="left"/>
              <w:rPr>
                <w:rFonts w:ascii="Calibri" w:eastAsia="Times New Roman" w:hAnsi="Calibri" w:cs="Calibri"/>
                <w:color w:val="000000"/>
                <w:sz w:val="22"/>
                <w:szCs w:val="22"/>
                <w:lang w:eastAsia="en-GB"/>
              </w:rPr>
            </w:pPr>
            <w:r>
              <w:rPr>
                <w:rFonts w:ascii="Calibri" w:eastAsia="Times New Roman" w:hAnsi="Calibri" w:cs="Calibri"/>
                <w:color w:val="000000"/>
                <w:sz w:val="22"/>
                <w:szCs w:val="22"/>
                <w:lang w:val="en-GB" w:eastAsia="en-GB"/>
              </w:rPr>
              <w:t>CFUs</w:t>
            </w:r>
            <w:r>
              <w:rPr>
                <w:rFonts w:ascii="Calibri" w:eastAsia="Times New Roman" w:hAnsi="Calibri" w:cs="Calibri"/>
                <w:color w:val="000000"/>
                <w:sz w:val="22"/>
                <w:szCs w:val="22"/>
                <w:lang w:eastAsia="en-GB"/>
              </w:rPr>
              <w:t>/ml</w:t>
            </w:r>
          </w:p>
        </w:tc>
        <w:tc>
          <w:tcPr>
            <w:tcW w:w="634" w:type="dxa"/>
            <w:noWrap/>
            <w:hideMark/>
          </w:tcPr>
          <w:p w:rsidR="00FA7D30" w:rsidRPr="002C3361" w:rsidRDefault="00FA7D30" w:rsidP="00FB1C4D">
            <w:pPr>
              <w:bidi w:val="0"/>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eastAsia="en-GB"/>
              </w:rPr>
            </w:pPr>
            <w:r>
              <w:rPr>
                <w:rFonts w:ascii="Calibri" w:eastAsia="Times New Roman" w:hAnsi="Calibri" w:cs="Calibri"/>
                <w:color w:val="000000"/>
                <w:sz w:val="22"/>
                <w:szCs w:val="22"/>
                <w:lang w:eastAsia="en-GB"/>
              </w:rPr>
              <w:t>n</w:t>
            </w:r>
          </w:p>
        </w:tc>
        <w:tc>
          <w:tcPr>
            <w:tcW w:w="788" w:type="dxa"/>
          </w:tcPr>
          <w:p w:rsidR="00FA7D30" w:rsidRPr="002C3361" w:rsidRDefault="00FA7D30" w:rsidP="00FB1C4D">
            <w:pPr>
              <w:bidi w:val="0"/>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en-GB" w:eastAsia="en-GB"/>
              </w:rPr>
            </w:pPr>
            <w:r>
              <w:rPr>
                <w:rFonts w:ascii="Calibri" w:eastAsia="Times New Roman" w:hAnsi="Calibri" w:cs="Calibri"/>
                <w:color w:val="000000"/>
                <w:sz w:val="22"/>
                <w:szCs w:val="22"/>
                <w:lang w:val="en-GB" w:eastAsia="en-GB"/>
              </w:rPr>
              <w:t>Hits</w:t>
            </w:r>
          </w:p>
        </w:tc>
        <w:tc>
          <w:tcPr>
            <w:tcW w:w="860" w:type="dxa"/>
            <w:noWrap/>
            <w:hideMark/>
          </w:tcPr>
          <w:p w:rsidR="00FA7D30" w:rsidRPr="002C3361" w:rsidRDefault="00FA7D30" w:rsidP="00FB1C4D">
            <w:pPr>
              <w:bidi w:val="0"/>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en-GB" w:eastAsia="en-GB"/>
              </w:rPr>
            </w:pPr>
            <w:r w:rsidRPr="002C3361">
              <w:rPr>
                <w:rFonts w:ascii="Calibri" w:eastAsia="Times New Roman" w:hAnsi="Calibri" w:cs="Calibri"/>
                <w:color w:val="000000"/>
                <w:sz w:val="22"/>
                <w:szCs w:val="22"/>
                <w:lang w:val="en-GB" w:eastAsia="en-GB"/>
              </w:rPr>
              <w:t>Hit%</w:t>
            </w:r>
          </w:p>
        </w:tc>
      </w:tr>
      <w:tr w:rsidR="00FA7D30" w:rsidRPr="002C3361" w:rsidTr="00FB1C4D">
        <w:trPr>
          <w:trHeight w:val="265"/>
        </w:trPr>
        <w:tc>
          <w:tcPr>
            <w:cnfStyle w:val="001000000000" w:firstRow="0" w:lastRow="0" w:firstColumn="1" w:lastColumn="0" w:oddVBand="0" w:evenVBand="0" w:oddHBand="0" w:evenHBand="0" w:firstRowFirstColumn="0" w:firstRowLastColumn="0" w:lastRowFirstColumn="0" w:lastRowLastColumn="0"/>
            <w:tcW w:w="1711" w:type="dxa"/>
            <w:noWrap/>
            <w:hideMark/>
          </w:tcPr>
          <w:p w:rsidR="00FA7D30" w:rsidRPr="002C3361" w:rsidRDefault="00FA7D30" w:rsidP="00FB1C4D">
            <w:pPr>
              <w:bidi w:val="0"/>
              <w:spacing w:before="0" w:after="0" w:line="240" w:lineRule="auto"/>
              <w:jc w:val="left"/>
              <w:rPr>
                <w:rFonts w:ascii="Calibri" w:eastAsia="Times New Roman" w:hAnsi="Calibri" w:cs="Calibri"/>
                <w:color w:val="000000"/>
                <w:sz w:val="22"/>
                <w:szCs w:val="22"/>
                <w:lang w:val="en-GB" w:eastAsia="en-GB"/>
              </w:rPr>
            </w:pPr>
            <w:r w:rsidRPr="002C3361">
              <w:rPr>
                <w:rFonts w:ascii="Calibri" w:eastAsia="Times New Roman" w:hAnsi="Calibri" w:cs="Calibri"/>
                <w:color w:val="000000"/>
                <w:sz w:val="22"/>
                <w:szCs w:val="22"/>
                <w:lang w:val="en-GB" w:eastAsia="en-GB"/>
              </w:rPr>
              <w:t>0.00E+00</w:t>
            </w:r>
          </w:p>
        </w:tc>
        <w:tc>
          <w:tcPr>
            <w:tcW w:w="634" w:type="dxa"/>
            <w:noWrap/>
            <w:hideMark/>
          </w:tcPr>
          <w:p w:rsidR="00FA7D30" w:rsidRPr="002C3361" w:rsidRDefault="00FA7D30" w:rsidP="00FB1C4D">
            <w:pPr>
              <w:bidi w:val="0"/>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en-GB" w:eastAsia="en-GB"/>
              </w:rPr>
            </w:pPr>
            <w:r w:rsidRPr="002C3361">
              <w:rPr>
                <w:rFonts w:ascii="Calibri" w:eastAsia="Times New Roman" w:hAnsi="Calibri" w:cs="Calibri"/>
                <w:color w:val="000000"/>
                <w:sz w:val="22"/>
                <w:szCs w:val="22"/>
                <w:lang w:val="en-GB" w:eastAsia="en-GB"/>
              </w:rPr>
              <w:t>4</w:t>
            </w:r>
          </w:p>
        </w:tc>
        <w:tc>
          <w:tcPr>
            <w:tcW w:w="788" w:type="dxa"/>
          </w:tcPr>
          <w:p w:rsidR="00FA7D30" w:rsidRPr="002C3361" w:rsidRDefault="00FA7D30" w:rsidP="00FB1C4D">
            <w:pPr>
              <w:bidi w:val="0"/>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en-GB" w:eastAsia="en-GB"/>
              </w:rPr>
            </w:pPr>
            <w:r w:rsidRPr="002C3361">
              <w:rPr>
                <w:rFonts w:ascii="Calibri" w:eastAsia="Times New Roman" w:hAnsi="Calibri" w:cs="Calibri"/>
                <w:color w:val="000000"/>
                <w:sz w:val="22"/>
                <w:szCs w:val="22"/>
                <w:lang w:val="en-GB" w:eastAsia="en-GB"/>
              </w:rPr>
              <w:t>0</w:t>
            </w:r>
          </w:p>
        </w:tc>
        <w:tc>
          <w:tcPr>
            <w:tcW w:w="860" w:type="dxa"/>
            <w:noWrap/>
            <w:hideMark/>
          </w:tcPr>
          <w:p w:rsidR="00FA7D30" w:rsidRPr="002C3361" w:rsidRDefault="00FA7D30" w:rsidP="00FB1C4D">
            <w:pPr>
              <w:bidi w:val="0"/>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en-GB" w:eastAsia="en-GB"/>
              </w:rPr>
            </w:pPr>
            <w:r w:rsidRPr="002C3361">
              <w:rPr>
                <w:rFonts w:ascii="Calibri" w:eastAsia="Times New Roman" w:hAnsi="Calibri" w:cs="Calibri"/>
                <w:color w:val="000000"/>
                <w:sz w:val="22"/>
                <w:szCs w:val="22"/>
                <w:lang w:val="en-GB" w:eastAsia="en-GB"/>
              </w:rPr>
              <w:t>0%</w:t>
            </w:r>
          </w:p>
        </w:tc>
      </w:tr>
      <w:tr w:rsidR="00FA7D30" w:rsidRPr="002C3361" w:rsidTr="00FB1C4D">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1711" w:type="dxa"/>
            <w:noWrap/>
            <w:hideMark/>
          </w:tcPr>
          <w:p w:rsidR="00FA7D30" w:rsidRPr="002C3361" w:rsidRDefault="00FA7D30" w:rsidP="00FB1C4D">
            <w:pPr>
              <w:bidi w:val="0"/>
              <w:spacing w:before="0" w:after="0" w:line="240" w:lineRule="auto"/>
              <w:jc w:val="left"/>
              <w:rPr>
                <w:rFonts w:ascii="Calibri" w:eastAsia="Times New Roman" w:hAnsi="Calibri" w:cs="Calibri"/>
                <w:color w:val="000000"/>
                <w:sz w:val="22"/>
                <w:szCs w:val="22"/>
                <w:lang w:val="en-GB" w:eastAsia="en-GB"/>
              </w:rPr>
            </w:pPr>
            <w:r w:rsidRPr="002C3361">
              <w:rPr>
                <w:rFonts w:ascii="Calibri" w:eastAsia="Times New Roman" w:hAnsi="Calibri" w:cs="Calibri"/>
                <w:color w:val="000000"/>
                <w:sz w:val="22"/>
                <w:szCs w:val="22"/>
                <w:lang w:val="en-GB" w:eastAsia="en-GB"/>
              </w:rPr>
              <w:t>1.00E+00</w:t>
            </w:r>
          </w:p>
        </w:tc>
        <w:tc>
          <w:tcPr>
            <w:tcW w:w="634" w:type="dxa"/>
            <w:noWrap/>
            <w:hideMark/>
          </w:tcPr>
          <w:p w:rsidR="00FA7D30" w:rsidRPr="002C3361" w:rsidRDefault="00FA7D30" w:rsidP="00FB1C4D">
            <w:pPr>
              <w:bidi w:val="0"/>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en-GB" w:eastAsia="en-GB"/>
              </w:rPr>
            </w:pPr>
            <w:r w:rsidRPr="002C3361">
              <w:rPr>
                <w:rFonts w:ascii="Calibri" w:eastAsia="Times New Roman" w:hAnsi="Calibri" w:cs="Calibri"/>
                <w:color w:val="000000"/>
                <w:sz w:val="22"/>
                <w:szCs w:val="22"/>
                <w:lang w:val="en-GB" w:eastAsia="en-GB"/>
              </w:rPr>
              <w:t>4</w:t>
            </w:r>
          </w:p>
        </w:tc>
        <w:tc>
          <w:tcPr>
            <w:tcW w:w="788" w:type="dxa"/>
          </w:tcPr>
          <w:p w:rsidR="00FA7D30" w:rsidRPr="002C3361" w:rsidRDefault="00FA7D30" w:rsidP="00FB1C4D">
            <w:pPr>
              <w:bidi w:val="0"/>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en-GB" w:eastAsia="en-GB"/>
              </w:rPr>
            </w:pPr>
            <w:r w:rsidRPr="002C3361">
              <w:rPr>
                <w:rFonts w:ascii="Calibri" w:eastAsia="Times New Roman" w:hAnsi="Calibri" w:cs="Calibri"/>
                <w:color w:val="000000"/>
                <w:sz w:val="22"/>
                <w:szCs w:val="22"/>
                <w:lang w:val="en-GB" w:eastAsia="en-GB"/>
              </w:rPr>
              <w:t>1</w:t>
            </w:r>
          </w:p>
        </w:tc>
        <w:tc>
          <w:tcPr>
            <w:tcW w:w="860" w:type="dxa"/>
            <w:noWrap/>
            <w:hideMark/>
          </w:tcPr>
          <w:p w:rsidR="00FA7D30" w:rsidRPr="002C3361" w:rsidRDefault="00FA7D30" w:rsidP="00FB1C4D">
            <w:pPr>
              <w:bidi w:val="0"/>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en-GB" w:eastAsia="en-GB"/>
              </w:rPr>
            </w:pPr>
            <w:r w:rsidRPr="002C3361">
              <w:rPr>
                <w:rFonts w:ascii="Calibri" w:eastAsia="Times New Roman" w:hAnsi="Calibri" w:cs="Calibri"/>
                <w:color w:val="000000"/>
                <w:sz w:val="22"/>
                <w:szCs w:val="22"/>
                <w:lang w:val="en-GB" w:eastAsia="en-GB"/>
              </w:rPr>
              <w:t>25%</w:t>
            </w:r>
          </w:p>
        </w:tc>
      </w:tr>
      <w:tr w:rsidR="00FA7D30" w:rsidRPr="002C3361" w:rsidTr="00FB1C4D">
        <w:trPr>
          <w:trHeight w:val="265"/>
        </w:trPr>
        <w:tc>
          <w:tcPr>
            <w:cnfStyle w:val="001000000000" w:firstRow="0" w:lastRow="0" w:firstColumn="1" w:lastColumn="0" w:oddVBand="0" w:evenVBand="0" w:oddHBand="0" w:evenHBand="0" w:firstRowFirstColumn="0" w:firstRowLastColumn="0" w:lastRowFirstColumn="0" w:lastRowLastColumn="0"/>
            <w:tcW w:w="1711" w:type="dxa"/>
            <w:noWrap/>
            <w:hideMark/>
          </w:tcPr>
          <w:p w:rsidR="00FA7D30" w:rsidRPr="002C3361" w:rsidRDefault="00FA7D30" w:rsidP="00FB1C4D">
            <w:pPr>
              <w:bidi w:val="0"/>
              <w:spacing w:before="0" w:after="0" w:line="240" w:lineRule="auto"/>
              <w:jc w:val="left"/>
              <w:rPr>
                <w:rFonts w:ascii="Calibri" w:eastAsia="Times New Roman" w:hAnsi="Calibri" w:cs="Calibri"/>
                <w:color w:val="000000"/>
                <w:sz w:val="22"/>
                <w:szCs w:val="22"/>
                <w:lang w:val="en-GB" w:eastAsia="en-GB"/>
              </w:rPr>
            </w:pPr>
            <w:r w:rsidRPr="002C3361">
              <w:rPr>
                <w:rFonts w:ascii="Calibri" w:eastAsia="Times New Roman" w:hAnsi="Calibri" w:cs="Calibri"/>
                <w:color w:val="000000"/>
                <w:sz w:val="22"/>
                <w:szCs w:val="22"/>
                <w:lang w:val="en-GB" w:eastAsia="en-GB"/>
              </w:rPr>
              <w:t>1.00E+01</w:t>
            </w:r>
          </w:p>
        </w:tc>
        <w:tc>
          <w:tcPr>
            <w:tcW w:w="634" w:type="dxa"/>
            <w:noWrap/>
            <w:hideMark/>
          </w:tcPr>
          <w:p w:rsidR="00FA7D30" w:rsidRPr="002C3361" w:rsidRDefault="00FA7D30" w:rsidP="00FB1C4D">
            <w:pPr>
              <w:bidi w:val="0"/>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en-GB" w:eastAsia="en-GB"/>
              </w:rPr>
            </w:pPr>
            <w:r w:rsidRPr="002C3361">
              <w:rPr>
                <w:rFonts w:ascii="Calibri" w:eastAsia="Times New Roman" w:hAnsi="Calibri" w:cs="Calibri"/>
                <w:color w:val="000000"/>
                <w:sz w:val="22"/>
                <w:szCs w:val="22"/>
                <w:lang w:val="en-GB" w:eastAsia="en-GB"/>
              </w:rPr>
              <w:t>4</w:t>
            </w:r>
          </w:p>
        </w:tc>
        <w:tc>
          <w:tcPr>
            <w:tcW w:w="788" w:type="dxa"/>
          </w:tcPr>
          <w:p w:rsidR="00FA7D30" w:rsidRPr="002C3361" w:rsidRDefault="00FA7D30" w:rsidP="00FB1C4D">
            <w:pPr>
              <w:bidi w:val="0"/>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en-GB" w:eastAsia="en-GB"/>
              </w:rPr>
            </w:pPr>
            <w:r w:rsidRPr="002C3361">
              <w:rPr>
                <w:rFonts w:ascii="Calibri" w:eastAsia="Times New Roman" w:hAnsi="Calibri" w:cs="Calibri"/>
                <w:color w:val="000000"/>
                <w:sz w:val="22"/>
                <w:szCs w:val="22"/>
                <w:lang w:val="en-GB" w:eastAsia="en-GB"/>
              </w:rPr>
              <w:t>1</w:t>
            </w:r>
          </w:p>
        </w:tc>
        <w:tc>
          <w:tcPr>
            <w:tcW w:w="860" w:type="dxa"/>
            <w:noWrap/>
            <w:hideMark/>
          </w:tcPr>
          <w:p w:rsidR="00FA7D30" w:rsidRPr="002C3361" w:rsidRDefault="00FA7D30" w:rsidP="00FB1C4D">
            <w:pPr>
              <w:bidi w:val="0"/>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en-GB" w:eastAsia="en-GB"/>
              </w:rPr>
            </w:pPr>
            <w:r w:rsidRPr="002C3361">
              <w:rPr>
                <w:rFonts w:ascii="Calibri" w:eastAsia="Times New Roman" w:hAnsi="Calibri" w:cs="Calibri"/>
                <w:color w:val="000000"/>
                <w:sz w:val="22"/>
                <w:szCs w:val="22"/>
                <w:lang w:val="en-GB" w:eastAsia="en-GB"/>
              </w:rPr>
              <w:t>25%</w:t>
            </w:r>
          </w:p>
        </w:tc>
      </w:tr>
      <w:tr w:rsidR="00FA7D30" w:rsidRPr="002C3361" w:rsidTr="00FB1C4D">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1711" w:type="dxa"/>
            <w:noWrap/>
            <w:hideMark/>
          </w:tcPr>
          <w:p w:rsidR="00FA7D30" w:rsidRPr="002C3361" w:rsidRDefault="00FA7D30" w:rsidP="00FB1C4D">
            <w:pPr>
              <w:bidi w:val="0"/>
              <w:spacing w:before="0" w:after="0" w:line="240" w:lineRule="auto"/>
              <w:jc w:val="left"/>
              <w:rPr>
                <w:rFonts w:ascii="Calibri" w:eastAsia="Times New Roman" w:hAnsi="Calibri" w:cs="Calibri"/>
                <w:color w:val="000000"/>
                <w:sz w:val="22"/>
                <w:szCs w:val="22"/>
                <w:lang w:val="en-GB" w:eastAsia="en-GB"/>
              </w:rPr>
            </w:pPr>
            <w:r w:rsidRPr="002C3361">
              <w:rPr>
                <w:rFonts w:ascii="Calibri" w:eastAsia="Times New Roman" w:hAnsi="Calibri" w:cs="Calibri"/>
                <w:color w:val="000000"/>
                <w:sz w:val="22"/>
                <w:szCs w:val="22"/>
                <w:lang w:val="en-GB" w:eastAsia="en-GB"/>
              </w:rPr>
              <w:t>1.00E+02</w:t>
            </w:r>
          </w:p>
        </w:tc>
        <w:tc>
          <w:tcPr>
            <w:tcW w:w="634" w:type="dxa"/>
            <w:noWrap/>
            <w:hideMark/>
          </w:tcPr>
          <w:p w:rsidR="00FA7D30" w:rsidRPr="002C3361" w:rsidRDefault="00FA7D30" w:rsidP="00FB1C4D">
            <w:pPr>
              <w:bidi w:val="0"/>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en-GB" w:eastAsia="en-GB"/>
              </w:rPr>
            </w:pPr>
            <w:r w:rsidRPr="002C3361">
              <w:rPr>
                <w:rFonts w:ascii="Calibri" w:eastAsia="Times New Roman" w:hAnsi="Calibri" w:cs="Calibri"/>
                <w:color w:val="000000"/>
                <w:sz w:val="22"/>
                <w:szCs w:val="22"/>
                <w:lang w:val="en-GB" w:eastAsia="en-GB"/>
              </w:rPr>
              <w:t>2</w:t>
            </w:r>
          </w:p>
        </w:tc>
        <w:tc>
          <w:tcPr>
            <w:tcW w:w="788" w:type="dxa"/>
          </w:tcPr>
          <w:p w:rsidR="00FA7D30" w:rsidRPr="002C3361" w:rsidRDefault="00FA7D30" w:rsidP="00FB1C4D">
            <w:pPr>
              <w:bidi w:val="0"/>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en-GB" w:eastAsia="en-GB"/>
              </w:rPr>
            </w:pPr>
            <w:r w:rsidRPr="002C3361">
              <w:rPr>
                <w:rFonts w:ascii="Calibri" w:eastAsia="Times New Roman" w:hAnsi="Calibri" w:cs="Calibri"/>
                <w:color w:val="000000"/>
                <w:sz w:val="22"/>
                <w:szCs w:val="22"/>
                <w:lang w:val="en-GB" w:eastAsia="en-GB"/>
              </w:rPr>
              <w:t>1</w:t>
            </w:r>
          </w:p>
        </w:tc>
        <w:tc>
          <w:tcPr>
            <w:tcW w:w="860" w:type="dxa"/>
            <w:noWrap/>
            <w:hideMark/>
          </w:tcPr>
          <w:p w:rsidR="00FA7D30" w:rsidRPr="002C3361" w:rsidRDefault="00FA7D30" w:rsidP="00FB1C4D">
            <w:pPr>
              <w:bidi w:val="0"/>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en-GB" w:eastAsia="en-GB"/>
              </w:rPr>
            </w:pPr>
            <w:r w:rsidRPr="002C3361">
              <w:rPr>
                <w:rFonts w:ascii="Calibri" w:eastAsia="Times New Roman" w:hAnsi="Calibri" w:cs="Calibri"/>
                <w:color w:val="000000"/>
                <w:sz w:val="22"/>
                <w:szCs w:val="22"/>
                <w:lang w:val="en-GB" w:eastAsia="en-GB"/>
              </w:rPr>
              <w:t>50%</w:t>
            </w:r>
          </w:p>
        </w:tc>
      </w:tr>
      <w:tr w:rsidR="00FA7D30" w:rsidRPr="002C3361" w:rsidTr="00FB1C4D">
        <w:trPr>
          <w:trHeight w:val="265"/>
        </w:trPr>
        <w:tc>
          <w:tcPr>
            <w:cnfStyle w:val="001000000000" w:firstRow="0" w:lastRow="0" w:firstColumn="1" w:lastColumn="0" w:oddVBand="0" w:evenVBand="0" w:oddHBand="0" w:evenHBand="0" w:firstRowFirstColumn="0" w:firstRowLastColumn="0" w:lastRowFirstColumn="0" w:lastRowLastColumn="0"/>
            <w:tcW w:w="1711" w:type="dxa"/>
            <w:noWrap/>
            <w:hideMark/>
          </w:tcPr>
          <w:p w:rsidR="00FA7D30" w:rsidRPr="002C3361" w:rsidRDefault="00FA7D30" w:rsidP="00FB1C4D">
            <w:pPr>
              <w:bidi w:val="0"/>
              <w:spacing w:before="0" w:after="0" w:line="240" w:lineRule="auto"/>
              <w:jc w:val="left"/>
              <w:rPr>
                <w:rFonts w:ascii="Calibri" w:eastAsia="Times New Roman" w:hAnsi="Calibri" w:cs="Calibri"/>
                <w:color w:val="000000"/>
                <w:sz w:val="22"/>
                <w:szCs w:val="22"/>
                <w:lang w:val="en-GB" w:eastAsia="en-GB"/>
              </w:rPr>
            </w:pPr>
            <w:r w:rsidRPr="002C3361">
              <w:rPr>
                <w:rFonts w:ascii="Calibri" w:eastAsia="Times New Roman" w:hAnsi="Calibri" w:cs="Calibri"/>
                <w:color w:val="000000"/>
                <w:sz w:val="22"/>
                <w:szCs w:val="22"/>
                <w:lang w:val="en-GB" w:eastAsia="en-GB"/>
              </w:rPr>
              <w:t>1.00E+03</w:t>
            </w:r>
          </w:p>
        </w:tc>
        <w:tc>
          <w:tcPr>
            <w:tcW w:w="634" w:type="dxa"/>
            <w:noWrap/>
            <w:hideMark/>
          </w:tcPr>
          <w:p w:rsidR="00FA7D30" w:rsidRPr="002C3361" w:rsidRDefault="00FA7D30" w:rsidP="00FB1C4D">
            <w:pPr>
              <w:bidi w:val="0"/>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en-GB" w:eastAsia="en-GB"/>
              </w:rPr>
            </w:pPr>
            <w:r w:rsidRPr="002C3361">
              <w:rPr>
                <w:rFonts w:ascii="Calibri" w:eastAsia="Times New Roman" w:hAnsi="Calibri" w:cs="Calibri"/>
                <w:color w:val="000000"/>
                <w:sz w:val="22"/>
                <w:szCs w:val="22"/>
                <w:lang w:val="en-GB" w:eastAsia="en-GB"/>
              </w:rPr>
              <w:t>4</w:t>
            </w:r>
          </w:p>
        </w:tc>
        <w:tc>
          <w:tcPr>
            <w:tcW w:w="788" w:type="dxa"/>
          </w:tcPr>
          <w:p w:rsidR="00FA7D30" w:rsidRPr="002C3361" w:rsidRDefault="00FA7D30" w:rsidP="00FB1C4D">
            <w:pPr>
              <w:bidi w:val="0"/>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en-GB" w:eastAsia="en-GB"/>
              </w:rPr>
            </w:pPr>
            <w:r w:rsidRPr="002C3361">
              <w:rPr>
                <w:rFonts w:ascii="Calibri" w:eastAsia="Times New Roman" w:hAnsi="Calibri" w:cs="Calibri"/>
                <w:color w:val="000000"/>
                <w:sz w:val="22"/>
                <w:szCs w:val="22"/>
                <w:lang w:val="en-GB" w:eastAsia="en-GB"/>
              </w:rPr>
              <w:t>3</w:t>
            </w:r>
          </w:p>
        </w:tc>
        <w:tc>
          <w:tcPr>
            <w:tcW w:w="860" w:type="dxa"/>
            <w:noWrap/>
            <w:hideMark/>
          </w:tcPr>
          <w:p w:rsidR="00FA7D30" w:rsidRPr="002C3361" w:rsidRDefault="00FA7D30" w:rsidP="00FB1C4D">
            <w:pPr>
              <w:bidi w:val="0"/>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en-GB" w:eastAsia="en-GB"/>
              </w:rPr>
            </w:pPr>
            <w:r w:rsidRPr="002C3361">
              <w:rPr>
                <w:rFonts w:ascii="Calibri" w:eastAsia="Times New Roman" w:hAnsi="Calibri" w:cs="Calibri"/>
                <w:color w:val="000000"/>
                <w:sz w:val="22"/>
                <w:szCs w:val="22"/>
                <w:lang w:val="en-GB" w:eastAsia="en-GB"/>
              </w:rPr>
              <w:t>75%</w:t>
            </w:r>
          </w:p>
        </w:tc>
      </w:tr>
      <w:tr w:rsidR="00FA7D30" w:rsidRPr="002C3361" w:rsidTr="00FB1C4D">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1711" w:type="dxa"/>
            <w:noWrap/>
            <w:hideMark/>
          </w:tcPr>
          <w:p w:rsidR="00FA7D30" w:rsidRPr="002C3361" w:rsidRDefault="00FA7D30" w:rsidP="00FB1C4D">
            <w:pPr>
              <w:bidi w:val="0"/>
              <w:spacing w:before="0" w:after="0" w:line="240" w:lineRule="auto"/>
              <w:jc w:val="left"/>
              <w:rPr>
                <w:rFonts w:ascii="Calibri" w:eastAsia="Times New Roman" w:hAnsi="Calibri" w:cs="Calibri"/>
                <w:color w:val="000000"/>
                <w:sz w:val="22"/>
                <w:szCs w:val="22"/>
                <w:lang w:val="en-GB" w:eastAsia="en-GB"/>
              </w:rPr>
            </w:pPr>
            <w:r w:rsidRPr="002C3361">
              <w:rPr>
                <w:rFonts w:ascii="Calibri" w:eastAsia="Times New Roman" w:hAnsi="Calibri" w:cs="Calibri"/>
                <w:color w:val="000000"/>
                <w:sz w:val="22"/>
                <w:szCs w:val="22"/>
                <w:lang w:val="en-GB" w:eastAsia="en-GB"/>
              </w:rPr>
              <w:t>1.00E+04</w:t>
            </w:r>
          </w:p>
        </w:tc>
        <w:tc>
          <w:tcPr>
            <w:tcW w:w="634" w:type="dxa"/>
            <w:noWrap/>
            <w:hideMark/>
          </w:tcPr>
          <w:p w:rsidR="00FA7D30" w:rsidRPr="002C3361" w:rsidRDefault="00FA7D30" w:rsidP="00FB1C4D">
            <w:pPr>
              <w:bidi w:val="0"/>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en-GB" w:eastAsia="en-GB"/>
              </w:rPr>
            </w:pPr>
            <w:r w:rsidRPr="002C3361">
              <w:rPr>
                <w:rFonts w:ascii="Calibri" w:eastAsia="Times New Roman" w:hAnsi="Calibri" w:cs="Calibri"/>
                <w:color w:val="000000"/>
                <w:sz w:val="22"/>
                <w:szCs w:val="22"/>
                <w:lang w:val="en-GB" w:eastAsia="en-GB"/>
              </w:rPr>
              <w:t>3</w:t>
            </w:r>
          </w:p>
        </w:tc>
        <w:tc>
          <w:tcPr>
            <w:tcW w:w="788" w:type="dxa"/>
          </w:tcPr>
          <w:p w:rsidR="00FA7D30" w:rsidRPr="002C3361" w:rsidRDefault="00FA7D30" w:rsidP="00FB1C4D">
            <w:pPr>
              <w:bidi w:val="0"/>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en-GB" w:eastAsia="en-GB"/>
              </w:rPr>
            </w:pPr>
            <w:r w:rsidRPr="002C3361">
              <w:rPr>
                <w:rFonts w:ascii="Calibri" w:eastAsia="Times New Roman" w:hAnsi="Calibri" w:cs="Calibri"/>
                <w:color w:val="000000"/>
                <w:sz w:val="22"/>
                <w:szCs w:val="22"/>
                <w:lang w:val="en-GB" w:eastAsia="en-GB"/>
              </w:rPr>
              <w:t>2</w:t>
            </w:r>
          </w:p>
        </w:tc>
        <w:tc>
          <w:tcPr>
            <w:tcW w:w="860" w:type="dxa"/>
            <w:noWrap/>
            <w:hideMark/>
          </w:tcPr>
          <w:p w:rsidR="00FA7D30" w:rsidRPr="002C3361" w:rsidRDefault="00FA7D30" w:rsidP="00FB1C4D">
            <w:pPr>
              <w:bidi w:val="0"/>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en-GB" w:eastAsia="en-GB"/>
              </w:rPr>
            </w:pPr>
            <w:r w:rsidRPr="002C3361">
              <w:rPr>
                <w:rFonts w:ascii="Calibri" w:eastAsia="Times New Roman" w:hAnsi="Calibri" w:cs="Calibri"/>
                <w:color w:val="000000"/>
                <w:sz w:val="22"/>
                <w:szCs w:val="22"/>
                <w:lang w:val="en-GB" w:eastAsia="en-GB"/>
              </w:rPr>
              <w:t>67%</w:t>
            </w:r>
          </w:p>
        </w:tc>
      </w:tr>
      <w:tr w:rsidR="00FA7D30" w:rsidRPr="002C3361" w:rsidTr="00FB1C4D">
        <w:trPr>
          <w:trHeight w:val="265"/>
        </w:trPr>
        <w:tc>
          <w:tcPr>
            <w:cnfStyle w:val="001000000000" w:firstRow="0" w:lastRow="0" w:firstColumn="1" w:lastColumn="0" w:oddVBand="0" w:evenVBand="0" w:oddHBand="0" w:evenHBand="0" w:firstRowFirstColumn="0" w:firstRowLastColumn="0" w:lastRowFirstColumn="0" w:lastRowLastColumn="0"/>
            <w:tcW w:w="1711" w:type="dxa"/>
            <w:noWrap/>
            <w:hideMark/>
          </w:tcPr>
          <w:p w:rsidR="00FA7D30" w:rsidRPr="002C3361" w:rsidRDefault="00FA7D30" w:rsidP="00FB1C4D">
            <w:pPr>
              <w:bidi w:val="0"/>
              <w:spacing w:before="0" w:after="0" w:line="240" w:lineRule="auto"/>
              <w:jc w:val="left"/>
              <w:rPr>
                <w:rFonts w:ascii="Calibri" w:eastAsia="Times New Roman" w:hAnsi="Calibri" w:cs="Calibri"/>
                <w:color w:val="000000"/>
                <w:sz w:val="22"/>
                <w:szCs w:val="22"/>
                <w:lang w:val="en-GB" w:eastAsia="en-GB"/>
              </w:rPr>
            </w:pPr>
            <w:r w:rsidRPr="002C3361">
              <w:rPr>
                <w:rFonts w:ascii="Calibri" w:eastAsia="Times New Roman" w:hAnsi="Calibri" w:cs="Calibri"/>
                <w:color w:val="000000"/>
                <w:sz w:val="22"/>
                <w:szCs w:val="22"/>
                <w:lang w:val="en-GB" w:eastAsia="en-GB"/>
              </w:rPr>
              <w:t>1.00E+05</w:t>
            </w:r>
          </w:p>
        </w:tc>
        <w:tc>
          <w:tcPr>
            <w:tcW w:w="634" w:type="dxa"/>
            <w:noWrap/>
            <w:hideMark/>
          </w:tcPr>
          <w:p w:rsidR="00FA7D30" w:rsidRPr="002C3361" w:rsidRDefault="00FA7D30" w:rsidP="00FB1C4D">
            <w:pPr>
              <w:bidi w:val="0"/>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en-GB" w:eastAsia="en-GB"/>
              </w:rPr>
            </w:pPr>
            <w:r w:rsidRPr="002C3361">
              <w:rPr>
                <w:rFonts w:ascii="Calibri" w:eastAsia="Times New Roman" w:hAnsi="Calibri" w:cs="Calibri"/>
                <w:color w:val="000000"/>
                <w:sz w:val="22"/>
                <w:szCs w:val="22"/>
                <w:lang w:val="en-GB" w:eastAsia="en-GB"/>
              </w:rPr>
              <w:t>3</w:t>
            </w:r>
          </w:p>
        </w:tc>
        <w:tc>
          <w:tcPr>
            <w:tcW w:w="788" w:type="dxa"/>
          </w:tcPr>
          <w:p w:rsidR="00FA7D30" w:rsidRPr="002C3361" w:rsidRDefault="00FA7D30" w:rsidP="00FB1C4D">
            <w:pPr>
              <w:bidi w:val="0"/>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en-GB" w:eastAsia="en-GB"/>
              </w:rPr>
            </w:pPr>
            <w:r w:rsidRPr="002C3361">
              <w:rPr>
                <w:rFonts w:ascii="Calibri" w:eastAsia="Times New Roman" w:hAnsi="Calibri" w:cs="Calibri"/>
                <w:color w:val="000000"/>
                <w:sz w:val="22"/>
                <w:szCs w:val="22"/>
                <w:lang w:val="en-GB" w:eastAsia="en-GB"/>
              </w:rPr>
              <w:t>1</w:t>
            </w:r>
          </w:p>
        </w:tc>
        <w:tc>
          <w:tcPr>
            <w:tcW w:w="860" w:type="dxa"/>
            <w:noWrap/>
            <w:hideMark/>
          </w:tcPr>
          <w:p w:rsidR="00FA7D30" w:rsidRPr="002C3361" w:rsidRDefault="00FA7D30" w:rsidP="00FB1C4D">
            <w:pPr>
              <w:bidi w:val="0"/>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en-GB" w:eastAsia="en-GB"/>
              </w:rPr>
            </w:pPr>
            <w:r w:rsidRPr="002C3361">
              <w:rPr>
                <w:rFonts w:ascii="Calibri" w:eastAsia="Times New Roman" w:hAnsi="Calibri" w:cs="Calibri"/>
                <w:color w:val="000000"/>
                <w:sz w:val="22"/>
                <w:szCs w:val="22"/>
                <w:lang w:val="en-GB" w:eastAsia="en-GB"/>
              </w:rPr>
              <w:t>33%</w:t>
            </w:r>
          </w:p>
        </w:tc>
      </w:tr>
      <w:tr w:rsidR="00FA7D30" w:rsidRPr="002C3361" w:rsidTr="00FB1C4D">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1711" w:type="dxa"/>
            <w:noWrap/>
            <w:hideMark/>
          </w:tcPr>
          <w:p w:rsidR="00FA7D30" w:rsidRPr="002C3361" w:rsidRDefault="00FA7D30" w:rsidP="00FB1C4D">
            <w:pPr>
              <w:bidi w:val="0"/>
              <w:spacing w:before="0" w:after="0" w:line="240" w:lineRule="auto"/>
              <w:jc w:val="left"/>
              <w:rPr>
                <w:rFonts w:ascii="Calibri" w:eastAsia="Times New Roman" w:hAnsi="Calibri" w:cs="Calibri"/>
                <w:color w:val="000000"/>
                <w:sz w:val="22"/>
                <w:szCs w:val="22"/>
                <w:lang w:val="en-GB" w:eastAsia="en-GB"/>
              </w:rPr>
            </w:pPr>
            <w:r w:rsidRPr="002C3361">
              <w:rPr>
                <w:rFonts w:ascii="Calibri" w:eastAsia="Times New Roman" w:hAnsi="Calibri" w:cs="Calibri"/>
                <w:color w:val="000000"/>
                <w:sz w:val="22"/>
                <w:szCs w:val="22"/>
                <w:lang w:val="en-GB" w:eastAsia="en-GB"/>
              </w:rPr>
              <w:t>1.00E+06</w:t>
            </w:r>
          </w:p>
        </w:tc>
        <w:tc>
          <w:tcPr>
            <w:tcW w:w="634" w:type="dxa"/>
            <w:noWrap/>
            <w:hideMark/>
          </w:tcPr>
          <w:p w:rsidR="00FA7D30" w:rsidRPr="002C3361" w:rsidRDefault="00FA7D30" w:rsidP="00FB1C4D">
            <w:pPr>
              <w:bidi w:val="0"/>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en-GB" w:eastAsia="en-GB"/>
              </w:rPr>
            </w:pPr>
            <w:r w:rsidRPr="002C3361">
              <w:rPr>
                <w:rFonts w:ascii="Calibri" w:eastAsia="Times New Roman" w:hAnsi="Calibri" w:cs="Calibri"/>
                <w:color w:val="000000"/>
                <w:sz w:val="22"/>
                <w:szCs w:val="22"/>
                <w:lang w:val="en-GB" w:eastAsia="en-GB"/>
              </w:rPr>
              <w:t>3</w:t>
            </w:r>
          </w:p>
        </w:tc>
        <w:tc>
          <w:tcPr>
            <w:tcW w:w="788" w:type="dxa"/>
          </w:tcPr>
          <w:p w:rsidR="00FA7D30" w:rsidRPr="002C3361" w:rsidRDefault="00FA7D30" w:rsidP="00FB1C4D">
            <w:pPr>
              <w:bidi w:val="0"/>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en-GB" w:eastAsia="en-GB"/>
              </w:rPr>
            </w:pPr>
            <w:r w:rsidRPr="002C3361">
              <w:rPr>
                <w:rFonts w:ascii="Calibri" w:eastAsia="Times New Roman" w:hAnsi="Calibri" w:cs="Calibri"/>
                <w:color w:val="000000"/>
                <w:sz w:val="22"/>
                <w:szCs w:val="22"/>
                <w:lang w:val="en-GB" w:eastAsia="en-GB"/>
              </w:rPr>
              <w:t>0</w:t>
            </w:r>
          </w:p>
        </w:tc>
        <w:tc>
          <w:tcPr>
            <w:tcW w:w="860" w:type="dxa"/>
            <w:noWrap/>
            <w:hideMark/>
          </w:tcPr>
          <w:p w:rsidR="00FA7D30" w:rsidRPr="002C3361" w:rsidRDefault="00FA7D30" w:rsidP="00FB1C4D">
            <w:pPr>
              <w:bidi w:val="0"/>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en-GB" w:eastAsia="en-GB"/>
              </w:rPr>
            </w:pPr>
            <w:r w:rsidRPr="002C3361">
              <w:rPr>
                <w:rFonts w:ascii="Calibri" w:eastAsia="Times New Roman" w:hAnsi="Calibri" w:cs="Calibri"/>
                <w:color w:val="000000"/>
                <w:sz w:val="22"/>
                <w:szCs w:val="22"/>
                <w:lang w:val="en-GB" w:eastAsia="en-GB"/>
              </w:rPr>
              <w:t>0%</w:t>
            </w:r>
          </w:p>
        </w:tc>
      </w:tr>
      <w:tr w:rsidR="00FA7D30" w:rsidRPr="002C3361" w:rsidTr="00FB1C4D">
        <w:trPr>
          <w:trHeight w:val="265"/>
        </w:trPr>
        <w:tc>
          <w:tcPr>
            <w:cnfStyle w:val="001000000000" w:firstRow="0" w:lastRow="0" w:firstColumn="1" w:lastColumn="0" w:oddVBand="0" w:evenVBand="0" w:oddHBand="0" w:evenHBand="0" w:firstRowFirstColumn="0" w:firstRowLastColumn="0" w:lastRowFirstColumn="0" w:lastRowLastColumn="0"/>
            <w:tcW w:w="1711" w:type="dxa"/>
            <w:noWrap/>
            <w:hideMark/>
          </w:tcPr>
          <w:p w:rsidR="00FA7D30" w:rsidRPr="002C3361" w:rsidRDefault="00FA7D30" w:rsidP="00FB1C4D">
            <w:pPr>
              <w:bidi w:val="0"/>
              <w:spacing w:before="0" w:after="0" w:line="240" w:lineRule="auto"/>
              <w:jc w:val="left"/>
              <w:rPr>
                <w:rFonts w:ascii="Calibri" w:eastAsia="Times New Roman" w:hAnsi="Calibri" w:cs="Calibri"/>
                <w:color w:val="000000"/>
                <w:sz w:val="22"/>
                <w:szCs w:val="22"/>
                <w:lang w:val="en-GB" w:eastAsia="en-GB"/>
              </w:rPr>
            </w:pPr>
            <w:r w:rsidRPr="002C3361">
              <w:rPr>
                <w:rFonts w:ascii="Calibri" w:eastAsia="Times New Roman" w:hAnsi="Calibri" w:cs="Calibri"/>
                <w:color w:val="000000"/>
                <w:sz w:val="22"/>
                <w:szCs w:val="22"/>
                <w:lang w:val="en-GB" w:eastAsia="en-GB"/>
              </w:rPr>
              <w:t>1.00E+07</w:t>
            </w:r>
          </w:p>
        </w:tc>
        <w:tc>
          <w:tcPr>
            <w:tcW w:w="634" w:type="dxa"/>
            <w:noWrap/>
            <w:hideMark/>
          </w:tcPr>
          <w:p w:rsidR="00FA7D30" w:rsidRPr="002C3361" w:rsidRDefault="00FA7D30" w:rsidP="00FB1C4D">
            <w:pPr>
              <w:bidi w:val="0"/>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en-GB" w:eastAsia="en-GB"/>
              </w:rPr>
            </w:pPr>
            <w:r w:rsidRPr="002C3361">
              <w:rPr>
                <w:rFonts w:ascii="Calibri" w:eastAsia="Times New Roman" w:hAnsi="Calibri" w:cs="Calibri"/>
                <w:color w:val="000000"/>
                <w:sz w:val="22"/>
                <w:szCs w:val="22"/>
                <w:lang w:val="en-GB" w:eastAsia="en-GB"/>
              </w:rPr>
              <w:t>5</w:t>
            </w:r>
          </w:p>
        </w:tc>
        <w:tc>
          <w:tcPr>
            <w:tcW w:w="788" w:type="dxa"/>
          </w:tcPr>
          <w:p w:rsidR="00FA7D30" w:rsidRPr="002C3361" w:rsidRDefault="00FA7D30" w:rsidP="00FB1C4D">
            <w:pPr>
              <w:bidi w:val="0"/>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en-GB" w:eastAsia="en-GB"/>
              </w:rPr>
            </w:pPr>
            <w:r w:rsidRPr="002C3361">
              <w:rPr>
                <w:rFonts w:ascii="Calibri" w:eastAsia="Times New Roman" w:hAnsi="Calibri" w:cs="Calibri"/>
                <w:color w:val="000000"/>
                <w:sz w:val="22"/>
                <w:szCs w:val="22"/>
                <w:lang w:val="en-GB" w:eastAsia="en-GB"/>
              </w:rPr>
              <w:t>0</w:t>
            </w:r>
          </w:p>
        </w:tc>
        <w:tc>
          <w:tcPr>
            <w:tcW w:w="860" w:type="dxa"/>
            <w:noWrap/>
            <w:hideMark/>
          </w:tcPr>
          <w:p w:rsidR="00FA7D30" w:rsidRPr="002C3361" w:rsidRDefault="00FA7D30" w:rsidP="00FB1C4D">
            <w:pPr>
              <w:bidi w:val="0"/>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en-GB" w:eastAsia="en-GB"/>
              </w:rPr>
            </w:pPr>
            <w:r w:rsidRPr="002C3361">
              <w:rPr>
                <w:rFonts w:ascii="Calibri" w:eastAsia="Times New Roman" w:hAnsi="Calibri" w:cs="Calibri"/>
                <w:color w:val="000000"/>
                <w:sz w:val="22"/>
                <w:szCs w:val="22"/>
                <w:lang w:val="en-GB" w:eastAsia="en-GB"/>
              </w:rPr>
              <w:t>0%</w:t>
            </w:r>
          </w:p>
        </w:tc>
      </w:tr>
      <w:tr w:rsidR="00FA7D30" w:rsidRPr="002C3361" w:rsidTr="00FB1C4D">
        <w:trPr>
          <w:cnfStyle w:val="000000100000" w:firstRow="0" w:lastRow="0" w:firstColumn="0" w:lastColumn="0" w:oddVBand="0" w:evenVBand="0" w:oddHBand="1" w:evenHBand="0" w:firstRowFirstColumn="0" w:firstRowLastColumn="0" w:lastRowFirstColumn="0" w:lastRowLastColumn="0"/>
          <w:trHeight w:val="265"/>
        </w:trPr>
        <w:tc>
          <w:tcPr>
            <w:cnfStyle w:val="001000000000" w:firstRow="0" w:lastRow="0" w:firstColumn="1" w:lastColumn="0" w:oddVBand="0" w:evenVBand="0" w:oddHBand="0" w:evenHBand="0" w:firstRowFirstColumn="0" w:firstRowLastColumn="0" w:lastRowFirstColumn="0" w:lastRowLastColumn="0"/>
            <w:tcW w:w="1711" w:type="dxa"/>
            <w:noWrap/>
            <w:hideMark/>
          </w:tcPr>
          <w:p w:rsidR="00FA7D30" w:rsidRPr="002C3361" w:rsidRDefault="00FA7D30" w:rsidP="00FB1C4D">
            <w:pPr>
              <w:bidi w:val="0"/>
              <w:spacing w:before="0" w:after="0" w:line="240" w:lineRule="auto"/>
              <w:jc w:val="left"/>
              <w:rPr>
                <w:rFonts w:ascii="Calibri" w:eastAsia="Times New Roman" w:hAnsi="Calibri" w:cs="Calibri"/>
                <w:color w:val="000000"/>
                <w:sz w:val="22"/>
                <w:szCs w:val="22"/>
                <w:lang w:val="en-GB" w:eastAsia="en-GB"/>
              </w:rPr>
            </w:pPr>
            <w:r w:rsidRPr="002C3361">
              <w:rPr>
                <w:rFonts w:ascii="Calibri" w:eastAsia="Times New Roman" w:hAnsi="Calibri" w:cs="Calibri"/>
                <w:color w:val="000000"/>
                <w:sz w:val="22"/>
                <w:szCs w:val="22"/>
                <w:lang w:val="en-GB" w:eastAsia="en-GB"/>
              </w:rPr>
              <w:t>1.00E+08</w:t>
            </w:r>
          </w:p>
        </w:tc>
        <w:tc>
          <w:tcPr>
            <w:tcW w:w="634" w:type="dxa"/>
            <w:noWrap/>
            <w:hideMark/>
          </w:tcPr>
          <w:p w:rsidR="00FA7D30" w:rsidRPr="002C3361" w:rsidRDefault="00FA7D30" w:rsidP="00FB1C4D">
            <w:pPr>
              <w:bidi w:val="0"/>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2"/>
                <w:szCs w:val="22"/>
                <w:lang w:val="en-GB" w:eastAsia="en-GB"/>
              </w:rPr>
            </w:pPr>
            <w:r w:rsidRPr="002C3361">
              <w:rPr>
                <w:rFonts w:ascii="Calibri" w:eastAsia="Times New Roman" w:hAnsi="Calibri" w:cs="Calibri"/>
                <w:b/>
                <w:bCs/>
                <w:color w:val="000000"/>
                <w:sz w:val="22"/>
                <w:szCs w:val="22"/>
                <w:lang w:val="en-GB" w:eastAsia="en-GB"/>
              </w:rPr>
              <w:t>5</w:t>
            </w:r>
          </w:p>
        </w:tc>
        <w:tc>
          <w:tcPr>
            <w:tcW w:w="788" w:type="dxa"/>
          </w:tcPr>
          <w:p w:rsidR="00FA7D30" w:rsidRPr="002C3361" w:rsidRDefault="00FA7D30" w:rsidP="00FB1C4D">
            <w:pPr>
              <w:bidi w:val="0"/>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2"/>
                <w:szCs w:val="22"/>
                <w:lang w:val="en-GB" w:eastAsia="en-GB"/>
              </w:rPr>
            </w:pPr>
            <w:r w:rsidRPr="002C3361">
              <w:rPr>
                <w:rFonts w:ascii="Calibri" w:eastAsia="Times New Roman" w:hAnsi="Calibri" w:cs="Calibri"/>
                <w:b/>
                <w:bCs/>
                <w:color w:val="000000"/>
                <w:sz w:val="22"/>
                <w:szCs w:val="22"/>
                <w:lang w:val="en-GB" w:eastAsia="en-GB"/>
              </w:rPr>
              <w:t>0</w:t>
            </w:r>
          </w:p>
        </w:tc>
        <w:tc>
          <w:tcPr>
            <w:tcW w:w="860" w:type="dxa"/>
            <w:noWrap/>
            <w:hideMark/>
          </w:tcPr>
          <w:p w:rsidR="00FA7D30" w:rsidRPr="002C3361" w:rsidRDefault="00FA7D30" w:rsidP="00FB1C4D">
            <w:pPr>
              <w:bidi w:val="0"/>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sz w:val="22"/>
                <w:szCs w:val="22"/>
                <w:lang w:val="en-GB" w:eastAsia="en-GB"/>
              </w:rPr>
            </w:pPr>
            <w:r w:rsidRPr="002C3361">
              <w:rPr>
                <w:rFonts w:ascii="Calibri" w:eastAsia="Times New Roman" w:hAnsi="Calibri" w:cs="Calibri"/>
                <w:b/>
                <w:bCs/>
                <w:color w:val="000000"/>
                <w:sz w:val="22"/>
                <w:szCs w:val="22"/>
                <w:lang w:val="en-GB" w:eastAsia="en-GB"/>
              </w:rPr>
              <w:t>0%</w:t>
            </w:r>
          </w:p>
        </w:tc>
      </w:tr>
      <w:tr w:rsidR="00FA7D30" w:rsidRPr="002C3361" w:rsidTr="00FB1C4D">
        <w:trPr>
          <w:trHeight w:val="265"/>
        </w:trPr>
        <w:tc>
          <w:tcPr>
            <w:cnfStyle w:val="001000000000" w:firstRow="0" w:lastRow="0" w:firstColumn="1" w:lastColumn="0" w:oddVBand="0" w:evenVBand="0" w:oddHBand="0" w:evenHBand="0" w:firstRowFirstColumn="0" w:firstRowLastColumn="0" w:lastRowFirstColumn="0" w:lastRowLastColumn="0"/>
            <w:tcW w:w="1711" w:type="dxa"/>
            <w:noWrap/>
            <w:hideMark/>
          </w:tcPr>
          <w:p w:rsidR="00FA7D30" w:rsidRPr="002C3361" w:rsidRDefault="00FA7D30" w:rsidP="00FB1C4D">
            <w:pPr>
              <w:bidi w:val="0"/>
              <w:spacing w:before="0" w:after="0" w:line="240" w:lineRule="auto"/>
              <w:jc w:val="left"/>
              <w:rPr>
                <w:rFonts w:ascii="Calibri" w:eastAsia="Times New Roman" w:hAnsi="Calibri" w:cs="Calibri"/>
                <w:color w:val="000000"/>
                <w:sz w:val="22"/>
                <w:szCs w:val="22"/>
                <w:lang w:val="en-GB" w:eastAsia="en-GB"/>
              </w:rPr>
            </w:pPr>
            <w:r w:rsidRPr="002C3361">
              <w:rPr>
                <w:rFonts w:ascii="Calibri" w:eastAsia="Times New Roman" w:hAnsi="Calibri" w:cs="Calibri"/>
                <w:color w:val="000000"/>
                <w:sz w:val="22"/>
                <w:szCs w:val="22"/>
                <w:lang w:val="en-GB" w:eastAsia="en-GB"/>
              </w:rPr>
              <w:t>Totals</w:t>
            </w:r>
          </w:p>
        </w:tc>
        <w:tc>
          <w:tcPr>
            <w:tcW w:w="634" w:type="dxa"/>
            <w:noWrap/>
            <w:hideMark/>
          </w:tcPr>
          <w:p w:rsidR="00FA7D30" w:rsidRPr="002C3361" w:rsidRDefault="00FA7D30" w:rsidP="00FB1C4D">
            <w:pPr>
              <w:bidi w:val="0"/>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en-GB" w:eastAsia="en-GB"/>
              </w:rPr>
            </w:pPr>
            <w:r w:rsidRPr="002C3361">
              <w:rPr>
                <w:rFonts w:ascii="Calibri" w:eastAsia="Times New Roman" w:hAnsi="Calibri" w:cs="Calibri"/>
                <w:color w:val="000000"/>
                <w:sz w:val="22"/>
                <w:szCs w:val="22"/>
                <w:lang w:val="en-GB" w:eastAsia="en-GB"/>
              </w:rPr>
              <w:t>30</w:t>
            </w:r>
          </w:p>
        </w:tc>
        <w:tc>
          <w:tcPr>
            <w:tcW w:w="788" w:type="dxa"/>
          </w:tcPr>
          <w:p w:rsidR="00FA7D30" w:rsidRPr="002C3361" w:rsidRDefault="00FA7D30" w:rsidP="00FB1C4D">
            <w:pPr>
              <w:bidi w:val="0"/>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en-GB" w:eastAsia="en-GB"/>
              </w:rPr>
            </w:pPr>
            <w:r w:rsidRPr="002C3361">
              <w:rPr>
                <w:rFonts w:ascii="Calibri" w:eastAsia="Times New Roman" w:hAnsi="Calibri" w:cs="Calibri"/>
                <w:color w:val="000000"/>
                <w:sz w:val="22"/>
                <w:szCs w:val="22"/>
                <w:lang w:val="en-GB" w:eastAsia="en-GB"/>
              </w:rPr>
              <w:t>9</w:t>
            </w:r>
          </w:p>
        </w:tc>
        <w:tc>
          <w:tcPr>
            <w:tcW w:w="860" w:type="dxa"/>
            <w:noWrap/>
            <w:hideMark/>
          </w:tcPr>
          <w:p w:rsidR="00FA7D30" w:rsidRPr="002C3361" w:rsidRDefault="00FA7D30" w:rsidP="00FB1C4D">
            <w:pPr>
              <w:bidi w:val="0"/>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en-GB" w:eastAsia="en-GB"/>
              </w:rPr>
            </w:pPr>
            <w:r w:rsidRPr="002C3361">
              <w:rPr>
                <w:rFonts w:ascii="Calibri" w:eastAsia="Times New Roman" w:hAnsi="Calibri" w:cs="Calibri"/>
                <w:color w:val="000000"/>
                <w:sz w:val="22"/>
                <w:szCs w:val="22"/>
                <w:lang w:val="en-GB" w:eastAsia="en-GB"/>
              </w:rPr>
              <w:t>30%</w:t>
            </w:r>
          </w:p>
        </w:tc>
      </w:tr>
    </w:tbl>
    <w:p w:rsidR="00DB20DD" w:rsidRPr="00E92D05" w:rsidRDefault="00FB1C4D" w:rsidP="00AB7BE2">
      <w:pPr>
        <w:rPr>
          <w:rtl/>
        </w:rPr>
      </w:pPr>
      <w:r>
        <w:rPr>
          <w:noProof/>
          <w:lang w:val="en-GB" w:eastAsia="en-GB"/>
        </w:rPr>
        <w:drawing>
          <wp:anchor distT="0" distB="0" distL="114300" distR="114300" simplePos="0" relativeHeight="251681792" behindDoc="0" locked="0" layoutInCell="1" allowOverlap="1" wp14:anchorId="2A554F1F" wp14:editId="25C9248A">
            <wp:simplePos x="0" y="0"/>
            <wp:positionH relativeFrom="column">
              <wp:posOffset>2566670</wp:posOffset>
            </wp:positionH>
            <wp:positionV relativeFrom="paragraph">
              <wp:posOffset>1791335</wp:posOffset>
            </wp:positionV>
            <wp:extent cx="3527425" cy="2143125"/>
            <wp:effectExtent l="0" t="0" r="15875" b="9525"/>
            <wp:wrapTopAndBottom/>
            <wp:docPr id="2" name="תרשים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margin">
              <wp14:pctWidth>0</wp14:pctWidth>
            </wp14:sizeRelH>
            <wp14:sizeRelV relativeFrom="margin">
              <wp14:pctHeight>0</wp14:pctHeight>
            </wp14:sizeRelV>
          </wp:anchor>
        </w:drawing>
      </w:r>
      <w:r w:rsidR="00CC2503">
        <w:rPr>
          <w:noProof/>
          <w:lang w:val="en-GB" w:eastAsia="en-GB"/>
        </w:rPr>
        <mc:AlternateContent>
          <mc:Choice Requires="wps">
            <w:drawing>
              <wp:anchor distT="0" distB="0" distL="114300" distR="114300" simplePos="0" relativeHeight="251683840" behindDoc="0" locked="0" layoutInCell="1" allowOverlap="1" wp14:anchorId="78F74ED3" wp14:editId="4297F4DB">
                <wp:simplePos x="0" y="0"/>
                <wp:positionH relativeFrom="margin">
                  <wp:posOffset>2595245</wp:posOffset>
                </wp:positionH>
                <wp:positionV relativeFrom="paragraph">
                  <wp:posOffset>4008120</wp:posOffset>
                </wp:positionV>
                <wp:extent cx="3481070" cy="732790"/>
                <wp:effectExtent l="0" t="0" r="5080" b="0"/>
                <wp:wrapTopAndBottom/>
                <wp:docPr id="3" name="תיבת טקסט 3"/>
                <wp:cNvGraphicFramePr/>
                <a:graphic xmlns:a="http://schemas.openxmlformats.org/drawingml/2006/main">
                  <a:graphicData uri="http://schemas.microsoft.com/office/word/2010/wordprocessingShape">
                    <wps:wsp>
                      <wps:cNvSpPr txBox="1"/>
                      <wps:spPr>
                        <a:xfrm>
                          <a:off x="0" y="0"/>
                          <a:ext cx="3481070" cy="732790"/>
                        </a:xfrm>
                        <a:prstGeom prst="rect">
                          <a:avLst/>
                        </a:prstGeom>
                        <a:solidFill>
                          <a:prstClr val="white"/>
                        </a:solidFill>
                        <a:ln>
                          <a:noFill/>
                        </a:ln>
                        <a:effectLst/>
                      </wps:spPr>
                      <wps:txbx>
                        <w:txbxContent>
                          <w:p w:rsidR="00FD01FD" w:rsidRPr="00794955" w:rsidRDefault="00FD01FD" w:rsidP="00CC2503">
                            <w:pPr>
                              <w:pStyle w:val="af3"/>
                              <w:rPr>
                                <w:noProof/>
                                <w:color w:val="595959" w:themeColor="text1" w:themeTint="A6"/>
                                <w:sz w:val="24"/>
                                <w:szCs w:val="24"/>
                                <w:rtl/>
                              </w:rPr>
                            </w:pPr>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sidR="007F61F3">
                              <w:rPr>
                                <w:noProof/>
                                <w:rtl/>
                              </w:rPr>
                              <w:t>5</w:t>
                            </w:r>
                            <w:r>
                              <w:rPr>
                                <w:rtl/>
                              </w:rPr>
                              <w:fldChar w:fldCharType="end"/>
                            </w:r>
                            <w:r>
                              <w:rPr>
                                <w:rFonts w:hint="cs"/>
                                <w:noProof/>
                                <w:rtl/>
                              </w:rPr>
                              <w:t>.</w:t>
                            </w:r>
                            <w:r w:rsidRPr="00FC0666">
                              <w:rPr>
                                <w:rFonts w:hint="cs"/>
                                <w:noProof/>
                                <w:rtl/>
                              </w:rPr>
                              <w:t xml:space="preserve"> </w:t>
                            </w:r>
                            <w:r>
                              <w:rPr>
                                <w:rFonts w:hint="cs"/>
                                <w:noProof/>
                                <w:rtl/>
                              </w:rPr>
                              <w:t xml:space="preserve">מודל </w:t>
                            </w:r>
                            <w:r>
                              <w:rPr>
                                <w:rFonts w:hint="cs"/>
                                <w:noProof/>
                              </w:rPr>
                              <w:t>PLS</w:t>
                            </w:r>
                            <w:r>
                              <w:rPr>
                                <w:rFonts w:hint="cs"/>
                                <w:noProof/>
                                <w:rtl/>
                              </w:rPr>
                              <w:t xml:space="preserve"> ראשוני לזיהוי חיידקים במיהולים עשרוניים בספקטרוסקופיית ראמאן. בגרף ניתן לראות את הערכים החזויים ע</w:t>
                            </w:r>
                            <w:r w:rsidR="00026F10">
                              <w:rPr>
                                <w:rFonts w:hint="cs"/>
                                <w:noProof/>
                                <w:rtl/>
                              </w:rPr>
                              <w:t xml:space="preserve">"י המודל לעומת הערכים האמיתיים. </w:t>
                            </w:r>
                            <w:r>
                              <w:rPr>
                                <w:rFonts w:hint="cs"/>
                                <w:noProof/>
                                <w:rtl/>
                              </w:rPr>
                              <w:t xml:space="preserve">מספר הדוגמאות הכוללות בהכנת המודל היה 150. המודל כולל תהליך של </w:t>
                            </w:r>
                            <w:r>
                              <w:rPr>
                                <w:noProof/>
                              </w:rPr>
                              <w:t>Centering</w:t>
                            </w:r>
                            <w:r>
                              <w:rPr>
                                <w:rFonts w:hint="cs"/>
                                <w:noProof/>
                                <w:rtl/>
                              </w:rPr>
                              <w:t xml:space="preserve"> ו-</w:t>
                            </w:r>
                            <w:r>
                              <w:rPr>
                                <w:noProof/>
                              </w:rPr>
                              <w:t>Scaling</w:t>
                            </w:r>
                            <w:r>
                              <w:rPr>
                                <w:rFonts w:hint="cs"/>
                                <w:noProof/>
                                <w:rtl/>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F74ED3" id="תיבת טקסט 3" o:spid="_x0000_s1035" type="#_x0000_t202" style="position:absolute;left:0;text-align:left;margin-left:204.35pt;margin-top:315.6pt;width:274.1pt;height:57.7pt;z-index:251683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" stroked="f">
                <v:textbox inset="0,0,0,0">
                  <w:txbxContent>
                    <w:p w:rsidR="00FD01FD" w:rsidRPr="00794955" w:rsidRDefault="00FD01FD" w:rsidP="00CC2503">
                      <w:pPr>
                        <w:pStyle w:val="af3"/>
                        <w:rPr>
                          <w:noProof/>
                          <w:color w:val="595959" w:themeColor="text1" w:themeTint="A6"/>
                          <w:sz w:val="24"/>
                          <w:szCs w:val="24"/>
                          <w:rtl/>
                        </w:rPr>
                      </w:pPr>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sidR="007F61F3">
                        <w:rPr>
                          <w:noProof/>
                          <w:rtl/>
                        </w:rPr>
                        <w:t>5</w:t>
                      </w:r>
                      <w:r>
                        <w:rPr>
                          <w:rtl/>
                        </w:rPr>
                        <w:fldChar w:fldCharType="end"/>
                      </w:r>
                      <w:r>
                        <w:rPr>
                          <w:rFonts w:hint="cs"/>
                          <w:noProof/>
                          <w:rtl/>
                        </w:rPr>
                        <w:t>.</w:t>
                      </w:r>
                      <w:r w:rsidRPr="00FC0666">
                        <w:rPr>
                          <w:rFonts w:hint="cs"/>
                          <w:noProof/>
                          <w:rtl/>
                        </w:rPr>
                        <w:t xml:space="preserve"> </w:t>
                      </w:r>
                      <w:r>
                        <w:rPr>
                          <w:rFonts w:hint="cs"/>
                          <w:noProof/>
                          <w:rtl/>
                        </w:rPr>
                        <w:t xml:space="preserve">מודל </w:t>
                      </w:r>
                      <w:r>
                        <w:rPr>
                          <w:rFonts w:hint="cs"/>
                          <w:noProof/>
                        </w:rPr>
                        <w:t>PLS</w:t>
                      </w:r>
                      <w:r>
                        <w:rPr>
                          <w:rFonts w:hint="cs"/>
                          <w:noProof/>
                          <w:rtl/>
                        </w:rPr>
                        <w:t xml:space="preserve"> ראשוני לזיהוי חיידקים במיהולים עשרוניים בספקטרוסקופיית ראמאן. בגרף ניתן לראות את הערכים החזויים ע</w:t>
                      </w:r>
                      <w:r w:rsidR="00026F10">
                        <w:rPr>
                          <w:rFonts w:hint="cs"/>
                          <w:noProof/>
                          <w:rtl/>
                        </w:rPr>
                        <w:t xml:space="preserve">"י המודל לעומת הערכים האמיתיים. </w:t>
                      </w:r>
                      <w:r>
                        <w:rPr>
                          <w:rFonts w:hint="cs"/>
                          <w:noProof/>
                          <w:rtl/>
                        </w:rPr>
                        <w:t xml:space="preserve">מספר הדוגמאות הכוללות בהכנת המודל היה 150. המודל כולל תהליך של </w:t>
                      </w:r>
                      <w:r>
                        <w:rPr>
                          <w:noProof/>
                        </w:rPr>
                        <w:t>Centering</w:t>
                      </w:r>
                      <w:r>
                        <w:rPr>
                          <w:rFonts w:hint="cs"/>
                          <w:noProof/>
                          <w:rtl/>
                        </w:rPr>
                        <w:t xml:space="preserve"> ו-</w:t>
                      </w:r>
                      <w:r>
                        <w:rPr>
                          <w:noProof/>
                        </w:rPr>
                        <w:t>Scaling</w:t>
                      </w:r>
                      <w:r>
                        <w:rPr>
                          <w:rFonts w:hint="cs"/>
                          <w:noProof/>
                          <w:rtl/>
                        </w:rPr>
                        <w:t>.</w:t>
                      </w:r>
                    </w:p>
                  </w:txbxContent>
                </v:textbox>
                <w10:wrap type="topAndBottom" anchorx="margin"/>
              </v:shape>
            </w:pict>
          </mc:Fallback>
        </mc:AlternateContent>
      </w:r>
      <w:r w:rsidR="00A25CF3">
        <w:rPr>
          <w:rFonts w:hint="cs"/>
          <w:rtl/>
        </w:rPr>
        <w:t>מכיוון ש</w:t>
      </w:r>
      <w:r w:rsidR="00DB20DD">
        <w:rPr>
          <w:rFonts w:hint="cs"/>
          <w:rtl/>
        </w:rPr>
        <w:t xml:space="preserve">לא ניתן להבחין בין </w:t>
      </w:r>
      <w:proofErr w:type="spellStart"/>
      <w:r w:rsidR="00DB20DD">
        <w:rPr>
          <w:rFonts w:hint="cs"/>
          <w:rtl/>
        </w:rPr>
        <w:t>הספקטרה</w:t>
      </w:r>
      <w:proofErr w:type="spellEnd"/>
      <w:r w:rsidR="00E21D9F">
        <w:rPr>
          <w:rFonts w:hint="cs"/>
          <w:rtl/>
        </w:rPr>
        <w:t xml:space="preserve"> </w:t>
      </w:r>
      <w:r w:rsidR="00C41DB3">
        <w:rPr>
          <w:rFonts w:hint="cs"/>
          <w:rtl/>
        </w:rPr>
        <w:t>נבחנה</w:t>
      </w:r>
      <w:r w:rsidR="00E21D9F">
        <w:rPr>
          <w:rFonts w:hint="cs"/>
          <w:rtl/>
        </w:rPr>
        <w:t xml:space="preserve"> האפשרות </w:t>
      </w:r>
      <w:r w:rsidR="00A25CF3">
        <w:rPr>
          <w:rFonts w:hint="cs"/>
          <w:rtl/>
        </w:rPr>
        <w:t>לגלות</w:t>
      </w:r>
      <w:r w:rsidR="00E21D9F">
        <w:rPr>
          <w:rFonts w:hint="cs"/>
          <w:rtl/>
        </w:rPr>
        <w:t xml:space="preserve"> את ריכוזי החיידקים באמצעות מודל מתמטי מבוסס </w:t>
      </w:r>
      <w:r w:rsidR="00E21D9F">
        <w:rPr>
          <w:rFonts w:hint="cs"/>
        </w:rPr>
        <w:t>PLS</w:t>
      </w:r>
      <w:r w:rsidR="00E21D9F">
        <w:rPr>
          <w:rFonts w:hint="cs"/>
          <w:rtl/>
        </w:rPr>
        <w:t>.</w:t>
      </w:r>
      <w:r w:rsidR="003E5616">
        <w:rPr>
          <w:rFonts w:hint="cs"/>
          <w:rtl/>
        </w:rPr>
        <w:t xml:space="preserve"> </w:t>
      </w:r>
      <w:r w:rsidR="00A25CF3">
        <w:rPr>
          <w:rFonts w:hint="cs"/>
          <w:rtl/>
        </w:rPr>
        <w:t xml:space="preserve">לשם כך נסרקו כ-150 דוגמאות של חיידקי </w:t>
      </w:r>
      <w:r w:rsidR="00A25CF3">
        <w:rPr>
          <w:i/>
          <w:iCs/>
        </w:rPr>
        <w:t xml:space="preserve">E. </w:t>
      </w:r>
      <w:proofErr w:type="gramStart"/>
      <w:r w:rsidR="00A25CF3">
        <w:rPr>
          <w:i/>
          <w:iCs/>
        </w:rPr>
        <w:t>coli</w:t>
      </w:r>
      <w:proofErr w:type="gramEnd"/>
      <w:r w:rsidR="00A25CF3">
        <w:rPr>
          <w:rFonts w:hint="cs"/>
          <w:i/>
          <w:iCs/>
          <w:rtl/>
        </w:rPr>
        <w:t xml:space="preserve"> </w:t>
      </w:r>
      <w:proofErr w:type="spellStart"/>
      <w:r w:rsidR="00A25CF3">
        <w:rPr>
          <w:rFonts w:hint="cs"/>
          <w:rtl/>
        </w:rPr>
        <w:t>במיהולים</w:t>
      </w:r>
      <w:proofErr w:type="spellEnd"/>
      <w:r w:rsidR="00A25CF3">
        <w:rPr>
          <w:rFonts w:hint="cs"/>
          <w:rtl/>
        </w:rPr>
        <w:t xml:space="preserve"> עשרוניים ונותחו ע"י המודל. </w:t>
      </w:r>
      <w:r>
        <w:rPr>
          <w:rFonts w:hint="cs"/>
          <w:rtl/>
        </w:rPr>
        <w:t xml:space="preserve">באיור </w:t>
      </w:r>
      <w:r w:rsidR="00AB7BE2">
        <w:rPr>
          <w:rFonts w:hint="cs"/>
          <w:rtl/>
        </w:rPr>
        <w:t>5</w:t>
      </w:r>
      <w:r>
        <w:rPr>
          <w:rFonts w:hint="cs"/>
          <w:rtl/>
        </w:rPr>
        <w:t xml:space="preserve"> מתוארות תוצאות החיזוי של המודל, ניתן לראות כי ישנו פיזור גבוה בתחזיות והן אינן אמינות. בטבלה </w:t>
      </w:r>
      <w:r w:rsidR="00AB7BE2">
        <w:rPr>
          <w:rFonts w:hint="cs"/>
          <w:rtl/>
        </w:rPr>
        <w:t>1</w:t>
      </w:r>
      <w:r>
        <w:rPr>
          <w:rFonts w:hint="cs"/>
          <w:rtl/>
        </w:rPr>
        <w:t xml:space="preserve"> מתוארת בחינת המודל על דוגמאות שלא השתתפו בהכנת המודל. </w:t>
      </w:r>
      <w:r w:rsidR="00F26639">
        <w:rPr>
          <w:rFonts w:hint="cs"/>
          <w:rtl/>
        </w:rPr>
        <w:t xml:space="preserve">הצלחה בזיהוי </w:t>
      </w:r>
      <w:r w:rsidR="00F26639">
        <w:t>(Hit)</w:t>
      </w:r>
      <w:r w:rsidR="008A700B">
        <w:rPr>
          <w:rFonts w:hint="cs"/>
          <w:rtl/>
        </w:rPr>
        <w:t xml:space="preserve"> הוגדרה כטעות של פחות מסדר גודל 1. </w:t>
      </w:r>
      <w:r w:rsidR="00A25CF3">
        <w:rPr>
          <w:rFonts w:hint="cs"/>
          <w:rtl/>
        </w:rPr>
        <w:t xml:space="preserve">בחינה של תוצאות המודל הראתה שהמודל אינו מתאים לחיזוי ריכוז החיידקים והמודל </w:t>
      </w:r>
      <w:r w:rsidR="002C3361">
        <w:rPr>
          <w:rFonts w:hint="cs"/>
          <w:rtl/>
        </w:rPr>
        <w:t xml:space="preserve"> </w:t>
      </w:r>
      <w:r w:rsidR="00A25CF3">
        <w:rPr>
          <w:rFonts w:hint="cs"/>
          <w:rtl/>
        </w:rPr>
        <w:t>מאפשר</w:t>
      </w:r>
      <w:r w:rsidR="00E21D9F">
        <w:rPr>
          <w:rFonts w:hint="cs"/>
          <w:rtl/>
        </w:rPr>
        <w:t xml:space="preserve"> </w:t>
      </w:r>
      <w:r w:rsidR="00A25CF3">
        <w:rPr>
          <w:rFonts w:hint="cs"/>
          <w:rtl/>
        </w:rPr>
        <w:t>חיזוי</w:t>
      </w:r>
      <w:r w:rsidR="00E21D9F">
        <w:rPr>
          <w:rFonts w:hint="cs"/>
          <w:rtl/>
        </w:rPr>
        <w:t xml:space="preserve">  </w:t>
      </w:r>
      <w:r w:rsidR="00026DC5">
        <w:rPr>
          <w:rFonts w:hint="cs"/>
          <w:rtl/>
        </w:rPr>
        <w:t xml:space="preserve">בדיוק </w:t>
      </w:r>
      <w:r w:rsidR="00004265">
        <w:rPr>
          <w:rFonts w:hint="cs"/>
          <w:rtl/>
        </w:rPr>
        <w:t>של פחות מ</w:t>
      </w:r>
      <w:r w:rsidR="002C3361">
        <w:rPr>
          <w:rFonts w:hint="cs"/>
          <w:rtl/>
        </w:rPr>
        <w:t>-50</w:t>
      </w:r>
      <w:r w:rsidR="00004265">
        <w:rPr>
          <w:rFonts w:hint="cs"/>
          <w:rtl/>
        </w:rPr>
        <w:t>%</w:t>
      </w:r>
      <w:r w:rsidR="00E92D05">
        <w:rPr>
          <w:rFonts w:hint="cs"/>
          <w:rtl/>
        </w:rPr>
        <w:t xml:space="preserve">. חשוב לציין שההצלחה </w:t>
      </w:r>
      <w:r w:rsidR="00AA1B82">
        <w:rPr>
          <w:rFonts w:hint="cs"/>
          <w:rtl/>
        </w:rPr>
        <w:t xml:space="preserve">לכאורה </w:t>
      </w:r>
      <w:r w:rsidR="00E92D05">
        <w:rPr>
          <w:rFonts w:hint="cs"/>
          <w:rtl/>
        </w:rPr>
        <w:t>בזיהוי בטווחים 10</w:t>
      </w:r>
      <w:r w:rsidR="00E92D05">
        <w:rPr>
          <w:rFonts w:hint="cs"/>
          <w:vertAlign w:val="superscript"/>
          <w:rtl/>
        </w:rPr>
        <w:t>3</w:t>
      </w:r>
      <w:r w:rsidR="00E92D05">
        <w:rPr>
          <w:rFonts w:hint="cs"/>
          <w:rtl/>
        </w:rPr>
        <w:t>-10</w:t>
      </w:r>
      <w:r w:rsidR="00E92D05">
        <w:rPr>
          <w:rFonts w:hint="cs"/>
          <w:vertAlign w:val="superscript"/>
          <w:rtl/>
        </w:rPr>
        <w:t>4</w:t>
      </w:r>
      <w:r w:rsidR="00E92D05">
        <w:rPr>
          <w:rFonts w:hint="cs"/>
          <w:rtl/>
        </w:rPr>
        <w:t xml:space="preserve"> </w:t>
      </w:r>
      <w:r w:rsidR="00E92D05">
        <w:rPr>
          <w:rFonts w:hint="cs"/>
        </w:rPr>
        <w:t>CFU</w:t>
      </w:r>
      <w:r w:rsidR="00E92D05">
        <w:t>s/ml</w:t>
      </w:r>
      <w:r w:rsidR="00E92D05">
        <w:rPr>
          <w:rFonts w:hint="cs"/>
          <w:rtl/>
        </w:rPr>
        <w:t xml:space="preserve"> היא נובעת מחיזוי לא נכון של כלל הקבוצות בטווח האמצע ועל כן אינה משמעותית.</w:t>
      </w:r>
    </w:p>
    <w:p w:rsidR="00A25CF3" w:rsidRDefault="00EF5637" w:rsidP="00971CF1">
      <w:pPr>
        <w:spacing w:before="0" w:after="160" w:line="259" w:lineRule="auto"/>
        <w:jc w:val="left"/>
        <w:rPr>
          <w:rtl/>
        </w:rPr>
      </w:pPr>
      <w:r>
        <w:rPr>
          <w:rFonts w:hint="cs"/>
          <w:rtl/>
        </w:rPr>
        <w:lastRenderedPageBreak/>
        <w:t xml:space="preserve">במהלך שנת המחקר הראשונה </w:t>
      </w:r>
      <w:r w:rsidR="00E21D9F">
        <w:rPr>
          <w:rFonts w:hint="cs"/>
          <w:rtl/>
        </w:rPr>
        <w:t xml:space="preserve">בוצעו ניסויים על מנת לשפר את </w:t>
      </w:r>
      <w:r w:rsidR="00A25CF3">
        <w:rPr>
          <w:rFonts w:hint="cs"/>
          <w:rtl/>
        </w:rPr>
        <w:t>רגישות המכשיר</w:t>
      </w:r>
      <w:r w:rsidR="00E21D9F">
        <w:rPr>
          <w:rFonts w:hint="cs"/>
          <w:rtl/>
        </w:rPr>
        <w:t xml:space="preserve">. </w:t>
      </w:r>
      <w:r w:rsidR="00CC4D0F">
        <w:rPr>
          <w:rFonts w:hint="cs"/>
          <w:rtl/>
        </w:rPr>
        <w:t xml:space="preserve">כחלק מעבודה זו נבחנו </w:t>
      </w:r>
      <w:r w:rsidR="005A675E">
        <w:rPr>
          <w:rFonts w:hint="cs"/>
          <w:rtl/>
        </w:rPr>
        <w:t>השפעות</w:t>
      </w:r>
      <w:r w:rsidR="00AA1B82">
        <w:rPr>
          <w:rFonts w:hint="cs"/>
          <w:rtl/>
        </w:rPr>
        <w:t xml:space="preserve"> של</w:t>
      </w:r>
      <w:r w:rsidR="00E21D9F">
        <w:rPr>
          <w:rFonts w:hint="cs"/>
          <w:rtl/>
        </w:rPr>
        <w:t>:</w:t>
      </w:r>
      <w:r w:rsidR="00055749">
        <w:rPr>
          <w:rFonts w:hint="cs"/>
          <w:rtl/>
        </w:rPr>
        <w:t xml:space="preserve"> </w:t>
      </w:r>
    </w:p>
    <w:p w:rsidR="002D7790" w:rsidRDefault="002D7790" w:rsidP="00A25CF3">
      <w:pPr>
        <w:pStyle w:val="aff9"/>
        <w:numPr>
          <w:ilvl w:val="0"/>
          <w:numId w:val="22"/>
        </w:numPr>
      </w:pPr>
      <w:r>
        <w:rPr>
          <w:rFonts w:hint="cs"/>
          <w:rtl/>
        </w:rPr>
        <w:t>הגדלת אוסף הסריקות מ-150 ל-250.</w:t>
      </w:r>
    </w:p>
    <w:p w:rsidR="00A25CF3" w:rsidRDefault="00055749" w:rsidP="00A25CF3">
      <w:pPr>
        <w:pStyle w:val="aff9"/>
        <w:numPr>
          <w:ilvl w:val="0"/>
          <w:numId w:val="22"/>
        </w:numPr>
      </w:pPr>
      <w:r>
        <w:rPr>
          <w:rFonts w:hint="cs"/>
          <w:rtl/>
        </w:rPr>
        <w:t xml:space="preserve">זמן </w:t>
      </w:r>
      <w:r w:rsidR="005B736F">
        <w:rPr>
          <w:rFonts w:hint="cs"/>
          <w:rtl/>
        </w:rPr>
        <w:t>הקרנת החיידקים בלייזר</w:t>
      </w:r>
      <w:r w:rsidR="00E21D9F">
        <w:rPr>
          <w:rFonts w:hint="cs"/>
          <w:rtl/>
        </w:rPr>
        <w:t xml:space="preserve"> בטווח שבין 0.5 שניות ל-300 שניות</w:t>
      </w:r>
    </w:p>
    <w:p w:rsidR="00A25CF3" w:rsidRDefault="00E21D9F" w:rsidP="00A25CF3">
      <w:pPr>
        <w:pStyle w:val="aff9"/>
        <w:numPr>
          <w:ilvl w:val="0"/>
          <w:numId w:val="22"/>
        </w:numPr>
      </w:pPr>
      <w:r>
        <w:rPr>
          <w:rFonts w:hint="cs"/>
          <w:rtl/>
        </w:rPr>
        <w:t xml:space="preserve">הפעלת עקת קור (על ידי ביצוע כל תהליך הכנת הדוגמה ב-4 מע"צ). </w:t>
      </w:r>
      <w:r w:rsidR="00A25CF3">
        <w:rPr>
          <w:rFonts w:hint="cs"/>
          <w:rtl/>
        </w:rPr>
        <w:t>עקה זו</w:t>
      </w:r>
      <w:r>
        <w:rPr>
          <w:rFonts w:hint="cs"/>
          <w:rtl/>
        </w:rPr>
        <w:t xml:space="preserve"> אמורה לגרום לייצור מוגבר של חומרים בעלי התמרת </w:t>
      </w:r>
      <w:proofErr w:type="spellStart"/>
      <w:r>
        <w:rPr>
          <w:rFonts w:hint="cs"/>
          <w:rtl/>
        </w:rPr>
        <w:t>ראמאן</w:t>
      </w:r>
      <w:proofErr w:type="spellEnd"/>
      <w:r>
        <w:rPr>
          <w:rFonts w:hint="cs"/>
          <w:rtl/>
        </w:rPr>
        <w:t xml:space="preserve"> </w:t>
      </w:r>
      <w:r w:rsidR="00A25CF3">
        <w:rPr>
          <w:rFonts w:hint="cs"/>
          <w:rtl/>
        </w:rPr>
        <w:t xml:space="preserve">[20] </w:t>
      </w:r>
    </w:p>
    <w:p w:rsidR="00A25CF3" w:rsidRDefault="008C4A2C" w:rsidP="00A25CF3">
      <w:pPr>
        <w:pStyle w:val="aff9"/>
        <w:numPr>
          <w:ilvl w:val="0"/>
          <w:numId w:val="22"/>
        </w:numPr>
      </w:pPr>
      <w:r>
        <w:rPr>
          <w:rFonts w:hint="cs"/>
          <w:rtl/>
        </w:rPr>
        <w:t>עוצמת הלייזר</w:t>
      </w:r>
      <w:r w:rsidR="00E21D9F">
        <w:rPr>
          <w:rFonts w:hint="cs"/>
          <w:rtl/>
        </w:rPr>
        <w:t xml:space="preserve"> (בטווח שבין </w:t>
      </w:r>
      <w:r w:rsidR="00B07D09">
        <w:t>70mW</w:t>
      </w:r>
      <w:r w:rsidR="00E21D9F">
        <w:rPr>
          <w:rFonts w:hint="cs"/>
          <w:rtl/>
        </w:rPr>
        <w:t xml:space="preserve"> ל-</w:t>
      </w:r>
      <w:r w:rsidR="00B07D09">
        <w:t>525mW</w:t>
      </w:r>
      <w:r w:rsidR="00E21D9F">
        <w:rPr>
          <w:rFonts w:hint="cs"/>
          <w:rtl/>
        </w:rPr>
        <w:t>)</w:t>
      </w:r>
    </w:p>
    <w:p w:rsidR="00A25CF3" w:rsidRDefault="00A25CF3" w:rsidP="00A25CF3">
      <w:pPr>
        <w:pStyle w:val="aff9"/>
        <w:numPr>
          <w:ilvl w:val="0"/>
          <w:numId w:val="22"/>
        </w:numPr>
      </w:pPr>
      <w:r>
        <w:rPr>
          <w:rFonts w:hint="cs"/>
          <w:rtl/>
        </w:rPr>
        <w:t>הרחפת החיידקים בתמיסת מלח (</w:t>
      </w:r>
      <w:r>
        <w:t xml:space="preserve">0.9% </w:t>
      </w:r>
      <w:proofErr w:type="spellStart"/>
      <w:r>
        <w:t>NaCl</w:t>
      </w:r>
      <w:proofErr w:type="spellEnd"/>
      <w:r>
        <w:rPr>
          <w:rFonts w:hint="cs"/>
          <w:rtl/>
        </w:rPr>
        <w:t xml:space="preserve">) לעומת מים מזוקקים. </w:t>
      </w:r>
    </w:p>
    <w:p w:rsidR="00A25CF3" w:rsidRDefault="00E55D6B" w:rsidP="00A25CF3">
      <w:pPr>
        <w:pStyle w:val="aff9"/>
        <w:numPr>
          <w:ilvl w:val="0"/>
          <w:numId w:val="22"/>
        </w:numPr>
      </w:pPr>
      <w:r>
        <w:rPr>
          <w:rFonts w:hint="cs"/>
          <w:rtl/>
        </w:rPr>
        <w:t xml:space="preserve">ייבוש על גבי משטחי זכוכית </w:t>
      </w:r>
      <w:r w:rsidR="006459D6">
        <w:rPr>
          <w:rFonts w:hint="cs"/>
          <w:rtl/>
        </w:rPr>
        <w:t>ו</w:t>
      </w:r>
      <w:r>
        <w:rPr>
          <w:rFonts w:hint="cs"/>
          <w:rtl/>
        </w:rPr>
        <w:t>אלומיניום</w:t>
      </w:r>
      <w:r w:rsidR="00A25CF3">
        <w:rPr>
          <w:rFonts w:hint="cs"/>
          <w:rtl/>
        </w:rPr>
        <w:t xml:space="preserve"> לפני הסריקה</w:t>
      </w:r>
    </w:p>
    <w:p w:rsidR="00A25CF3" w:rsidRDefault="00A25CF3" w:rsidP="00A25CF3">
      <w:pPr>
        <w:pStyle w:val="aff9"/>
        <w:numPr>
          <w:ilvl w:val="0"/>
          <w:numId w:val="22"/>
        </w:numPr>
      </w:pPr>
      <w:r>
        <w:rPr>
          <w:rFonts w:hint="cs"/>
          <w:rtl/>
        </w:rPr>
        <w:t xml:space="preserve">ייבוש </w:t>
      </w:r>
      <w:r w:rsidR="006459D6">
        <w:rPr>
          <w:rFonts w:hint="cs"/>
          <w:rtl/>
        </w:rPr>
        <w:t xml:space="preserve">על גבי משטחי </w:t>
      </w:r>
      <w:r w:rsidR="006459D6">
        <w:rPr>
          <w:rFonts w:hint="cs"/>
        </w:rPr>
        <w:t>SERS</w:t>
      </w:r>
      <w:r w:rsidR="006459D6">
        <w:rPr>
          <w:rFonts w:hint="cs"/>
          <w:rtl/>
        </w:rPr>
        <w:t xml:space="preserve"> </w:t>
      </w:r>
      <w:r>
        <w:rPr>
          <w:rFonts w:hint="cs"/>
          <w:rtl/>
        </w:rPr>
        <w:t>המכילים</w:t>
      </w:r>
      <w:r w:rsidR="006459D6">
        <w:rPr>
          <w:rFonts w:hint="cs"/>
          <w:rtl/>
        </w:rPr>
        <w:t xml:space="preserve"> חלקיקי כסף</w:t>
      </w:r>
      <w:r>
        <w:rPr>
          <w:rFonts w:hint="cs"/>
          <w:rtl/>
        </w:rPr>
        <w:t xml:space="preserve"> לפני הסריקה</w:t>
      </w:r>
      <w:r w:rsidR="006459D6">
        <w:rPr>
          <w:rFonts w:hint="cs"/>
          <w:rtl/>
        </w:rPr>
        <w:t xml:space="preserve">. </w:t>
      </w:r>
    </w:p>
    <w:p w:rsidR="002D1CB8" w:rsidRPr="006459D6" w:rsidRDefault="006459D6" w:rsidP="00A25CF3">
      <w:pPr>
        <w:rPr>
          <w:rtl/>
        </w:rPr>
      </w:pPr>
      <w:r>
        <w:rPr>
          <w:rFonts w:hint="cs"/>
          <w:rtl/>
        </w:rPr>
        <w:t>ניסיונות א</w:t>
      </w:r>
      <w:r w:rsidR="003E5616">
        <w:rPr>
          <w:rFonts w:hint="cs"/>
          <w:rtl/>
        </w:rPr>
        <w:t>לה לא הראו שיפור ברגישות המכשיר.</w:t>
      </w:r>
    </w:p>
    <w:p w:rsidR="002F7B07" w:rsidRDefault="006459D6" w:rsidP="002F7B07">
      <w:pPr>
        <w:rPr>
          <w:rtl/>
        </w:rPr>
      </w:pPr>
      <w:r>
        <w:rPr>
          <w:rFonts w:hint="cs"/>
          <w:rtl/>
        </w:rPr>
        <w:t>גישה נוספת שנבדקה</w:t>
      </w:r>
      <w:r w:rsidR="008C4A2C">
        <w:rPr>
          <w:rFonts w:hint="cs"/>
          <w:rtl/>
        </w:rPr>
        <w:t xml:space="preserve"> </w:t>
      </w:r>
      <w:r>
        <w:rPr>
          <w:rFonts w:hint="cs"/>
          <w:rtl/>
        </w:rPr>
        <w:t>היא</w:t>
      </w:r>
      <w:r w:rsidR="008C4A2C">
        <w:rPr>
          <w:rFonts w:hint="cs"/>
          <w:rtl/>
        </w:rPr>
        <w:t xml:space="preserve"> השפעות של מניפולציות מתמטיות / סטטיסטיות</w:t>
      </w:r>
      <w:r w:rsidR="002F7B07">
        <w:rPr>
          <w:rFonts w:hint="cs"/>
          <w:rtl/>
        </w:rPr>
        <w:t>,</w:t>
      </w:r>
      <w:r w:rsidR="008C4A2C">
        <w:rPr>
          <w:rFonts w:hint="cs"/>
          <w:rtl/>
        </w:rPr>
        <w:t xml:space="preserve"> כגון</w:t>
      </w:r>
      <w:r w:rsidR="002F7B07">
        <w:rPr>
          <w:rFonts w:hint="cs"/>
          <w:rtl/>
        </w:rPr>
        <w:t>,</w:t>
      </w:r>
      <w:r w:rsidR="008C4A2C">
        <w:rPr>
          <w:rFonts w:hint="cs"/>
          <w:rtl/>
        </w:rPr>
        <w:t xml:space="preserve"> התמקדות </w:t>
      </w:r>
      <w:r>
        <w:rPr>
          <w:rFonts w:hint="cs"/>
          <w:rtl/>
        </w:rPr>
        <w:t>באזורי</w:t>
      </w:r>
      <w:r w:rsidR="008C4A2C">
        <w:rPr>
          <w:rFonts w:hint="cs"/>
          <w:rtl/>
        </w:rPr>
        <w:t xml:space="preserve"> התמרה </w:t>
      </w:r>
      <w:r>
        <w:rPr>
          <w:rFonts w:hint="cs"/>
          <w:rtl/>
        </w:rPr>
        <w:t>מסוימים</w:t>
      </w:r>
      <w:r w:rsidR="008C4A2C">
        <w:rPr>
          <w:rFonts w:hint="cs"/>
          <w:rtl/>
        </w:rPr>
        <w:t xml:space="preserve">, </w:t>
      </w:r>
      <w:r w:rsidR="005B736F">
        <w:rPr>
          <w:rFonts w:hint="cs"/>
          <w:rtl/>
        </w:rPr>
        <w:t>נרמול הנתונים במספר גישות</w:t>
      </w:r>
      <w:r w:rsidR="00083E76">
        <w:rPr>
          <w:rFonts w:hint="cs"/>
          <w:rtl/>
        </w:rPr>
        <w:t xml:space="preserve">, </w:t>
      </w:r>
      <w:r w:rsidR="009447D7">
        <w:rPr>
          <w:rFonts w:hint="cs"/>
          <w:rtl/>
        </w:rPr>
        <w:t>'</w:t>
      </w:r>
      <w:r w:rsidR="005B736F">
        <w:rPr>
          <w:rFonts w:hint="cs"/>
          <w:rtl/>
        </w:rPr>
        <w:t>עיבוד</w:t>
      </w:r>
      <w:r w:rsidR="00083E76">
        <w:rPr>
          <w:rFonts w:hint="cs"/>
          <w:rtl/>
        </w:rPr>
        <w:t xml:space="preserve"> מקדים</w:t>
      </w:r>
      <w:r w:rsidR="009447D7">
        <w:rPr>
          <w:rFonts w:hint="cs"/>
          <w:rtl/>
        </w:rPr>
        <w:t xml:space="preserve">' הכולל </w:t>
      </w:r>
      <w:r w:rsidR="00083E76">
        <w:t>Centering, Scaling, Exclusions</w:t>
      </w:r>
      <w:r w:rsidR="005B736F">
        <w:rPr>
          <w:rFonts w:hint="cs"/>
          <w:rtl/>
        </w:rPr>
        <w:t>.</w:t>
      </w:r>
      <w:r w:rsidR="008C4A2C">
        <w:rPr>
          <w:rFonts w:hint="cs"/>
          <w:rtl/>
        </w:rPr>
        <w:t xml:space="preserve"> </w:t>
      </w:r>
    </w:p>
    <w:p w:rsidR="00B07D09" w:rsidRDefault="00BE0264" w:rsidP="00BE0264">
      <w:pPr>
        <w:rPr>
          <w:rtl/>
        </w:rPr>
      </w:pPr>
      <w:r>
        <w:rPr>
          <w:noProof/>
          <w:lang w:val="en-GB" w:eastAsia="en-GB"/>
        </w:rPr>
        <w:drawing>
          <wp:anchor distT="0" distB="0" distL="114300" distR="114300" simplePos="0" relativeHeight="251678720" behindDoc="0" locked="0" layoutInCell="1" allowOverlap="1" wp14:anchorId="06475334" wp14:editId="794FAD15">
            <wp:simplePos x="0" y="0"/>
            <wp:positionH relativeFrom="column">
              <wp:posOffset>2576195</wp:posOffset>
            </wp:positionH>
            <wp:positionV relativeFrom="paragraph">
              <wp:posOffset>981710</wp:posOffset>
            </wp:positionV>
            <wp:extent cx="3529330" cy="3016885"/>
            <wp:effectExtent l="0" t="0" r="13970" b="12065"/>
            <wp:wrapTopAndBottom/>
            <wp:docPr id="6" name="תרשים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14:sizeRelH relativeFrom="margin">
              <wp14:pctWidth>0</wp14:pctWidth>
            </wp14:sizeRelH>
            <wp14:sizeRelV relativeFrom="margin">
              <wp14:pctHeight>0</wp14:pctHeight>
            </wp14:sizeRelV>
          </wp:anchor>
        </w:drawing>
      </w:r>
      <w:r w:rsidR="005B6C5C">
        <w:rPr>
          <w:noProof/>
          <w:lang w:val="en-GB" w:eastAsia="en-GB"/>
        </w:rPr>
        <mc:AlternateContent>
          <mc:Choice Requires="wps">
            <w:drawing>
              <wp:anchor distT="0" distB="0" distL="114300" distR="114300" simplePos="0" relativeHeight="251680768" behindDoc="0" locked="0" layoutInCell="1" allowOverlap="1" wp14:anchorId="19D89CB6" wp14:editId="2600C13E">
                <wp:simplePos x="0" y="0"/>
                <wp:positionH relativeFrom="margin">
                  <wp:posOffset>2567305</wp:posOffset>
                </wp:positionH>
                <wp:positionV relativeFrom="paragraph">
                  <wp:posOffset>4074160</wp:posOffset>
                </wp:positionV>
                <wp:extent cx="3605530" cy="635"/>
                <wp:effectExtent l="0" t="0" r="0" b="0"/>
                <wp:wrapTopAndBottom/>
                <wp:docPr id="8" name="תיבת טקסט 8"/>
                <wp:cNvGraphicFramePr/>
                <a:graphic xmlns:a="http://schemas.openxmlformats.org/drawingml/2006/main">
                  <a:graphicData uri="http://schemas.microsoft.com/office/word/2010/wordprocessingShape">
                    <wps:wsp>
                      <wps:cNvSpPr txBox="1"/>
                      <wps:spPr>
                        <a:xfrm>
                          <a:off x="0" y="0"/>
                          <a:ext cx="3605530" cy="635"/>
                        </a:xfrm>
                        <a:prstGeom prst="rect">
                          <a:avLst/>
                        </a:prstGeom>
                        <a:solidFill>
                          <a:prstClr val="white"/>
                        </a:solidFill>
                        <a:ln>
                          <a:noFill/>
                        </a:ln>
                        <a:effectLst/>
                      </wps:spPr>
                      <wps:txbx>
                        <w:txbxContent>
                          <w:p w:rsidR="00FD01FD" w:rsidRPr="00BA6426" w:rsidRDefault="00FD01FD" w:rsidP="005B6C5C">
                            <w:pPr>
                              <w:pStyle w:val="af3"/>
                              <w:rPr>
                                <w:noProof/>
                                <w:rtl/>
                              </w:rPr>
                            </w:pPr>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sidR="007F61F3">
                              <w:rPr>
                                <w:noProof/>
                                <w:rtl/>
                              </w:rPr>
                              <w:t>6</w:t>
                            </w:r>
                            <w:r>
                              <w:rPr>
                                <w:rtl/>
                              </w:rPr>
                              <w:fldChar w:fldCharType="end"/>
                            </w:r>
                            <w:r>
                              <w:rPr>
                                <w:rFonts w:hint="cs"/>
                                <w:noProof/>
                                <w:rtl/>
                              </w:rPr>
                              <w:t xml:space="preserve">. מודל </w:t>
                            </w:r>
                            <w:r>
                              <w:rPr>
                                <w:rFonts w:hint="cs"/>
                                <w:noProof/>
                              </w:rPr>
                              <w:t>PLS</w:t>
                            </w:r>
                            <w:r>
                              <w:rPr>
                                <w:rFonts w:hint="cs"/>
                                <w:noProof/>
                                <w:rtl/>
                              </w:rPr>
                              <w:t xml:space="preserve"> לזיהוי חיידקים בספקטרוסקופיית ראמאן. בגרף ניתן לראות את הערכים החזויים ע"י המודל לעומת הערכים האמיתיים. מספר הדוגמאות </w:t>
                            </w:r>
                            <w:r w:rsidR="005B6C5C">
                              <w:rPr>
                                <w:rFonts w:hint="cs"/>
                                <w:noProof/>
                                <w:rtl/>
                              </w:rPr>
                              <w:t>שהוכללו</w:t>
                            </w:r>
                            <w:r>
                              <w:rPr>
                                <w:rFonts w:hint="cs"/>
                                <w:noProof/>
                                <w:rtl/>
                              </w:rPr>
                              <w:t xml:space="preserve"> בהכנת המודל היה 659, לאחר הסרת 7 דוגמאות חריגות. המודל כולל תהליך של </w:t>
                            </w:r>
                            <w:r>
                              <w:rPr>
                                <w:noProof/>
                              </w:rPr>
                              <w:t>Scaling, Centering</w:t>
                            </w:r>
                            <w:r>
                              <w:rPr>
                                <w:rFonts w:hint="cs"/>
                                <w:noProof/>
                                <w:rtl/>
                              </w:rPr>
                              <w:t xml:space="preserve"> ונרמול לערך מקסימום בהתמרת ראמאן באורך גל </w:t>
                            </w:r>
                            <w:r>
                              <w:rPr>
                                <w:noProof/>
                              </w:rPr>
                              <w:t>208.8 cm</w:t>
                            </w:r>
                            <w:r>
                              <w:rPr>
                                <w:noProof/>
                                <w:vertAlign w:val="superscript"/>
                              </w:rPr>
                              <w:t>-1</w:t>
                            </w:r>
                            <w:r>
                              <w:rPr>
                                <w:rFonts w:hint="cs"/>
                                <w:noProof/>
                                <w:rtl/>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9D89CB6" id="תיבת טקסט 8" o:spid="_x0000_s1036" type="#_x0000_t202" style="position:absolute;left:0;text-align:left;margin-left:202.15pt;margin-top:320.8pt;width:283.9pt;height:.05pt;z-index:251680768;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" stroked="f">
                <v:textbox style="mso-fit-shape-to-text:t" inset="0,0,0,0">
                  <w:txbxContent>
                    <w:p w:rsidR="00FD01FD" w:rsidRPr="00BA6426" w:rsidRDefault="00FD01FD" w:rsidP="005B6C5C">
                      <w:pPr>
                        <w:pStyle w:val="af3"/>
                        <w:rPr>
                          <w:noProof/>
                          <w:rtl/>
                        </w:rPr>
                      </w:pPr>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sidR="007F61F3">
                        <w:rPr>
                          <w:noProof/>
                          <w:rtl/>
                        </w:rPr>
                        <w:t>6</w:t>
                      </w:r>
                      <w:r>
                        <w:rPr>
                          <w:rtl/>
                        </w:rPr>
                        <w:fldChar w:fldCharType="end"/>
                      </w:r>
                      <w:r>
                        <w:rPr>
                          <w:rFonts w:hint="cs"/>
                          <w:noProof/>
                          <w:rtl/>
                        </w:rPr>
                        <w:t xml:space="preserve">. מודל </w:t>
                      </w:r>
                      <w:r>
                        <w:rPr>
                          <w:rFonts w:hint="cs"/>
                          <w:noProof/>
                        </w:rPr>
                        <w:t>PLS</w:t>
                      </w:r>
                      <w:r>
                        <w:rPr>
                          <w:rFonts w:hint="cs"/>
                          <w:noProof/>
                          <w:rtl/>
                        </w:rPr>
                        <w:t xml:space="preserve"> לזיהוי חיידקים בספקטרוסקופיית ראמאן. בגרף ניתן לראות את הערכים החזויים ע"י המודל לעומת הערכים האמיתיים. מספר הדוגמאות </w:t>
                      </w:r>
                      <w:r w:rsidR="005B6C5C">
                        <w:rPr>
                          <w:rFonts w:hint="cs"/>
                          <w:noProof/>
                          <w:rtl/>
                        </w:rPr>
                        <w:t>שהוכללו</w:t>
                      </w:r>
                      <w:r>
                        <w:rPr>
                          <w:rFonts w:hint="cs"/>
                          <w:noProof/>
                          <w:rtl/>
                        </w:rPr>
                        <w:t xml:space="preserve"> בהכנת המודל היה 659, לאחר הסרת 7 דוגמאות חריגות. המודל כולל תהליך של </w:t>
                      </w:r>
                      <w:r>
                        <w:rPr>
                          <w:noProof/>
                        </w:rPr>
                        <w:t>Scaling, Centering</w:t>
                      </w:r>
                      <w:r>
                        <w:rPr>
                          <w:rFonts w:hint="cs"/>
                          <w:noProof/>
                          <w:rtl/>
                        </w:rPr>
                        <w:t xml:space="preserve"> ונרמול לערך מקסימום בהתמרת ראמאן באורך גל </w:t>
                      </w:r>
                      <w:r>
                        <w:rPr>
                          <w:noProof/>
                        </w:rPr>
                        <w:t>208.8 cm</w:t>
                      </w:r>
                      <w:r>
                        <w:rPr>
                          <w:noProof/>
                          <w:vertAlign w:val="superscript"/>
                        </w:rPr>
                        <w:t>-1</w:t>
                      </w:r>
                      <w:r>
                        <w:rPr>
                          <w:rFonts w:hint="cs"/>
                          <w:noProof/>
                          <w:rtl/>
                        </w:rPr>
                        <w:t>.</w:t>
                      </w:r>
                    </w:p>
                  </w:txbxContent>
                </v:textbox>
                <w10:wrap type="topAndBottom" anchorx="margin"/>
              </v:shape>
            </w:pict>
          </mc:Fallback>
        </mc:AlternateContent>
      </w:r>
      <w:r w:rsidR="008C4A2C">
        <w:rPr>
          <w:rFonts w:hint="cs"/>
          <w:rtl/>
        </w:rPr>
        <w:t>המודל המוצלח ביותר שהתקבל עד כה</w:t>
      </w:r>
      <w:r w:rsidR="00CE363A">
        <w:rPr>
          <w:rFonts w:hint="cs"/>
          <w:rtl/>
        </w:rPr>
        <w:t xml:space="preserve"> מוצג באיור </w:t>
      </w:r>
      <w:r w:rsidR="00AA1B82">
        <w:rPr>
          <w:rFonts w:hint="cs"/>
          <w:rtl/>
        </w:rPr>
        <w:t>6</w:t>
      </w:r>
      <w:r>
        <w:rPr>
          <w:rFonts w:hint="cs"/>
          <w:rtl/>
        </w:rPr>
        <w:t xml:space="preserve">. ניתן לראות הפרדה טובה יותר של בריכוז חיידקים </w:t>
      </w:r>
      <w:r>
        <w:t>10</w:t>
      </w:r>
      <w:r>
        <w:rPr>
          <w:vertAlign w:val="superscript"/>
        </w:rPr>
        <w:t>8</w:t>
      </w:r>
      <w:r>
        <w:rPr>
          <w:rFonts w:hint="cs"/>
          <w:rtl/>
        </w:rPr>
        <w:t xml:space="preserve"> </w:t>
      </w:r>
      <w:r>
        <w:t>CFUs/ml</w:t>
      </w:r>
      <w:r>
        <w:rPr>
          <w:rFonts w:hint="cs"/>
          <w:rtl/>
        </w:rPr>
        <w:t xml:space="preserve"> אך המודל נותר לא אמין בשאר ריכוזי החיידקים.</w:t>
      </w:r>
      <w:r w:rsidR="00CE363A">
        <w:rPr>
          <w:rFonts w:hint="cs"/>
          <w:rtl/>
        </w:rPr>
        <w:t xml:space="preserve"> </w:t>
      </w:r>
      <w:r>
        <w:rPr>
          <w:rFonts w:hint="cs"/>
          <w:rtl/>
        </w:rPr>
        <w:t>ב</w:t>
      </w:r>
      <w:r w:rsidR="00CE363A">
        <w:rPr>
          <w:rFonts w:hint="cs"/>
          <w:rtl/>
        </w:rPr>
        <w:t xml:space="preserve">טבלה 2 </w:t>
      </w:r>
      <w:r>
        <w:rPr>
          <w:rFonts w:hint="cs"/>
          <w:rtl/>
        </w:rPr>
        <w:t xml:space="preserve">ניתן לראות כי המודל </w:t>
      </w:r>
      <w:r w:rsidR="008C4A2C">
        <w:rPr>
          <w:rFonts w:hint="cs"/>
          <w:rtl/>
        </w:rPr>
        <w:t xml:space="preserve">בעל </w:t>
      </w:r>
      <w:r w:rsidR="005B736F">
        <w:rPr>
          <w:rFonts w:hint="cs"/>
          <w:rtl/>
        </w:rPr>
        <w:t xml:space="preserve">סף רגישות לחיידקי </w:t>
      </w:r>
      <w:r w:rsidR="005B736F">
        <w:rPr>
          <w:i/>
          <w:iCs/>
        </w:rPr>
        <w:t xml:space="preserve">E. </w:t>
      </w:r>
      <w:proofErr w:type="gramStart"/>
      <w:r w:rsidR="005B736F">
        <w:rPr>
          <w:i/>
          <w:iCs/>
        </w:rPr>
        <w:t>coli</w:t>
      </w:r>
      <w:proofErr w:type="gramEnd"/>
      <w:r w:rsidR="008C4A2C">
        <w:rPr>
          <w:rFonts w:hint="cs"/>
          <w:rtl/>
        </w:rPr>
        <w:t xml:space="preserve"> בריכוז </w:t>
      </w:r>
      <w:r w:rsidR="002F7B07">
        <w:t>10</w:t>
      </w:r>
      <w:r w:rsidR="002F7B07">
        <w:rPr>
          <w:vertAlign w:val="superscript"/>
        </w:rPr>
        <w:t>8</w:t>
      </w:r>
      <w:r w:rsidR="002E3CAB">
        <w:rPr>
          <w:rFonts w:hint="cs"/>
          <w:vertAlign w:val="superscript"/>
          <w:rtl/>
        </w:rPr>
        <w:t xml:space="preserve"> </w:t>
      </w:r>
      <w:r w:rsidR="002F7B07">
        <w:t>CFUs/ml</w:t>
      </w:r>
      <w:r w:rsidR="002F7B07">
        <w:rPr>
          <w:rFonts w:hint="cs"/>
          <w:rtl/>
        </w:rPr>
        <w:t xml:space="preserve"> </w:t>
      </w:r>
      <w:r w:rsidR="00CE363A">
        <w:rPr>
          <w:rFonts w:hint="cs"/>
          <w:rtl/>
        </w:rPr>
        <w:t>ברמת דיוק של 86%</w:t>
      </w:r>
      <w:r>
        <w:rPr>
          <w:rFonts w:hint="cs"/>
          <w:rtl/>
        </w:rPr>
        <w:t xml:space="preserve"> אך אינו מצליח לגלות את החיידקים בריכוזים נמוכים יותר</w:t>
      </w:r>
      <w:r w:rsidR="008C4A2C">
        <w:rPr>
          <w:rFonts w:hint="cs"/>
          <w:rtl/>
        </w:rPr>
        <w:t>.</w:t>
      </w:r>
    </w:p>
    <w:tbl>
      <w:tblPr>
        <w:tblStyle w:val="4-3"/>
        <w:tblpPr w:leftFromText="180" w:rightFromText="180" w:vertAnchor="text" w:horzAnchor="margin" w:tblpY="-15"/>
        <w:tblW w:w="3827" w:type="dxa"/>
        <w:tblLook w:val="04A0" w:firstRow="1" w:lastRow="0" w:firstColumn="1" w:lastColumn="0" w:noHBand="0" w:noVBand="1"/>
      </w:tblPr>
      <w:tblGrid>
        <w:gridCol w:w="1168"/>
        <w:gridCol w:w="739"/>
        <w:gridCol w:w="1060"/>
        <w:gridCol w:w="860"/>
      </w:tblGrid>
      <w:tr w:rsidR="006C3EF0" w:rsidRPr="003435A1" w:rsidTr="009B3C2A">
        <w:trPr>
          <w:cnfStyle w:val="100000000000" w:firstRow="1" w:lastRow="0" w:firstColumn="0" w:lastColumn="0" w:oddVBand="0" w:evenVBand="0" w:oddHBand="0"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3827" w:type="dxa"/>
            <w:gridSpan w:val="4"/>
            <w:shd w:val="clear" w:color="auto" w:fill="auto"/>
            <w:noWrap/>
          </w:tcPr>
          <w:p w:rsidR="006C3EF0" w:rsidRPr="002C3361" w:rsidRDefault="006C3EF0" w:rsidP="006C3EF0">
            <w:pPr>
              <w:spacing w:before="0" w:after="0" w:line="240" w:lineRule="auto"/>
              <w:jc w:val="left"/>
              <w:rPr>
                <w:rFonts w:ascii="Calibri" w:eastAsia="Times New Roman" w:hAnsi="Calibri" w:cs="Calibri"/>
                <w:color w:val="000000"/>
                <w:sz w:val="22"/>
                <w:szCs w:val="22"/>
                <w:lang w:val="en-GB" w:eastAsia="en-GB"/>
              </w:rPr>
            </w:pPr>
            <w:r>
              <w:rPr>
                <w:rFonts w:ascii="Calibri" w:eastAsia="Times New Roman" w:hAnsi="Calibri" w:cs="Calibri" w:hint="cs"/>
                <w:color w:val="000000"/>
                <w:sz w:val="22"/>
                <w:szCs w:val="22"/>
                <w:rtl/>
                <w:lang w:val="en-GB" w:eastAsia="en-GB"/>
              </w:rPr>
              <w:t xml:space="preserve">טבלה 2 - הצלחת מודל </w:t>
            </w:r>
            <w:r>
              <w:rPr>
                <w:rFonts w:ascii="Calibri" w:eastAsia="Times New Roman" w:hAnsi="Calibri" w:cs="Calibri" w:hint="cs"/>
                <w:color w:val="000000"/>
                <w:sz w:val="22"/>
                <w:szCs w:val="22"/>
                <w:lang w:val="en-GB" w:eastAsia="en-GB"/>
              </w:rPr>
              <w:t>PLS</w:t>
            </w:r>
            <w:r>
              <w:rPr>
                <w:rFonts w:ascii="Calibri" w:eastAsia="Times New Roman" w:hAnsi="Calibri" w:cs="Calibri" w:hint="cs"/>
                <w:color w:val="000000"/>
                <w:sz w:val="22"/>
                <w:szCs w:val="22"/>
                <w:rtl/>
                <w:lang w:val="en-GB" w:eastAsia="en-GB"/>
              </w:rPr>
              <w:t xml:space="preserve"> בחיזוי על בסיס סריקות </w:t>
            </w:r>
            <w:proofErr w:type="spellStart"/>
            <w:r>
              <w:rPr>
                <w:rFonts w:ascii="Calibri" w:eastAsia="Times New Roman" w:hAnsi="Calibri" w:cs="Calibri" w:hint="cs"/>
                <w:color w:val="000000"/>
                <w:sz w:val="22"/>
                <w:szCs w:val="22"/>
                <w:rtl/>
                <w:lang w:val="en-GB" w:eastAsia="en-GB"/>
              </w:rPr>
              <w:t>ראמאן</w:t>
            </w:r>
            <w:proofErr w:type="spellEnd"/>
            <w:r>
              <w:rPr>
                <w:rFonts w:ascii="Calibri" w:eastAsia="Times New Roman" w:hAnsi="Calibri" w:cs="Calibri" w:hint="cs"/>
                <w:color w:val="000000"/>
                <w:sz w:val="22"/>
                <w:szCs w:val="22"/>
                <w:rtl/>
                <w:lang w:val="en-GB" w:eastAsia="en-GB"/>
              </w:rPr>
              <w:t xml:space="preserve"> לאחר אופטימיזציה</w:t>
            </w:r>
          </w:p>
        </w:tc>
      </w:tr>
      <w:tr w:rsidR="006C3EF0" w:rsidRPr="003435A1" w:rsidTr="00BA6426">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168" w:type="dxa"/>
            <w:noWrap/>
            <w:hideMark/>
          </w:tcPr>
          <w:p w:rsidR="006C3EF0" w:rsidRPr="003435A1" w:rsidRDefault="006C3EF0" w:rsidP="006C3EF0">
            <w:pPr>
              <w:bidi w:val="0"/>
              <w:spacing w:before="0" w:after="0" w:line="240" w:lineRule="auto"/>
              <w:jc w:val="left"/>
              <w:rPr>
                <w:rFonts w:ascii="Calibri" w:eastAsia="Times New Roman" w:hAnsi="Calibri" w:cs="Calibri"/>
                <w:b w:val="0"/>
                <w:bCs w:val="0"/>
                <w:color w:val="000000"/>
                <w:sz w:val="22"/>
                <w:szCs w:val="22"/>
                <w:lang w:val="en-GB" w:eastAsia="en-GB"/>
              </w:rPr>
            </w:pPr>
            <w:r w:rsidRPr="003435A1">
              <w:rPr>
                <w:rFonts w:ascii="Calibri" w:eastAsia="Times New Roman" w:hAnsi="Calibri" w:cs="Calibri"/>
                <w:b w:val="0"/>
                <w:bCs w:val="0"/>
                <w:color w:val="000000"/>
                <w:sz w:val="22"/>
                <w:szCs w:val="22"/>
                <w:lang w:val="en-GB" w:eastAsia="en-GB"/>
              </w:rPr>
              <w:t>CFU</w:t>
            </w:r>
            <w:r>
              <w:rPr>
                <w:rFonts w:ascii="Calibri" w:eastAsia="Times New Roman" w:hAnsi="Calibri" w:cs="Calibri"/>
                <w:b w:val="0"/>
                <w:bCs w:val="0"/>
                <w:color w:val="000000"/>
                <w:sz w:val="22"/>
                <w:szCs w:val="22"/>
                <w:lang w:val="en-GB" w:eastAsia="en-GB"/>
              </w:rPr>
              <w:t>/</w:t>
            </w:r>
            <w:r w:rsidRPr="003435A1">
              <w:rPr>
                <w:rFonts w:ascii="Calibri" w:eastAsia="Times New Roman" w:hAnsi="Calibri" w:cs="Calibri"/>
                <w:b w:val="0"/>
                <w:bCs w:val="0"/>
                <w:color w:val="000000"/>
                <w:sz w:val="22"/>
                <w:szCs w:val="22"/>
                <w:lang w:val="en-GB" w:eastAsia="en-GB"/>
              </w:rPr>
              <w:t>ml</w:t>
            </w:r>
          </w:p>
        </w:tc>
        <w:tc>
          <w:tcPr>
            <w:tcW w:w="739" w:type="dxa"/>
            <w:noWrap/>
            <w:hideMark/>
          </w:tcPr>
          <w:p w:rsidR="006C3EF0" w:rsidRPr="003435A1" w:rsidRDefault="006C3EF0" w:rsidP="006C3EF0">
            <w:pPr>
              <w:bidi w:val="0"/>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en-GB" w:eastAsia="en-GB"/>
              </w:rPr>
            </w:pPr>
            <w:r w:rsidRPr="003435A1">
              <w:rPr>
                <w:rFonts w:ascii="Calibri" w:eastAsia="Times New Roman" w:hAnsi="Calibri" w:cs="Calibri"/>
                <w:color w:val="000000"/>
                <w:sz w:val="22"/>
                <w:szCs w:val="22"/>
                <w:lang w:val="en-GB" w:eastAsia="en-GB"/>
              </w:rPr>
              <w:t>n</w:t>
            </w:r>
          </w:p>
        </w:tc>
        <w:tc>
          <w:tcPr>
            <w:tcW w:w="1060" w:type="dxa"/>
            <w:noWrap/>
            <w:hideMark/>
          </w:tcPr>
          <w:p w:rsidR="006C3EF0" w:rsidRPr="003435A1" w:rsidRDefault="006C3EF0" w:rsidP="006C3EF0">
            <w:pPr>
              <w:bidi w:val="0"/>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en-GB" w:eastAsia="en-GB"/>
              </w:rPr>
            </w:pPr>
            <w:r w:rsidRPr="003435A1">
              <w:rPr>
                <w:rFonts w:ascii="Calibri" w:eastAsia="Times New Roman" w:hAnsi="Calibri" w:cs="Calibri"/>
                <w:color w:val="000000"/>
                <w:sz w:val="22"/>
                <w:szCs w:val="22"/>
                <w:lang w:val="en-GB" w:eastAsia="en-GB"/>
              </w:rPr>
              <w:t>Hits</w:t>
            </w:r>
          </w:p>
        </w:tc>
        <w:tc>
          <w:tcPr>
            <w:tcW w:w="860" w:type="dxa"/>
            <w:noWrap/>
            <w:hideMark/>
          </w:tcPr>
          <w:p w:rsidR="006C3EF0" w:rsidRPr="003435A1" w:rsidRDefault="006C3EF0" w:rsidP="006C3EF0">
            <w:pPr>
              <w:bidi w:val="0"/>
              <w:spacing w:before="0" w:after="0" w:line="240" w:lineRule="auto"/>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en-GB" w:eastAsia="en-GB"/>
              </w:rPr>
            </w:pPr>
            <w:r w:rsidRPr="003435A1">
              <w:rPr>
                <w:rFonts w:ascii="Calibri" w:eastAsia="Times New Roman" w:hAnsi="Calibri" w:cs="Calibri"/>
                <w:color w:val="000000"/>
                <w:sz w:val="22"/>
                <w:szCs w:val="22"/>
                <w:lang w:val="en-GB" w:eastAsia="en-GB"/>
              </w:rPr>
              <w:t>Hit%</w:t>
            </w:r>
          </w:p>
        </w:tc>
      </w:tr>
      <w:tr w:rsidR="006C3EF0" w:rsidRPr="003435A1" w:rsidTr="00BA6426">
        <w:trPr>
          <w:trHeight w:val="440"/>
        </w:trPr>
        <w:tc>
          <w:tcPr>
            <w:cnfStyle w:val="001000000000" w:firstRow="0" w:lastRow="0" w:firstColumn="1" w:lastColumn="0" w:oddVBand="0" w:evenVBand="0" w:oddHBand="0" w:evenHBand="0" w:firstRowFirstColumn="0" w:firstRowLastColumn="0" w:lastRowFirstColumn="0" w:lastRowLastColumn="0"/>
            <w:tcW w:w="1168" w:type="dxa"/>
            <w:noWrap/>
            <w:hideMark/>
          </w:tcPr>
          <w:p w:rsidR="006C3EF0" w:rsidRPr="003435A1" w:rsidRDefault="006C3EF0" w:rsidP="006C3EF0">
            <w:pPr>
              <w:bidi w:val="0"/>
              <w:spacing w:before="0" w:after="0" w:line="240" w:lineRule="auto"/>
              <w:jc w:val="left"/>
              <w:rPr>
                <w:rFonts w:ascii="Calibri" w:eastAsia="Times New Roman" w:hAnsi="Calibri" w:cs="Calibri"/>
                <w:color w:val="000000"/>
                <w:sz w:val="22"/>
                <w:szCs w:val="22"/>
                <w:lang w:val="en-GB" w:eastAsia="en-GB"/>
              </w:rPr>
            </w:pPr>
            <w:r w:rsidRPr="003435A1">
              <w:rPr>
                <w:rFonts w:ascii="Calibri" w:eastAsia="Times New Roman" w:hAnsi="Calibri" w:cs="Calibri"/>
                <w:color w:val="000000"/>
                <w:sz w:val="22"/>
                <w:szCs w:val="22"/>
                <w:lang w:val="en-GB" w:eastAsia="en-GB"/>
              </w:rPr>
              <w:t>0E+00</w:t>
            </w:r>
          </w:p>
        </w:tc>
        <w:tc>
          <w:tcPr>
            <w:tcW w:w="739" w:type="dxa"/>
            <w:noWrap/>
            <w:hideMark/>
          </w:tcPr>
          <w:p w:rsidR="006C3EF0" w:rsidRPr="003435A1" w:rsidRDefault="006C3EF0" w:rsidP="006C3EF0">
            <w:pPr>
              <w:bidi w:val="0"/>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en-GB" w:eastAsia="en-GB"/>
              </w:rPr>
            </w:pPr>
            <w:r w:rsidRPr="003435A1">
              <w:rPr>
                <w:rFonts w:ascii="Calibri" w:eastAsia="Times New Roman" w:hAnsi="Calibri" w:cs="Calibri"/>
                <w:color w:val="000000"/>
                <w:sz w:val="22"/>
                <w:szCs w:val="22"/>
                <w:lang w:val="en-GB" w:eastAsia="en-GB"/>
              </w:rPr>
              <w:t>11</w:t>
            </w:r>
          </w:p>
        </w:tc>
        <w:tc>
          <w:tcPr>
            <w:tcW w:w="1060" w:type="dxa"/>
            <w:noWrap/>
            <w:hideMark/>
          </w:tcPr>
          <w:p w:rsidR="006C3EF0" w:rsidRPr="003435A1" w:rsidRDefault="006C3EF0" w:rsidP="006C3EF0">
            <w:pPr>
              <w:bidi w:val="0"/>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en-GB" w:eastAsia="en-GB"/>
              </w:rPr>
            </w:pPr>
            <w:r w:rsidRPr="003435A1">
              <w:rPr>
                <w:rFonts w:ascii="Calibri" w:eastAsia="Times New Roman" w:hAnsi="Calibri" w:cs="Calibri"/>
                <w:color w:val="000000"/>
                <w:sz w:val="22"/>
                <w:szCs w:val="22"/>
                <w:lang w:val="en-GB" w:eastAsia="en-GB"/>
              </w:rPr>
              <w:t>3</w:t>
            </w:r>
          </w:p>
        </w:tc>
        <w:tc>
          <w:tcPr>
            <w:tcW w:w="860" w:type="dxa"/>
            <w:noWrap/>
            <w:hideMark/>
          </w:tcPr>
          <w:p w:rsidR="006C3EF0" w:rsidRPr="003435A1" w:rsidRDefault="006C3EF0" w:rsidP="006C3EF0">
            <w:pPr>
              <w:bidi w:val="0"/>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en-GB" w:eastAsia="en-GB"/>
              </w:rPr>
            </w:pPr>
            <w:r w:rsidRPr="003435A1">
              <w:rPr>
                <w:rFonts w:ascii="Calibri" w:eastAsia="Times New Roman" w:hAnsi="Calibri" w:cs="Calibri"/>
                <w:color w:val="000000"/>
                <w:sz w:val="22"/>
                <w:szCs w:val="22"/>
                <w:lang w:val="en-GB" w:eastAsia="en-GB"/>
              </w:rPr>
              <w:t>27%</w:t>
            </w:r>
          </w:p>
        </w:tc>
      </w:tr>
      <w:tr w:rsidR="006C3EF0" w:rsidRPr="003435A1" w:rsidTr="00BA6426">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168" w:type="dxa"/>
            <w:noWrap/>
            <w:hideMark/>
          </w:tcPr>
          <w:p w:rsidR="006C3EF0" w:rsidRPr="003435A1" w:rsidRDefault="006C3EF0" w:rsidP="006C3EF0">
            <w:pPr>
              <w:bidi w:val="0"/>
              <w:spacing w:before="0" w:after="0" w:line="240" w:lineRule="auto"/>
              <w:jc w:val="left"/>
              <w:rPr>
                <w:rFonts w:ascii="Calibri" w:eastAsia="Times New Roman" w:hAnsi="Calibri" w:cs="Calibri"/>
                <w:color w:val="000000"/>
                <w:sz w:val="22"/>
                <w:szCs w:val="22"/>
                <w:lang w:val="en-GB" w:eastAsia="en-GB"/>
              </w:rPr>
            </w:pPr>
            <w:r w:rsidRPr="003435A1">
              <w:rPr>
                <w:rFonts w:ascii="Calibri" w:eastAsia="Times New Roman" w:hAnsi="Calibri" w:cs="Calibri"/>
                <w:color w:val="000000"/>
                <w:sz w:val="22"/>
                <w:szCs w:val="22"/>
                <w:lang w:val="en-GB" w:eastAsia="en-GB"/>
              </w:rPr>
              <w:t>1E+00</w:t>
            </w:r>
          </w:p>
        </w:tc>
        <w:tc>
          <w:tcPr>
            <w:tcW w:w="739" w:type="dxa"/>
            <w:noWrap/>
            <w:hideMark/>
          </w:tcPr>
          <w:p w:rsidR="006C3EF0" w:rsidRPr="003435A1" w:rsidRDefault="006C3EF0" w:rsidP="006C3EF0">
            <w:pPr>
              <w:bidi w:val="0"/>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en-GB" w:eastAsia="en-GB"/>
              </w:rPr>
            </w:pPr>
            <w:r w:rsidRPr="003435A1">
              <w:rPr>
                <w:rFonts w:ascii="Calibri" w:eastAsia="Times New Roman" w:hAnsi="Calibri" w:cs="Calibri"/>
                <w:color w:val="000000"/>
                <w:sz w:val="22"/>
                <w:szCs w:val="22"/>
                <w:lang w:val="en-GB" w:eastAsia="en-GB"/>
              </w:rPr>
              <w:t>5</w:t>
            </w:r>
          </w:p>
        </w:tc>
        <w:tc>
          <w:tcPr>
            <w:tcW w:w="1060" w:type="dxa"/>
            <w:noWrap/>
            <w:hideMark/>
          </w:tcPr>
          <w:p w:rsidR="006C3EF0" w:rsidRPr="003435A1" w:rsidRDefault="006C3EF0" w:rsidP="006C3EF0">
            <w:pPr>
              <w:bidi w:val="0"/>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en-GB" w:eastAsia="en-GB"/>
              </w:rPr>
            </w:pPr>
            <w:r w:rsidRPr="003435A1">
              <w:rPr>
                <w:rFonts w:ascii="Calibri" w:eastAsia="Times New Roman" w:hAnsi="Calibri" w:cs="Calibri"/>
                <w:color w:val="000000"/>
                <w:sz w:val="22"/>
                <w:szCs w:val="22"/>
                <w:lang w:val="en-GB" w:eastAsia="en-GB"/>
              </w:rPr>
              <w:t>0</w:t>
            </w:r>
          </w:p>
        </w:tc>
        <w:tc>
          <w:tcPr>
            <w:tcW w:w="860" w:type="dxa"/>
            <w:noWrap/>
            <w:hideMark/>
          </w:tcPr>
          <w:p w:rsidR="006C3EF0" w:rsidRPr="003435A1" w:rsidRDefault="006C3EF0" w:rsidP="006C3EF0">
            <w:pPr>
              <w:bidi w:val="0"/>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en-GB" w:eastAsia="en-GB"/>
              </w:rPr>
            </w:pPr>
            <w:r w:rsidRPr="003435A1">
              <w:rPr>
                <w:rFonts w:ascii="Calibri" w:eastAsia="Times New Roman" w:hAnsi="Calibri" w:cs="Calibri"/>
                <w:color w:val="000000"/>
                <w:sz w:val="22"/>
                <w:szCs w:val="22"/>
                <w:lang w:val="en-GB" w:eastAsia="en-GB"/>
              </w:rPr>
              <w:t>0%</w:t>
            </w:r>
          </w:p>
        </w:tc>
      </w:tr>
      <w:tr w:rsidR="006C3EF0" w:rsidRPr="003435A1" w:rsidTr="00BA6426">
        <w:trPr>
          <w:trHeight w:val="440"/>
        </w:trPr>
        <w:tc>
          <w:tcPr>
            <w:cnfStyle w:val="001000000000" w:firstRow="0" w:lastRow="0" w:firstColumn="1" w:lastColumn="0" w:oddVBand="0" w:evenVBand="0" w:oddHBand="0" w:evenHBand="0" w:firstRowFirstColumn="0" w:firstRowLastColumn="0" w:lastRowFirstColumn="0" w:lastRowLastColumn="0"/>
            <w:tcW w:w="1168" w:type="dxa"/>
            <w:noWrap/>
            <w:hideMark/>
          </w:tcPr>
          <w:p w:rsidR="006C3EF0" w:rsidRPr="003435A1" w:rsidRDefault="006C3EF0" w:rsidP="006C3EF0">
            <w:pPr>
              <w:bidi w:val="0"/>
              <w:spacing w:before="0" w:after="0" w:line="240" w:lineRule="auto"/>
              <w:jc w:val="left"/>
              <w:rPr>
                <w:rFonts w:ascii="Calibri" w:eastAsia="Times New Roman" w:hAnsi="Calibri" w:cs="Calibri"/>
                <w:color w:val="000000"/>
                <w:sz w:val="22"/>
                <w:szCs w:val="22"/>
                <w:lang w:val="en-GB" w:eastAsia="en-GB"/>
              </w:rPr>
            </w:pPr>
            <w:r w:rsidRPr="003435A1">
              <w:rPr>
                <w:rFonts w:ascii="Calibri" w:eastAsia="Times New Roman" w:hAnsi="Calibri" w:cs="Calibri"/>
                <w:color w:val="000000"/>
                <w:sz w:val="22"/>
                <w:szCs w:val="22"/>
                <w:lang w:val="en-GB" w:eastAsia="en-GB"/>
              </w:rPr>
              <w:t>1E+01</w:t>
            </w:r>
          </w:p>
        </w:tc>
        <w:tc>
          <w:tcPr>
            <w:tcW w:w="739" w:type="dxa"/>
            <w:noWrap/>
            <w:hideMark/>
          </w:tcPr>
          <w:p w:rsidR="006C3EF0" w:rsidRPr="003435A1" w:rsidRDefault="006C3EF0" w:rsidP="006C3EF0">
            <w:pPr>
              <w:bidi w:val="0"/>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en-GB" w:eastAsia="en-GB"/>
              </w:rPr>
            </w:pPr>
            <w:r w:rsidRPr="003435A1">
              <w:rPr>
                <w:rFonts w:ascii="Calibri" w:eastAsia="Times New Roman" w:hAnsi="Calibri" w:cs="Calibri"/>
                <w:color w:val="000000"/>
                <w:sz w:val="22"/>
                <w:szCs w:val="22"/>
                <w:lang w:val="en-GB" w:eastAsia="en-GB"/>
              </w:rPr>
              <w:t>14</w:t>
            </w:r>
          </w:p>
        </w:tc>
        <w:tc>
          <w:tcPr>
            <w:tcW w:w="1060" w:type="dxa"/>
            <w:noWrap/>
            <w:hideMark/>
          </w:tcPr>
          <w:p w:rsidR="006C3EF0" w:rsidRPr="003435A1" w:rsidRDefault="006C3EF0" w:rsidP="006C3EF0">
            <w:pPr>
              <w:bidi w:val="0"/>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en-GB" w:eastAsia="en-GB"/>
              </w:rPr>
            </w:pPr>
            <w:r w:rsidRPr="003435A1">
              <w:rPr>
                <w:rFonts w:ascii="Calibri" w:eastAsia="Times New Roman" w:hAnsi="Calibri" w:cs="Calibri"/>
                <w:color w:val="000000"/>
                <w:sz w:val="22"/>
                <w:szCs w:val="22"/>
                <w:lang w:val="en-GB" w:eastAsia="en-GB"/>
              </w:rPr>
              <w:t>2</w:t>
            </w:r>
          </w:p>
        </w:tc>
        <w:tc>
          <w:tcPr>
            <w:tcW w:w="860" w:type="dxa"/>
            <w:noWrap/>
            <w:hideMark/>
          </w:tcPr>
          <w:p w:rsidR="006C3EF0" w:rsidRPr="003435A1" w:rsidRDefault="006C3EF0" w:rsidP="006C3EF0">
            <w:pPr>
              <w:bidi w:val="0"/>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en-GB" w:eastAsia="en-GB"/>
              </w:rPr>
            </w:pPr>
            <w:r w:rsidRPr="003435A1">
              <w:rPr>
                <w:rFonts w:ascii="Calibri" w:eastAsia="Times New Roman" w:hAnsi="Calibri" w:cs="Calibri"/>
                <w:color w:val="000000"/>
                <w:sz w:val="22"/>
                <w:szCs w:val="22"/>
                <w:lang w:val="en-GB" w:eastAsia="en-GB"/>
              </w:rPr>
              <w:t>14%</w:t>
            </w:r>
          </w:p>
        </w:tc>
      </w:tr>
      <w:tr w:rsidR="006C3EF0" w:rsidRPr="003435A1" w:rsidTr="00BA6426">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168" w:type="dxa"/>
            <w:noWrap/>
            <w:hideMark/>
          </w:tcPr>
          <w:p w:rsidR="006C3EF0" w:rsidRPr="003435A1" w:rsidRDefault="006C3EF0" w:rsidP="006C3EF0">
            <w:pPr>
              <w:bidi w:val="0"/>
              <w:spacing w:before="0" w:after="0" w:line="240" w:lineRule="auto"/>
              <w:jc w:val="left"/>
              <w:rPr>
                <w:rFonts w:ascii="Calibri" w:eastAsia="Times New Roman" w:hAnsi="Calibri" w:cs="Calibri"/>
                <w:color w:val="000000"/>
                <w:sz w:val="22"/>
                <w:szCs w:val="22"/>
                <w:lang w:val="en-GB" w:eastAsia="en-GB"/>
              </w:rPr>
            </w:pPr>
            <w:r w:rsidRPr="003435A1">
              <w:rPr>
                <w:rFonts w:ascii="Calibri" w:eastAsia="Times New Roman" w:hAnsi="Calibri" w:cs="Calibri"/>
                <w:color w:val="000000"/>
                <w:sz w:val="22"/>
                <w:szCs w:val="22"/>
                <w:lang w:val="en-GB" w:eastAsia="en-GB"/>
              </w:rPr>
              <w:t>1E+02</w:t>
            </w:r>
          </w:p>
        </w:tc>
        <w:tc>
          <w:tcPr>
            <w:tcW w:w="739" w:type="dxa"/>
            <w:noWrap/>
            <w:hideMark/>
          </w:tcPr>
          <w:p w:rsidR="006C3EF0" w:rsidRPr="003435A1" w:rsidRDefault="006C3EF0" w:rsidP="006C3EF0">
            <w:pPr>
              <w:bidi w:val="0"/>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en-GB" w:eastAsia="en-GB"/>
              </w:rPr>
            </w:pPr>
            <w:r w:rsidRPr="003435A1">
              <w:rPr>
                <w:rFonts w:ascii="Calibri" w:eastAsia="Times New Roman" w:hAnsi="Calibri" w:cs="Calibri"/>
                <w:color w:val="000000"/>
                <w:sz w:val="22"/>
                <w:szCs w:val="22"/>
                <w:lang w:val="en-GB" w:eastAsia="en-GB"/>
              </w:rPr>
              <w:t>18</w:t>
            </w:r>
          </w:p>
        </w:tc>
        <w:tc>
          <w:tcPr>
            <w:tcW w:w="1060" w:type="dxa"/>
            <w:noWrap/>
            <w:hideMark/>
          </w:tcPr>
          <w:p w:rsidR="006C3EF0" w:rsidRPr="003435A1" w:rsidRDefault="006C3EF0" w:rsidP="006C3EF0">
            <w:pPr>
              <w:bidi w:val="0"/>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en-GB" w:eastAsia="en-GB"/>
              </w:rPr>
            </w:pPr>
            <w:r w:rsidRPr="003435A1">
              <w:rPr>
                <w:rFonts w:ascii="Calibri" w:eastAsia="Times New Roman" w:hAnsi="Calibri" w:cs="Calibri"/>
                <w:color w:val="000000"/>
                <w:sz w:val="22"/>
                <w:szCs w:val="22"/>
                <w:lang w:val="en-GB" w:eastAsia="en-GB"/>
              </w:rPr>
              <w:t>8</w:t>
            </w:r>
          </w:p>
        </w:tc>
        <w:tc>
          <w:tcPr>
            <w:tcW w:w="860" w:type="dxa"/>
            <w:noWrap/>
            <w:hideMark/>
          </w:tcPr>
          <w:p w:rsidR="006C3EF0" w:rsidRPr="003435A1" w:rsidRDefault="006C3EF0" w:rsidP="006C3EF0">
            <w:pPr>
              <w:bidi w:val="0"/>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en-GB" w:eastAsia="en-GB"/>
              </w:rPr>
            </w:pPr>
            <w:r w:rsidRPr="003435A1">
              <w:rPr>
                <w:rFonts w:ascii="Calibri" w:eastAsia="Times New Roman" w:hAnsi="Calibri" w:cs="Calibri"/>
                <w:color w:val="000000"/>
                <w:sz w:val="22"/>
                <w:szCs w:val="22"/>
                <w:lang w:val="en-GB" w:eastAsia="en-GB"/>
              </w:rPr>
              <w:t>44%</w:t>
            </w:r>
          </w:p>
        </w:tc>
      </w:tr>
      <w:tr w:rsidR="006C3EF0" w:rsidRPr="003435A1" w:rsidTr="00BA6426">
        <w:trPr>
          <w:trHeight w:val="440"/>
        </w:trPr>
        <w:tc>
          <w:tcPr>
            <w:cnfStyle w:val="001000000000" w:firstRow="0" w:lastRow="0" w:firstColumn="1" w:lastColumn="0" w:oddVBand="0" w:evenVBand="0" w:oddHBand="0" w:evenHBand="0" w:firstRowFirstColumn="0" w:firstRowLastColumn="0" w:lastRowFirstColumn="0" w:lastRowLastColumn="0"/>
            <w:tcW w:w="1168" w:type="dxa"/>
            <w:noWrap/>
            <w:hideMark/>
          </w:tcPr>
          <w:p w:rsidR="006C3EF0" w:rsidRPr="003435A1" w:rsidRDefault="006C3EF0" w:rsidP="006C3EF0">
            <w:pPr>
              <w:bidi w:val="0"/>
              <w:spacing w:before="0" w:after="0" w:line="240" w:lineRule="auto"/>
              <w:jc w:val="left"/>
              <w:rPr>
                <w:rFonts w:ascii="Calibri" w:eastAsia="Times New Roman" w:hAnsi="Calibri" w:cs="Calibri"/>
                <w:color w:val="000000"/>
                <w:sz w:val="22"/>
                <w:szCs w:val="22"/>
                <w:lang w:val="en-GB" w:eastAsia="en-GB"/>
              </w:rPr>
            </w:pPr>
            <w:r w:rsidRPr="003435A1">
              <w:rPr>
                <w:rFonts w:ascii="Calibri" w:eastAsia="Times New Roman" w:hAnsi="Calibri" w:cs="Calibri"/>
                <w:color w:val="000000"/>
                <w:sz w:val="22"/>
                <w:szCs w:val="22"/>
                <w:lang w:val="en-GB" w:eastAsia="en-GB"/>
              </w:rPr>
              <w:t>1E+03</w:t>
            </w:r>
          </w:p>
        </w:tc>
        <w:tc>
          <w:tcPr>
            <w:tcW w:w="739" w:type="dxa"/>
            <w:noWrap/>
            <w:hideMark/>
          </w:tcPr>
          <w:p w:rsidR="006C3EF0" w:rsidRPr="003435A1" w:rsidRDefault="006C3EF0" w:rsidP="006C3EF0">
            <w:pPr>
              <w:bidi w:val="0"/>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en-GB" w:eastAsia="en-GB"/>
              </w:rPr>
            </w:pPr>
            <w:r w:rsidRPr="003435A1">
              <w:rPr>
                <w:rFonts w:ascii="Calibri" w:eastAsia="Times New Roman" w:hAnsi="Calibri" w:cs="Calibri"/>
                <w:color w:val="000000"/>
                <w:sz w:val="22"/>
                <w:szCs w:val="22"/>
                <w:lang w:val="en-GB" w:eastAsia="en-GB"/>
              </w:rPr>
              <w:t>20</w:t>
            </w:r>
          </w:p>
        </w:tc>
        <w:tc>
          <w:tcPr>
            <w:tcW w:w="1060" w:type="dxa"/>
            <w:noWrap/>
            <w:hideMark/>
          </w:tcPr>
          <w:p w:rsidR="006C3EF0" w:rsidRPr="003435A1" w:rsidRDefault="006C3EF0" w:rsidP="006C3EF0">
            <w:pPr>
              <w:bidi w:val="0"/>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en-GB" w:eastAsia="en-GB"/>
              </w:rPr>
            </w:pPr>
            <w:r w:rsidRPr="003435A1">
              <w:rPr>
                <w:rFonts w:ascii="Calibri" w:eastAsia="Times New Roman" w:hAnsi="Calibri" w:cs="Calibri"/>
                <w:color w:val="000000"/>
                <w:sz w:val="22"/>
                <w:szCs w:val="22"/>
                <w:lang w:val="en-GB" w:eastAsia="en-GB"/>
              </w:rPr>
              <w:t>10</w:t>
            </w:r>
          </w:p>
        </w:tc>
        <w:tc>
          <w:tcPr>
            <w:tcW w:w="860" w:type="dxa"/>
            <w:noWrap/>
            <w:hideMark/>
          </w:tcPr>
          <w:p w:rsidR="006C3EF0" w:rsidRPr="003435A1" w:rsidRDefault="006C3EF0" w:rsidP="006C3EF0">
            <w:pPr>
              <w:bidi w:val="0"/>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en-GB" w:eastAsia="en-GB"/>
              </w:rPr>
            </w:pPr>
            <w:r w:rsidRPr="003435A1">
              <w:rPr>
                <w:rFonts w:ascii="Calibri" w:eastAsia="Times New Roman" w:hAnsi="Calibri" w:cs="Calibri"/>
                <w:color w:val="000000"/>
                <w:sz w:val="22"/>
                <w:szCs w:val="22"/>
                <w:lang w:val="en-GB" w:eastAsia="en-GB"/>
              </w:rPr>
              <w:t>50%</w:t>
            </w:r>
          </w:p>
        </w:tc>
      </w:tr>
      <w:tr w:rsidR="006C3EF0" w:rsidRPr="003435A1" w:rsidTr="00BA6426">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168" w:type="dxa"/>
            <w:noWrap/>
            <w:hideMark/>
          </w:tcPr>
          <w:p w:rsidR="006C3EF0" w:rsidRPr="003435A1" w:rsidRDefault="006C3EF0" w:rsidP="006C3EF0">
            <w:pPr>
              <w:bidi w:val="0"/>
              <w:spacing w:before="0" w:after="0" w:line="240" w:lineRule="auto"/>
              <w:jc w:val="left"/>
              <w:rPr>
                <w:rFonts w:ascii="Calibri" w:eastAsia="Times New Roman" w:hAnsi="Calibri" w:cs="Calibri"/>
                <w:color w:val="000000"/>
                <w:sz w:val="22"/>
                <w:szCs w:val="22"/>
                <w:lang w:val="en-GB" w:eastAsia="en-GB"/>
              </w:rPr>
            </w:pPr>
            <w:r w:rsidRPr="003435A1">
              <w:rPr>
                <w:rFonts w:ascii="Calibri" w:eastAsia="Times New Roman" w:hAnsi="Calibri" w:cs="Calibri"/>
                <w:color w:val="000000"/>
                <w:sz w:val="22"/>
                <w:szCs w:val="22"/>
                <w:lang w:val="en-GB" w:eastAsia="en-GB"/>
              </w:rPr>
              <w:t>1E+04</w:t>
            </w:r>
          </w:p>
        </w:tc>
        <w:tc>
          <w:tcPr>
            <w:tcW w:w="739" w:type="dxa"/>
            <w:noWrap/>
            <w:hideMark/>
          </w:tcPr>
          <w:p w:rsidR="006C3EF0" w:rsidRPr="003435A1" w:rsidRDefault="006C3EF0" w:rsidP="006C3EF0">
            <w:pPr>
              <w:bidi w:val="0"/>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en-GB" w:eastAsia="en-GB"/>
              </w:rPr>
            </w:pPr>
            <w:r w:rsidRPr="003435A1">
              <w:rPr>
                <w:rFonts w:ascii="Calibri" w:eastAsia="Times New Roman" w:hAnsi="Calibri" w:cs="Calibri"/>
                <w:color w:val="000000"/>
                <w:sz w:val="22"/>
                <w:szCs w:val="22"/>
                <w:lang w:val="en-GB" w:eastAsia="en-GB"/>
              </w:rPr>
              <w:t>17</w:t>
            </w:r>
          </w:p>
        </w:tc>
        <w:tc>
          <w:tcPr>
            <w:tcW w:w="1060" w:type="dxa"/>
            <w:noWrap/>
            <w:hideMark/>
          </w:tcPr>
          <w:p w:rsidR="006C3EF0" w:rsidRPr="003435A1" w:rsidRDefault="006C3EF0" w:rsidP="006C3EF0">
            <w:pPr>
              <w:bidi w:val="0"/>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en-GB" w:eastAsia="en-GB"/>
              </w:rPr>
            </w:pPr>
            <w:r w:rsidRPr="003435A1">
              <w:rPr>
                <w:rFonts w:ascii="Calibri" w:eastAsia="Times New Roman" w:hAnsi="Calibri" w:cs="Calibri"/>
                <w:color w:val="000000"/>
                <w:sz w:val="22"/>
                <w:szCs w:val="22"/>
                <w:lang w:val="en-GB" w:eastAsia="en-GB"/>
              </w:rPr>
              <w:t>10</w:t>
            </w:r>
          </w:p>
        </w:tc>
        <w:tc>
          <w:tcPr>
            <w:tcW w:w="860" w:type="dxa"/>
            <w:noWrap/>
            <w:hideMark/>
          </w:tcPr>
          <w:p w:rsidR="006C3EF0" w:rsidRPr="003435A1" w:rsidRDefault="006C3EF0" w:rsidP="006C3EF0">
            <w:pPr>
              <w:bidi w:val="0"/>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en-GB" w:eastAsia="en-GB"/>
              </w:rPr>
            </w:pPr>
            <w:r w:rsidRPr="003435A1">
              <w:rPr>
                <w:rFonts w:ascii="Calibri" w:eastAsia="Times New Roman" w:hAnsi="Calibri" w:cs="Calibri"/>
                <w:color w:val="000000"/>
                <w:sz w:val="22"/>
                <w:szCs w:val="22"/>
                <w:lang w:val="en-GB" w:eastAsia="en-GB"/>
              </w:rPr>
              <w:t>59%</w:t>
            </w:r>
          </w:p>
        </w:tc>
      </w:tr>
      <w:tr w:rsidR="006C3EF0" w:rsidRPr="003435A1" w:rsidTr="00BA6426">
        <w:trPr>
          <w:trHeight w:val="440"/>
        </w:trPr>
        <w:tc>
          <w:tcPr>
            <w:cnfStyle w:val="001000000000" w:firstRow="0" w:lastRow="0" w:firstColumn="1" w:lastColumn="0" w:oddVBand="0" w:evenVBand="0" w:oddHBand="0" w:evenHBand="0" w:firstRowFirstColumn="0" w:firstRowLastColumn="0" w:lastRowFirstColumn="0" w:lastRowLastColumn="0"/>
            <w:tcW w:w="1168" w:type="dxa"/>
            <w:noWrap/>
            <w:hideMark/>
          </w:tcPr>
          <w:p w:rsidR="006C3EF0" w:rsidRPr="003435A1" w:rsidRDefault="006C3EF0" w:rsidP="006C3EF0">
            <w:pPr>
              <w:bidi w:val="0"/>
              <w:spacing w:before="0" w:after="0" w:line="240" w:lineRule="auto"/>
              <w:jc w:val="left"/>
              <w:rPr>
                <w:rFonts w:ascii="Calibri" w:eastAsia="Times New Roman" w:hAnsi="Calibri" w:cs="Calibri"/>
                <w:color w:val="000000"/>
                <w:sz w:val="22"/>
                <w:szCs w:val="22"/>
                <w:lang w:val="en-GB" w:eastAsia="en-GB"/>
              </w:rPr>
            </w:pPr>
            <w:r w:rsidRPr="003435A1">
              <w:rPr>
                <w:rFonts w:ascii="Calibri" w:eastAsia="Times New Roman" w:hAnsi="Calibri" w:cs="Calibri"/>
                <w:color w:val="000000"/>
                <w:sz w:val="22"/>
                <w:szCs w:val="22"/>
                <w:lang w:val="en-GB" w:eastAsia="en-GB"/>
              </w:rPr>
              <w:t>1E+05</w:t>
            </w:r>
          </w:p>
        </w:tc>
        <w:tc>
          <w:tcPr>
            <w:tcW w:w="739" w:type="dxa"/>
            <w:noWrap/>
            <w:hideMark/>
          </w:tcPr>
          <w:p w:rsidR="006C3EF0" w:rsidRPr="003435A1" w:rsidRDefault="006C3EF0" w:rsidP="006C3EF0">
            <w:pPr>
              <w:bidi w:val="0"/>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en-GB" w:eastAsia="en-GB"/>
              </w:rPr>
            </w:pPr>
            <w:r w:rsidRPr="003435A1">
              <w:rPr>
                <w:rFonts w:ascii="Calibri" w:eastAsia="Times New Roman" w:hAnsi="Calibri" w:cs="Calibri"/>
                <w:color w:val="000000"/>
                <w:sz w:val="22"/>
                <w:szCs w:val="22"/>
                <w:lang w:val="en-GB" w:eastAsia="en-GB"/>
              </w:rPr>
              <w:t>15</w:t>
            </w:r>
          </w:p>
        </w:tc>
        <w:tc>
          <w:tcPr>
            <w:tcW w:w="1060" w:type="dxa"/>
            <w:noWrap/>
            <w:hideMark/>
          </w:tcPr>
          <w:p w:rsidR="006C3EF0" w:rsidRPr="003435A1" w:rsidRDefault="006C3EF0" w:rsidP="006C3EF0">
            <w:pPr>
              <w:bidi w:val="0"/>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en-GB" w:eastAsia="en-GB"/>
              </w:rPr>
            </w:pPr>
            <w:r w:rsidRPr="003435A1">
              <w:rPr>
                <w:rFonts w:ascii="Calibri" w:eastAsia="Times New Roman" w:hAnsi="Calibri" w:cs="Calibri"/>
                <w:color w:val="000000"/>
                <w:sz w:val="22"/>
                <w:szCs w:val="22"/>
                <w:lang w:val="en-GB" w:eastAsia="en-GB"/>
              </w:rPr>
              <w:t>3</w:t>
            </w:r>
          </w:p>
        </w:tc>
        <w:tc>
          <w:tcPr>
            <w:tcW w:w="860" w:type="dxa"/>
            <w:noWrap/>
            <w:hideMark/>
          </w:tcPr>
          <w:p w:rsidR="006C3EF0" w:rsidRPr="003435A1" w:rsidRDefault="006C3EF0" w:rsidP="006C3EF0">
            <w:pPr>
              <w:bidi w:val="0"/>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en-GB" w:eastAsia="en-GB"/>
              </w:rPr>
            </w:pPr>
            <w:r w:rsidRPr="003435A1">
              <w:rPr>
                <w:rFonts w:ascii="Calibri" w:eastAsia="Times New Roman" w:hAnsi="Calibri" w:cs="Calibri"/>
                <w:color w:val="000000"/>
                <w:sz w:val="22"/>
                <w:szCs w:val="22"/>
                <w:lang w:val="en-GB" w:eastAsia="en-GB"/>
              </w:rPr>
              <w:t>20%</w:t>
            </w:r>
          </w:p>
        </w:tc>
      </w:tr>
      <w:tr w:rsidR="006C3EF0" w:rsidRPr="003435A1" w:rsidTr="00BA6426">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168" w:type="dxa"/>
            <w:noWrap/>
            <w:hideMark/>
          </w:tcPr>
          <w:p w:rsidR="006C3EF0" w:rsidRPr="003435A1" w:rsidRDefault="006C3EF0" w:rsidP="006C3EF0">
            <w:pPr>
              <w:bidi w:val="0"/>
              <w:spacing w:before="0" w:after="0" w:line="240" w:lineRule="auto"/>
              <w:jc w:val="left"/>
              <w:rPr>
                <w:rFonts w:ascii="Calibri" w:eastAsia="Times New Roman" w:hAnsi="Calibri" w:cs="Calibri"/>
                <w:color w:val="000000"/>
                <w:sz w:val="22"/>
                <w:szCs w:val="22"/>
                <w:lang w:val="en-GB" w:eastAsia="en-GB"/>
              </w:rPr>
            </w:pPr>
            <w:r w:rsidRPr="003435A1">
              <w:rPr>
                <w:rFonts w:ascii="Calibri" w:eastAsia="Times New Roman" w:hAnsi="Calibri" w:cs="Calibri"/>
                <w:color w:val="000000"/>
                <w:sz w:val="22"/>
                <w:szCs w:val="22"/>
                <w:lang w:val="en-GB" w:eastAsia="en-GB"/>
              </w:rPr>
              <w:t>1E+06</w:t>
            </w:r>
          </w:p>
        </w:tc>
        <w:tc>
          <w:tcPr>
            <w:tcW w:w="739" w:type="dxa"/>
            <w:noWrap/>
            <w:hideMark/>
          </w:tcPr>
          <w:p w:rsidR="006C3EF0" w:rsidRPr="003435A1" w:rsidRDefault="006C3EF0" w:rsidP="006C3EF0">
            <w:pPr>
              <w:bidi w:val="0"/>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en-GB" w:eastAsia="en-GB"/>
              </w:rPr>
            </w:pPr>
            <w:r w:rsidRPr="003435A1">
              <w:rPr>
                <w:rFonts w:ascii="Calibri" w:eastAsia="Times New Roman" w:hAnsi="Calibri" w:cs="Calibri"/>
                <w:color w:val="000000"/>
                <w:sz w:val="22"/>
                <w:szCs w:val="22"/>
                <w:lang w:val="en-GB" w:eastAsia="en-GB"/>
              </w:rPr>
              <w:t>15</w:t>
            </w:r>
          </w:p>
        </w:tc>
        <w:tc>
          <w:tcPr>
            <w:tcW w:w="1060" w:type="dxa"/>
            <w:noWrap/>
            <w:hideMark/>
          </w:tcPr>
          <w:p w:rsidR="006C3EF0" w:rsidRPr="003435A1" w:rsidRDefault="006C3EF0" w:rsidP="006C3EF0">
            <w:pPr>
              <w:bidi w:val="0"/>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en-GB" w:eastAsia="en-GB"/>
              </w:rPr>
            </w:pPr>
            <w:r w:rsidRPr="003435A1">
              <w:rPr>
                <w:rFonts w:ascii="Calibri" w:eastAsia="Times New Roman" w:hAnsi="Calibri" w:cs="Calibri"/>
                <w:color w:val="000000"/>
                <w:sz w:val="22"/>
                <w:szCs w:val="22"/>
                <w:lang w:val="en-GB" w:eastAsia="en-GB"/>
              </w:rPr>
              <w:t>1</w:t>
            </w:r>
          </w:p>
        </w:tc>
        <w:tc>
          <w:tcPr>
            <w:tcW w:w="860" w:type="dxa"/>
            <w:noWrap/>
            <w:hideMark/>
          </w:tcPr>
          <w:p w:rsidR="006C3EF0" w:rsidRPr="003435A1" w:rsidRDefault="006C3EF0" w:rsidP="006C3EF0">
            <w:pPr>
              <w:bidi w:val="0"/>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en-GB" w:eastAsia="en-GB"/>
              </w:rPr>
            </w:pPr>
            <w:r w:rsidRPr="003435A1">
              <w:rPr>
                <w:rFonts w:ascii="Calibri" w:eastAsia="Times New Roman" w:hAnsi="Calibri" w:cs="Calibri"/>
                <w:color w:val="000000"/>
                <w:sz w:val="22"/>
                <w:szCs w:val="22"/>
                <w:lang w:val="en-GB" w:eastAsia="en-GB"/>
              </w:rPr>
              <w:t>7%</w:t>
            </w:r>
          </w:p>
        </w:tc>
      </w:tr>
      <w:tr w:rsidR="006C3EF0" w:rsidRPr="003435A1" w:rsidTr="00BA6426">
        <w:trPr>
          <w:trHeight w:val="440"/>
        </w:trPr>
        <w:tc>
          <w:tcPr>
            <w:cnfStyle w:val="001000000000" w:firstRow="0" w:lastRow="0" w:firstColumn="1" w:lastColumn="0" w:oddVBand="0" w:evenVBand="0" w:oddHBand="0" w:evenHBand="0" w:firstRowFirstColumn="0" w:firstRowLastColumn="0" w:lastRowFirstColumn="0" w:lastRowLastColumn="0"/>
            <w:tcW w:w="1168" w:type="dxa"/>
            <w:noWrap/>
            <w:hideMark/>
          </w:tcPr>
          <w:p w:rsidR="006C3EF0" w:rsidRPr="003435A1" w:rsidRDefault="006C3EF0" w:rsidP="006C3EF0">
            <w:pPr>
              <w:bidi w:val="0"/>
              <w:spacing w:before="0" w:after="0" w:line="240" w:lineRule="auto"/>
              <w:jc w:val="left"/>
              <w:rPr>
                <w:rFonts w:ascii="Calibri" w:eastAsia="Times New Roman" w:hAnsi="Calibri" w:cs="Calibri"/>
                <w:color w:val="000000"/>
                <w:sz w:val="22"/>
                <w:szCs w:val="22"/>
                <w:lang w:val="en-GB" w:eastAsia="en-GB"/>
              </w:rPr>
            </w:pPr>
            <w:r w:rsidRPr="003435A1">
              <w:rPr>
                <w:rFonts w:ascii="Calibri" w:eastAsia="Times New Roman" w:hAnsi="Calibri" w:cs="Calibri"/>
                <w:color w:val="000000"/>
                <w:sz w:val="22"/>
                <w:szCs w:val="22"/>
                <w:lang w:val="en-GB" w:eastAsia="en-GB"/>
              </w:rPr>
              <w:t>1E+07</w:t>
            </w:r>
          </w:p>
        </w:tc>
        <w:tc>
          <w:tcPr>
            <w:tcW w:w="739" w:type="dxa"/>
            <w:noWrap/>
            <w:hideMark/>
          </w:tcPr>
          <w:p w:rsidR="006C3EF0" w:rsidRPr="003435A1" w:rsidRDefault="006C3EF0" w:rsidP="006C3EF0">
            <w:pPr>
              <w:bidi w:val="0"/>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en-GB" w:eastAsia="en-GB"/>
              </w:rPr>
            </w:pPr>
            <w:r w:rsidRPr="003435A1">
              <w:rPr>
                <w:rFonts w:ascii="Calibri" w:eastAsia="Times New Roman" w:hAnsi="Calibri" w:cs="Calibri"/>
                <w:color w:val="000000"/>
                <w:sz w:val="22"/>
                <w:szCs w:val="22"/>
                <w:lang w:val="en-GB" w:eastAsia="en-GB"/>
              </w:rPr>
              <w:t>11</w:t>
            </w:r>
          </w:p>
        </w:tc>
        <w:tc>
          <w:tcPr>
            <w:tcW w:w="1060" w:type="dxa"/>
            <w:noWrap/>
            <w:hideMark/>
          </w:tcPr>
          <w:p w:rsidR="006C3EF0" w:rsidRPr="003435A1" w:rsidRDefault="006C3EF0" w:rsidP="006C3EF0">
            <w:pPr>
              <w:bidi w:val="0"/>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en-GB" w:eastAsia="en-GB"/>
              </w:rPr>
            </w:pPr>
            <w:r w:rsidRPr="003435A1">
              <w:rPr>
                <w:rFonts w:ascii="Calibri" w:eastAsia="Times New Roman" w:hAnsi="Calibri" w:cs="Calibri"/>
                <w:color w:val="000000"/>
                <w:sz w:val="22"/>
                <w:szCs w:val="22"/>
                <w:lang w:val="en-GB" w:eastAsia="en-GB"/>
              </w:rPr>
              <w:t>0</w:t>
            </w:r>
          </w:p>
        </w:tc>
        <w:tc>
          <w:tcPr>
            <w:tcW w:w="860" w:type="dxa"/>
            <w:noWrap/>
            <w:hideMark/>
          </w:tcPr>
          <w:p w:rsidR="006C3EF0" w:rsidRPr="003435A1" w:rsidRDefault="006C3EF0" w:rsidP="006C3EF0">
            <w:pPr>
              <w:bidi w:val="0"/>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en-GB" w:eastAsia="en-GB"/>
              </w:rPr>
            </w:pPr>
            <w:r w:rsidRPr="003435A1">
              <w:rPr>
                <w:rFonts w:ascii="Calibri" w:eastAsia="Times New Roman" w:hAnsi="Calibri" w:cs="Calibri"/>
                <w:color w:val="000000"/>
                <w:sz w:val="22"/>
                <w:szCs w:val="22"/>
                <w:lang w:val="en-GB" w:eastAsia="en-GB"/>
              </w:rPr>
              <w:t>0%</w:t>
            </w:r>
          </w:p>
        </w:tc>
      </w:tr>
      <w:tr w:rsidR="006C3EF0" w:rsidRPr="003435A1" w:rsidTr="00BA6426">
        <w:trPr>
          <w:cnfStyle w:val="000000100000" w:firstRow="0" w:lastRow="0" w:firstColumn="0" w:lastColumn="0" w:oddVBand="0" w:evenVBand="0" w:oddHBand="1"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1168" w:type="dxa"/>
            <w:noWrap/>
            <w:hideMark/>
          </w:tcPr>
          <w:p w:rsidR="006C3EF0" w:rsidRPr="003435A1" w:rsidRDefault="006C3EF0" w:rsidP="006C3EF0">
            <w:pPr>
              <w:bidi w:val="0"/>
              <w:spacing w:before="0" w:after="0" w:line="240" w:lineRule="auto"/>
              <w:jc w:val="left"/>
              <w:rPr>
                <w:rFonts w:ascii="Calibri" w:eastAsia="Times New Roman" w:hAnsi="Calibri" w:cs="Calibri"/>
                <w:color w:val="000000"/>
                <w:sz w:val="22"/>
                <w:szCs w:val="22"/>
                <w:lang w:val="en-GB" w:eastAsia="en-GB"/>
              </w:rPr>
            </w:pPr>
            <w:r w:rsidRPr="003435A1">
              <w:rPr>
                <w:rFonts w:ascii="Calibri" w:eastAsia="Times New Roman" w:hAnsi="Calibri" w:cs="Calibri"/>
                <w:color w:val="000000"/>
                <w:sz w:val="22"/>
                <w:szCs w:val="22"/>
                <w:lang w:val="en-GB" w:eastAsia="en-GB"/>
              </w:rPr>
              <w:t>1E+08</w:t>
            </w:r>
          </w:p>
        </w:tc>
        <w:tc>
          <w:tcPr>
            <w:tcW w:w="739" w:type="dxa"/>
            <w:noWrap/>
            <w:hideMark/>
          </w:tcPr>
          <w:p w:rsidR="006C3EF0" w:rsidRPr="003435A1" w:rsidRDefault="006C3EF0" w:rsidP="006C3EF0">
            <w:pPr>
              <w:bidi w:val="0"/>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en-GB" w:eastAsia="en-GB"/>
              </w:rPr>
            </w:pPr>
            <w:r w:rsidRPr="003435A1">
              <w:rPr>
                <w:rFonts w:ascii="Calibri" w:eastAsia="Times New Roman" w:hAnsi="Calibri" w:cs="Calibri"/>
                <w:color w:val="000000"/>
                <w:sz w:val="22"/>
                <w:szCs w:val="22"/>
                <w:lang w:val="en-GB" w:eastAsia="en-GB"/>
              </w:rPr>
              <w:t>7</w:t>
            </w:r>
          </w:p>
        </w:tc>
        <w:tc>
          <w:tcPr>
            <w:tcW w:w="1060" w:type="dxa"/>
            <w:noWrap/>
            <w:hideMark/>
          </w:tcPr>
          <w:p w:rsidR="006C3EF0" w:rsidRPr="003435A1" w:rsidRDefault="006C3EF0" w:rsidP="006C3EF0">
            <w:pPr>
              <w:bidi w:val="0"/>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en-GB" w:eastAsia="en-GB"/>
              </w:rPr>
            </w:pPr>
            <w:r w:rsidRPr="003435A1">
              <w:rPr>
                <w:rFonts w:ascii="Calibri" w:eastAsia="Times New Roman" w:hAnsi="Calibri" w:cs="Calibri"/>
                <w:color w:val="000000"/>
                <w:sz w:val="22"/>
                <w:szCs w:val="22"/>
                <w:lang w:val="en-GB" w:eastAsia="en-GB"/>
              </w:rPr>
              <w:t>6</w:t>
            </w:r>
          </w:p>
        </w:tc>
        <w:tc>
          <w:tcPr>
            <w:tcW w:w="860" w:type="dxa"/>
            <w:noWrap/>
            <w:hideMark/>
          </w:tcPr>
          <w:p w:rsidR="006C3EF0" w:rsidRPr="003435A1" w:rsidRDefault="006C3EF0" w:rsidP="006C3EF0">
            <w:pPr>
              <w:bidi w:val="0"/>
              <w:spacing w:before="0" w:after="0" w:line="24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en-GB" w:eastAsia="en-GB"/>
              </w:rPr>
            </w:pPr>
            <w:r w:rsidRPr="003435A1">
              <w:rPr>
                <w:rFonts w:ascii="Calibri" w:eastAsia="Times New Roman" w:hAnsi="Calibri" w:cs="Calibri"/>
                <w:color w:val="000000"/>
                <w:sz w:val="22"/>
                <w:szCs w:val="22"/>
                <w:lang w:val="en-GB" w:eastAsia="en-GB"/>
              </w:rPr>
              <w:t>86%</w:t>
            </w:r>
          </w:p>
        </w:tc>
      </w:tr>
      <w:tr w:rsidR="006C3EF0" w:rsidRPr="003435A1" w:rsidTr="00BA6426">
        <w:trPr>
          <w:trHeight w:val="440"/>
        </w:trPr>
        <w:tc>
          <w:tcPr>
            <w:cnfStyle w:val="001000000000" w:firstRow="0" w:lastRow="0" w:firstColumn="1" w:lastColumn="0" w:oddVBand="0" w:evenVBand="0" w:oddHBand="0" w:evenHBand="0" w:firstRowFirstColumn="0" w:firstRowLastColumn="0" w:lastRowFirstColumn="0" w:lastRowLastColumn="0"/>
            <w:tcW w:w="1168" w:type="dxa"/>
            <w:noWrap/>
            <w:hideMark/>
          </w:tcPr>
          <w:p w:rsidR="006C3EF0" w:rsidRPr="003435A1" w:rsidRDefault="006C3EF0" w:rsidP="006C3EF0">
            <w:pPr>
              <w:bidi w:val="0"/>
              <w:spacing w:before="0" w:after="0" w:line="240" w:lineRule="auto"/>
              <w:jc w:val="left"/>
              <w:rPr>
                <w:rFonts w:ascii="Calibri" w:eastAsia="Times New Roman" w:hAnsi="Calibri" w:cs="Calibri"/>
                <w:color w:val="000000"/>
                <w:sz w:val="22"/>
                <w:szCs w:val="22"/>
                <w:lang w:val="en-GB" w:eastAsia="en-GB"/>
              </w:rPr>
            </w:pPr>
            <w:r w:rsidRPr="003435A1">
              <w:rPr>
                <w:rFonts w:ascii="Calibri" w:eastAsia="Times New Roman" w:hAnsi="Calibri" w:cs="Calibri"/>
                <w:color w:val="000000"/>
                <w:sz w:val="22"/>
                <w:szCs w:val="22"/>
                <w:lang w:val="en-GB" w:eastAsia="en-GB"/>
              </w:rPr>
              <w:t>Total</w:t>
            </w:r>
          </w:p>
        </w:tc>
        <w:tc>
          <w:tcPr>
            <w:tcW w:w="739" w:type="dxa"/>
            <w:noWrap/>
            <w:hideMark/>
          </w:tcPr>
          <w:p w:rsidR="006C3EF0" w:rsidRPr="003435A1" w:rsidRDefault="006C3EF0" w:rsidP="006C3EF0">
            <w:pPr>
              <w:bidi w:val="0"/>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2"/>
                <w:szCs w:val="22"/>
                <w:lang w:val="en-GB" w:eastAsia="en-GB"/>
              </w:rPr>
            </w:pPr>
            <w:r w:rsidRPr="003435A1">
              <w:rPr>
                <w:rFonts w:ascii="Calibri" w:eastAsia="Times New Roman" w:hAnsi="Calibri" w:cs="Calibri"/>
                <w:b/>
                <w:bCs/>
                <w:color w:val="000000"/>
                <w:sz w:val="22"/>
                <w:szCs w:val="22"/>
                <w:lang w:val="en-GB" w:eastAsia="en-GB"/>
              </w:rPr>
              <w:t>133</w:t>
            </w:r>
          </w:p>
        </w:tc>
        <w:tc>
          <w:tcPr>
            <w:tcW w:w="1060" w:type="dxa"/>
            <w:noWrap/>
            <w:hideMark/>
          </w:tcPr>
          <w:p w:rsidR="006C3EF0" w:rsidRPr="003435A1" w:rsidRDefault="006C3EF0" w:rsidP="006C3EF0">
            <w:pPr>
              <w:bidi w:val="0"/>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2"/>
                <w:szCs w:val="22"/>
                <w:lang w:val="en-GB" w:eastAsia="en-GB"/>
              </w:rPr>
            </w:pPr>
            <w:r w:rsidRPr="003435A1">
              <w:rPr>
                <w:rFonts w:ascii="Calibri" w:eastAsia="Times New Roman" w:hAnsi="Calibri" w:cs="Calibri"/>
                <w:b/>
                <w:bCs/>
                <w:color w:val="000000"/>
                <w:sz w:val="22"/>
                <w:szCs w:val="22"/>
                <w:lang w:val="en-GB" w:eastAsia="en-GB"/>
              </w:rPr>
              <w:t>43</w:t>
            </w:r>
          </w:p>
        </w:tc>
        <w:tc>
          <w:tcPr>
            <w:tcW w:w="860" w:type="dxa"/>
            <w:noWrap/>
            <w:hideMark/>
          </w:tcPr>
          <w:p w:rsidR="006C3EF0" w:rsidRPr="003435A1" w:rsidRDefault="006C3EF0" w:rsidP="006C3EF0">
            <w:pPr>
              <w:bidi w:val="0"/>
              <w:spacing w:before="0" w:after="0" w:line="24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sz w:val="22"/>
                <w:szCs w:val="22"/>
                <w:lang w:val="en-GB" w:eastAsia="en-GB"/>
              </w:rPr>
            </w:pPr>
            <w:r w:rsidRPr="003435A1">
              <w:rPr>
                <w:rFonts w:ascii="Calibri" w:eastAsia="Times New Roman" w:hAnsi="Calibri" w:cs="Calibri"/>
                <w:b/>
                <w:bCs/>
                <w:color w:val="000000"/>
                <w:sz w:val="22"/>
                <w:szCs w:val="22"/>
                <w:lang w:val="en-GB" w:eastAsia="en-GB"/>
              </w:rPr>
              <w:t>32%</w:t>
            </w:r>
          </w:p>
        </w:tc>
      </w:tr>
    </w:tbl>
    <w:p w:rsidR="000C09AF" w:rsidRDefault="000C09AF">
      <w:pPr>
        <w:bidi w:val="0"/>
        <w:spacing w:before="0" w:after="160" w:line="259" w:lineRule="auto"/>
        <w:jc w:val="left"/>
        <w:rPr>
          <w:rtl/>
        </w:rPr>
      </w:pPr>
    </w:p>
    <w:p w:rsidR="004019F5" w:rsidRDefault="005B736F" w:rsidP="00CD70A3">
      <w:pPr>
        <w:pStyle w:val="2"/>
        <w:rPr>
          <w:rtl/>
        </w:rPr>
      </w:pPr>
      <w:r>
        <w:rPr>
          <w:rFonts w:hint="cs"/>
          <w:rtl/>
        </w:rPr>
        <w:lastRenderedPageBreak/>
        <w:t xml:space="preserve">ניסוי </w:t>
      </w:r>
      <w:proofErr w:type="spellStart"/>
      <w:r>
        <w:rPr>
          <w:rFonts w:hint="cs"/>
          <w:rtl/>
        </w:rPr>
        <w:t>פלורסנציה</w:t>
      </w:r>
      <w:proofErr w:type="spellEnd"/>
    </w:p>
    <w:p w:rsidR="00C26975" w:rsidRDefault="0077315C" w:rsidP="002013AC">
      <w:pPr>
        <w:rPr>
          <w:rtl/>
        </w:rPr>
      </w:pPr>
      <w:r>
        <w:rPr>
          <w:rFonts w:hint="cs"/>
          <w:noProof/>
          <w:rtl/>
          <w:lang w:val="en-GB" w:eastAsia="en-GB"/>
        </w:rPr>
        <mc:AlternateContent>
          <mc:Choice Requires="wpg">
            <w:drawing>
              <wp:anchor distT="0" distB="0" distL="114300" distR="114300" simplePos="0" relativeHeight="251693056" behindDoc="0" locked="0" layoutInCell="1" allowOverlap="1" wp14:anchorId="79DE5DD3" wp14:editId="62C25412">
                <wp:simplePos x="0" y="0"/>
                <wp:positionH relativeFrom="margin">
                  <wp:align>left</wp:align>
                </wp:positionH>
                <wp:positionV relativeFrom="paragraph">
                  <wp:posOffset>1228090</wp:posOffset>
                </wp:positionV>
                <wp:extent cx="5758815" cy="2286000"/>
                <wp:effectExtent l="0" t="0" r="0" b="0"/>
                <wp:wrapTopAndBottom/>
                <wp:docPr id="13" name="קבוצה 13"/>
                <wp:cNvGraphicFramePr/>
                <a:graphic xmlns:a="http://schemas.openxmlformats.org/drawingml/2006/main">
                  <a:graphicData uri="http://schemas.microsoft.com/office/word/2010/wordprocessingGroup">
                    <wpg:wgp>
                      <wpg:cNvGrpSpPr/>
                      <wpg:grpSpPr>
                        <a:xfrm>
                          <a:off x="0" y="0"/>
                          <a:ext cx="5758815" cy="2286000"/>
                          <a:chOff x="552450" y="0"/>
                          <a:chExt cx="5759450" cy="2897505"/>
                        </a:xfrm>
                      </wpg:grpSpPr>
                      <wps:wsp>
                        <wps:cNvPr id="14" name="תיבת טקסט 14"/>
                        <wps:cNvSpPr txBox="1"/>
                        <wps:spPr>
                          <a:xfrm>
                            <a:off x="571558" y="2495550"/>
                            <a:ext cx="5695892" cy="401955"/>
                          </a:xfrm>
                          <a:prstGeom prst="rect">
                            <a:avLst/>
                          </a:prstGeom>
                          <a:solidFill>
                            <a:prstClr val="white"/>
                          </a:solidFill>
                          <a:ln>
                            <a:noFill/>
                          </a:ln>
                          <a:effectLst/>
                        </wps:spPr>
                        <wps:txbx>
                          <w:txbxContent>
                            <w:p w:rsidR="00FD01FD" w:rsidRPr="00FB2382" w:rsidRDefault="00FD01FD" w:rsidP="003F029D">
                              <w:pPr>
                                <w:pStyle w:val="af3"/>
                                <w:rPr>
                                  <w:noProof/>
                                  <w:color w:val="595959" w:themeColor="text1" w:themeTint="A6"/>
                                  <w:sz w:val="24"/>
                                  <w:szCs w:val="24"/>
                                  <w:rtl/>
                                </w:rPr>
                              </w:pPr>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sidR="007F61F3">
                                <w:rPr>
                                  <w:noProof/>
                                  <w:rtl/>
                                </w:rPr>
                                <w:t>7</w:t>
                              </w:r>
                              <w:r>
                                <w:rPr>
                                  <w:rtl/>
                                </w:rPr>
                                <w:fldChar w:fldCharType="end"/>
                              </w:r>
                              <w:r>
                                <w:rPr>
                                  <w:rFonts w:hint="cs"/>
                                  <w:rtl/>
                                </w:rPr>
                                <w:t xml:space="preserve">. התאמה בין עוצמת עירור באורכי גל פליטה/עירור שונים לריכוז חיידקים. עוצמת העירור מנורמלת לערכי עירור </w:t>
                              </w:r>
                              <w:proofErr w:type="spellStart"/>
                              <w:r>
                                <w:rPr>
                                  <w:rFonts w:hint="cs"/>
                                  <w:rtl/>
                                </w:rPr>
                                <w:t>ראמאן</w:t>
                              </w:r>
                              <w:proofErr w:type="spellEnd"/>
                              <w:r>
                                <w:rPr>
                                  <w:rFonts w:hint="cs"/>
                                  <w:rtl/>
                                </w:rPr>
                                <w:t xml:space="preserve"> באורך גל פליטה/עירור 275/305. </w:t>
                              </w:r>
                              <w:r>
                                <w:t>n=49</w:t>
                              </w:r>
                              <w:r>
                                <w:rPr>
                                  <w:rFonts w:hint="cs"/>
                                  <w:rtl/>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5" name="תמונה 5"/>
                          <pic:cNvPicPr>
                            <a:picLocks noChangeAspect="1"/>
                          </pic:cNvPicPr>
                        </pic:nvPicPr>
                        <pic:blipFill>
                          <a:blip r:embed="rId18">
                            <a:extLst>
                              <a:ext uri="{28A0092B-C50C-407E-A947-70E740481C1C}">
                                <a14:useLocalDpi xmlns:a14="http://schemas.microsoft.com/office/drawing/2010/main" val="0"/>
                              </a:ext>
                            </a:extLst>
                          </a:blip>
                          <a:srcRect/>
                          <a:stretch>
                            <a:fillRect/>
                          </a:stretch>
                        </pic:blipFill>
                        <pic:spPr bwMode="auto">
                          <a:xfrm>
                            <a:off x="552450" y="0"/>
                            <a:ext cx="5759450" cy="2454275"/>
                          </a:xfrm>
                          <a:prstGeom prst="rect">
                            <a:avLst/>
                          </a:prstGeom>
                          <a:noFill/>
                        </pic:spPr>
                      </pic:pic>
                    </wpg:wgp>
                  </a:graphicData>
                </a:graphic>
                <wp14:sizeRelH relativeFrom="margin">
                  <wp14:pctWidth>0</wp14:pctWidth>
                </wp14:sizeRelH>
                <wp14:sizeRelV relativeFrom="margin">
                  <wp14:pctHeight>0</wp14:pctHeight>
                </wp14:sizeRelV>
              </wp:anchor>
            </w:drawing>
          </mc:Choice>
          <mc:Fallback>
            <w:pict>
              <v:group w14:anchorId="79DE5DD3" id="קבוצה 13" o:spid="_x0000_s1037" style="position:absolute;left:0;text-align:left;margin-left:0;margin-top:96.7pt;width:453.45pt;height:180pt;z-index:251693056;mso-position-horizontal:left;mso-position-horizontal-relative:margin;mso-width-relative:margin;mso-height-relative:margin" coordorigin="5524" coordsize="57594,289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">
                <v:shape id="תיבת טקסט 14" o:spid="_x0000_s1038" type="#_x0000_t202" style="position:absolute;left:5715;top:24955;width:56959;height:40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hnSXcIA&#10;AADbAAAADwAAAGRycy9kb3ducmV2LnhtbERPS2vCQBC+C/0PyxR6kbppKEFSV2m1hR7qISqeh+yY&#10;BLOzYXfN4993CwVv8/E9Z7UZTSt6cr6xrOBlkYAgLq1uuFJwOn49L0H4gKyxtUwKJvKwWT/MVphr&#10;O3BB/SFUIoawz1FBHUKXS+nLmgz6he2II3exzmCI0FVSOxxiuGllmiSZNNhwbKixo21N5fVwMwqy&#10;nbsNBW/nu9PnD+67Kj1/TGelnh7H9zcQgcZwF/+7v3Wc/wp/v8QD5P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GdJdwgAAANsAAAAPAAAAAAAAAAAAAAAAAJgCAABkcnMvZG93&#10;bnJldi54bWxQSwUGAAAAAAQABAD1AAAAhwMAAAAA&#10;" stroked="f">
                  <v:textbox inset="0,0,0,0">
                    <w:txbxContent>
                      <w:p w:rsidR="00FD01FD" w:rsidRPr="00FB2382" w:rsidRDefault="00FD01FD" w:rsidP="003F029D">
                        <w:pPr>
                          <w:pStyle w:val="af3"/>
                          <w:rPr>
                            <w:noProof/>
                            <w:color w:val="595959" w:themeColor="text1" w:themeTint="A6"/>
                            <w:sz w:val="24"/>
                            <w:szCs w:val="24"/>
                            <w:rtl/>
                          </w:rPr>
                        </w:pPr>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sidR="007F61F3">
                          <w:rPr>
                            <w:noProof/>
                            <w:rtl/>
                          </w:rPr>
                          <w:t>7</w:t>
                        </w:r>
                        <w:r>
                          <w:rPr>
                            <w:rtl/>
                          </w:rPr>
                          <w:fldChar w:fldCharType="end"/>
                        </w:r>
                        <w:r>
                          <w:rPr>
                            <w:rFonts w:hint="cs"/>
                            <w:rtl/>
                          </w:rPr>
                          <w:t xml:space="preserve">. התאמה בין עוצמת עירור באורכי גל פליטה/עירור שונים לריכוז חיידקים. עוצמת העירור מנורמלת לערכי עירור </w:t>
                        </w:r>
                        <w:proofErr w:type="spellStart"/>
                        <w:r>
                          <w:rPr>
                            <w:rFonts w:hint="cs"/>
                            <w:rtl/>
                          </w:rPr>
                          <w:t>ראמאן</w:t>
                        </w:r>
                        <w:proofErr w:type="spellEnd"/>
                        <w:r>
                          <w:rPr>
                            <w:rFonts w:hint="cs"/>
                            <w:rtl/>
                          </w:rPr>
                          <w:t xml:space="preserve"> באורך גל פליטה/עירור 275/305. </w:t>
                        </w:r>
                        <w:r>
                          <w:t>n=49</w:t>
                        </w:r>
                        <w:r>
                          <w:rPr>
                            <w:rFonts w:hint="cs"/>
                            <w:rtl/>
                          </w:rPr>
                          <w:t>.</w:t>
                        </w:r>
                      </w:p>
                    </w:txbxContent>
                  </v:textbox>
                </v:shape>
                <v:shape id="תמונה 5" o:spid="_x0000_s1039" type="#_x0000_t75" style="position:absolute;left:5524;width:57595;height:245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Jjh3HCAAAA2gAAAA8AAABkcnMvZG93bnJldi54bWxEj0FrAjEUhO8F/0N4Qm81q8UqW6OIRSrY&#10;i7YXb4/N62Zx8xI30V3/vREEj8PMfMPMFp2txYWaUDlWMBxkIIgLpysuFfz9rt+mIEJE1lg7JgVX&#10;CrCY915mmGvX8o4u+1iKBOGQowITo8+lDIUhi2HgPHHy/l1jMSbZlFI32Ca4reUoyz6kxYrTgkFP&#10;K0PFcX+2CrLTV7kutud3M2n5Z/ftvT64sVKv/W75CSJSF5/hR3ujFYzhfiXdADm/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CY4dxwgAAANoAAAAPAAAAAAAAAAAAAAAAAJ8C&#10;AABkcnMvZG93bnJldi54bWxQSwUGAAAAAAQABAD3AAAAjgMAAAAA&#10;">
                  <v:imagedata r:id="rId19" o:title=""/>
                  <v:path arrowok="t"/>
                </v:shape>
                <w10:wrap type="topAndBottom" anchorx="margin"/>
              </v:group>
            </w:pict>
          </mc:Fallback>
        </mc:AlternateContent>
      </w:r>
      <w:r w:rsidR="0050291C">
        <w:rPr>
          <w:rFonts w:hint="cs"/>
          <w:rtl/>
        </w:rPr>
        <w:t xml:space="preserve">בחלק זה של העבודה נסרקו דוגמאות מי תהום מקידוחים בצפון הארץ ע"י מכשיר </w:t>
      </w:r>
      <w:proofErr w:type="spellStart"/>
      <w:r w:rsidR="0050291C">
        <w:rPr>
          <w:rFonts w:hint="cs"/>
          <w:rtl/>
        </w:rPr>
        <w:t>פלורסנציה</w:t>
      </w:r>
      <w:proofErr w:type="spellEnd"/>
      <w:r w:rsidR="0050291C">
        <w:rPr>
          <w:rFonts w:hint="cs"/>
          <w:rtl/>
        </w:rPr>
        <w:t xml:space="preserve"> ונלקחו מטריצות פליטה/עירור בטווח </w:t>
      </w:r>
      <w:r w:rsidR="002013AC">
        <w:t>210</w:t>
      </w:r>
      <w:r w:rsidR="0050291C">
        <w:t>-4</w:t>
      </w:r>
      <w:r w:rsidR="002013AC">
        <w:t>2</w:t>
      </w:r>
      <w:r w:rsidR="0050291C">
        <w:t>0nm</w:t>
      </w:r>
      <w:r w:rsidR="005B736F">
        <w:rPr>
          <w:rFonts w:hint="cs"/>
          <w:rtl/>
        </w:rPr>
        <w:t>. בעק</w:t>
      </w:r>
      <w:r w:rsidR="0050291C">
        <w:rPr>
          <w:rFonts w:hint="cs"/>
          <w:rtl/>
        </w:rPr>
        <w:t>בות עבודות קודמות התמקדנו בעיקר</w:t>
      </w:r>
      <w:r w:rsidR="005B736F">
        <w:rPr>
          <w:rFonts w:hint="cs"/>
          <w:rtl/>
        </w:rPr>
        <w:t xml:space="preserve"> בני</w:t>
      </w:r>
      <w:r w:rsidR="00AF2D4C">
        <w:rPr>
          <w:rFonts w:hint="cs"/>
          <w:rtl/>
        </w:rPr>
        <w:t xml:space="preserve">תוח הנתונים באורכי </w:t>
      </w:r>
      <w:r w:rsidR="00AF2D4C" w:rsidRPr="007663FF">
        <w:rPr>
          <w:rFonts w:hint="cs"/>
          <w:rtl/>
        </w:rPr>
        <w:t xml:space="preserve">גל </w:t>
      </w:r>
      <w:r w:rsidR="0050291C">
        <w:rPr>
          <w:rFonts w:hint="cs"/>
          <w:rtl/>
        </w:rPr>
        <w:t>פליטה/</w:t>
      </w:r>
      <w:r w:rsidR="00AF2D4C" w:rsidRPr="007663FF">
        <w:rPr>
          <w:rFonts w:hint="cs"/>
          <w:rtl/>
        </w:rPr>
        <w:t>עירור</w:t>
      </w:r>
      <w:r w:rsidR="00B44C5C" w:rsidRPr="007663FF">
        <w:rPr>
          <w:rFonts w:hint="cs"/>
          <w:rtl/>
        </w:rPr>
        <w:t xml:space="preserve"> </w:t>
      </w:r>
      <w:r w:rsidR="003F0911">
        <w:rPr>
          <w:rFonts w:hint="cs"/>
          <w:rtl/>
        </w:rPr>
        <w:t>210/370, 225/336 ו-280/332</w:t>
      </w:r>
      <w:r w:rsidR="00F5427D">
        <w:rPr>
          <w:rFonts w:hint="cs"/>
          <w:rtl/>
        </w:rPr>
        <w:t xml:space="preserve">. </w:t>
      </w:r>
      <w:r w:rsidR="00CD7C14" w:rsidRPr="007663FF">
        <w:rPr>
          <w:rFonts w:hint="cs"/>
          <w:rtl/>
        </w:rPr>
        <w:t>לא נ</w:t>
      </w:r>
      <w:r w:rsidR="00CD7C14">
        <w:rPr>
          <w:rFonts w:hint="cs"/>
          <w:rtl/>
        </w:rPr>
        <w:t xml:space="preserve">מצאה התאמה </w:t>
      </w:r>
      <w:r w:rsidR="005B736F">
        <w:rPr>
          <w:rFonts w:hint="cs"/>
          <w:rtl/>
        </w:rPr>
        <w:t xml:space="preserve">בין עוצמת הפליטה </w:t>
      </w:r>
      <w:r w:rsidR="00D50B25">
        <w:rPr>
          <w:rFonts w:hint="cs"/>
          <w:rtl/>
        </w:rPr>
        <w:t xml:space="preserve">באורכי הגל הנ"ל </w:t>
      </w:r>
      <w:r w:rsidR="0050291C">
        <w:rPr>
          <w:rFonts w:hint="cs"/>
          <w:rtl/>
        </w:rPr>
        <w:t>לריכוז</w:t>
      </w:r>
      <w:r w:rsidR="005B736F">
        <w:rPr>
          <w:rFonts w:hint="cs"/>
          <w:rtl/>
        </w:rPr>
        <w:t xml:space="preserve"> החיידקים</w:t>
      </w:r>
      <w:r w:rsidR="00D50B25">
        <w:rPr>
          <w:rFonts w:hint="cs"/>
          <w:rtl/>
        </w:rPr>
        <w:t xml:space="preserve"> ולכן נראה שלא ניתן </w:t>
      </w:r>
      <w:r w:rsidR="0050291C">
        <w:rPr>
          <w:rFonts w:hint="cs"/>
          <w:rtl/>
        </w:rPr>
        <w:t>למצוא קשר מובהק בין ריכוז</w:t>
      </w:r>
      <w:r w:rsidR="00D50B25">
        <w:rPr>
          <w:rFonts w:hint="cs"/>
          <w:rtl/>
        </w:rPr>
        <w:t xml:space="preserve"> החיידקים בדוגמה </w:t>
      </w:r>
      <w:r w:rsidR="0050291C">
        <w:rPr>
          <w:rFonts w:hint="cs"/>
          <w:rtl/>
        </w:rPr>
        <w:t>ל</w:t>
      </w:r>
      <w:r w:rsidR="00D50B25">
        <w:rPr>
          <w:rFonts w:hint="cs"/>
          <w:rtl/>
        </w:rPr>
        <w:t>אורך גל עירור/פליטה יחיד</w:t>
      </w:r>
      <w:r w:rsidR="00156079">
        <w:rPr>
          <w:rFonts w:hint="cs"/>
          <w:rtl/>
        </w:rPr>
        <w:t xml:space="preserve"> (איור 8)</w:t>
      </w:r>
      <w:r w:rsidR="00AF2D4C">
        <w:rPr>
          <w:rFonts w:hint="cs"/>
          <w:rtl/>
        </w:rPr>
        <w:t>.</w:t>
      </w:r>
      <w:r w:rsidR="00D50B25">
        <w:rPr>
          <w:rFonts w:hint="cs"/>
          <w:rtl/>
        </w:rPr>
        <w:t xml:space="preserve"> </w:t>
      </w:r>
    </w:p>
    <w:tbl>
      <w:tblPr>
        <w:tblStyle w:val="4-3"/>
        <w:tblpPr w:leftFromText="180" w:rightFromText="180" w:vertAnchor="text" w:horzAnchor="margin" w:tblpY="5491"/>
        <w:tblW w:w="3193" w:type="dxa"/>
        <w:tblLook w:val="04A0" w:firstRow="1" w:lastRow="0" w:firstColumn="1" w:lastColumn="0" w:noHBand="0" w:noVBand="1"/>
      </w:tblPr>
      <w:tblGrid>
        <w:gridCol w:w="1266"/>
        <w:gridCol w:w="439"/>
        <w:gridCol w:w="676"/>
        <w:gridCol w:w="812"/>
      </w:tblGrid>
      <w:tr w:rsidR="0077315C" w:rsidRPr="00784BF4" w:rsidTr="009B3C2A">
        <w:trPr>
          <w:cnfStyle w:val="100000000000" w:firstRow="1" w:lastRow="0" w:firstColumn="0" w:lastColumn="0" w:oddVBand="0" w:evenVBand="0" w:oddHBand="0" w:evenHBand="0" w:firstRowFirstColumn="0" w:firstRowLastColumn="0" w:lastRowFirstColumn="0" w:lastRowLastColumn="0"/>
          <w:trHeight w:val="238"/>
        </w:trPr>
        <w:tc>
          <w:tcPr>
            <w:cnfStyle w:val="001000000000" w:firstRow="0" w:lastRow="0" w:firstColumn="1" w:lastColumn="0" w:oddVBand="0" w:evenVBand="0" w:oddHBand="0" w:evenHBand="0" w:firstRowFirstColumn="0" w:firstRowLastColumn="0" w:lastRowFirstColumn="0" w:lastRowLastColumn="0"/>
            <w:tcW w:w="3193" w:type="dxa"/>
            <w:gridSpan w:val="4"/>
            <w:shd w:val="clear" w:color="auto" w:fill="auto"/>
            <w:noWrap/>
          </w:tcPr>
          <w:p w:rsidR="0077315C" w:rsidRPr="002C3361" w:rsidRDefault="0077315C" w:rsidP="0077315C">
            <w:pPr>
              <w:spacing w:before="0" w:after="0" w:line="240" w:lineRule="auto"/>
              <w:jc w:val="left"/>
              <w:rPr>
                <w:rFonts w:ascii="Calibri" w:eastAsia="Times New Roman" w:hAnsi="Calibri" w:cs="Calibri"/>
                <w:color w:val="000000"/>
                <w:sz w:val="22"/>
                <w:szCs w:val="22"/>
                <w:lang w:val="en-GB" w:eastAsia="en-GB"/>
              </w:rPr>
            </w:pPr>
            <w:r>
              <w:rPr>
                <w:rFonts w:ascii="Calibri" w:eastAsia="Times New Roman" w:hAnsi="Calibri" w:cs="Calibri" w:hint="cs"/>
                <w:color w:val="000000"/>
                <w:sz w:val="22"/>
                <w:szCs w:val="22"/>
                <w:rtl/>
                <w:lang w:val="en-GB" w:eastAsia="en-GB"/>
              </w:rPr>
              <w:t xml:space="preserve">טבלה 3 - הצלחת מודל </w:t>
            </w:r>
            <w:r>
              <w:rPr>
                <w:rFonts w:ascii="Calibri" w:eastAsia="Times New Roman" w:hAnsi="Calibri" w:cs="Calibri" w:hint="cs"/>
                <w:color w:val="000000"/>
                <w:sz w:val="22"/>
                <w:szCs w:val="22"/>
                <w:lang w:val="en-GB" w:eastAsia="en-GB"/>
              </w:rPr>
              <w:t>PLS</w:t>
            </w:r>
            <w:r>
              <w:rPr>
                <w:rFonts w:ascii="Calibri" w:eastAsia="Times New Roman" w:hAnsi="Calibri" w:cs="Calibri" w:hint="cs"/>
                <w:color w:val="000000"/>
                <w:sz w:val="22"/>
                <w:szCs w:val="22"/>
                <w:rtl/>
                <w:lang w:val="en-GB" w:eastAsia="en-GB"/>
              </w:rPr>
              <w:t xml:space="preserve"> בחיזוי על בסיס סריקות מטריצות פליטה/עירור  </w:t>
            </w:r>
          </w:p>
        </w:tc>
      </w:tr>
      <w:tr w:rsidR="0077315C" w:rsidRPr="00784BF4" w:rsidTr="00987696">
        <w:trPr>
          <w:cnfStyle w:val="000000100000" w:firstRow="0" w:lastRow="0" w:firstColumn="0" w:lastColumn="0" w:oddVBand="0" w:evenVBand="0" w:oddHBand="1" w:evenHBand="0" w:firstRowFirstColumn="0" w:firstRowLastColumn="0" w:lastRowFirstColumn="0" w:lastRowLastColumn="0"/>
          <w:trHeight w:val="396"/>
        </w:trPr>
        <w:tc>
          <w:tcPr>
            <w:cnfStyle w:val="001000000000" w:firstRow="0" w:lastRow="0" w:firstColumn="1" w:lastColumn="0" w:oddVBand="0" w:evenVBand="0" w:oddHBand="0" w:evenHBand="0" w:firstRowFirstColumn="0" w:firstRowLastColumn="0" w:lastRowFirstColumn="0" w:lastRowLastColumn="0"/>
            <w:tcW w:w="1266" w:type="dxa"/>
            <w:noWrap/>
            <w:hideMark/>
          </w:tcPr>
          <w:p w:rsidR="0077315C" w:rsidRPr="00784BF4" w:rsidRDefault="0077315C" w:rsidP="0077315C">
            <w:pPr>
              <w:bidi w:val="0"/>
              <w:spacing w:before="0" w:after="0" w:line="240" w:lineRule="auto"/>
              <w:jc w:val="center"/>
              <w:rPr>
                <w:rFonts w:ascii="Calibri" w:eastAsia="Times New Roman" w:hAnsi="Calibri" w:cs="Calibri"/>
                <w:color w:val="000000"/>
                <w:sz w:val="22"/>
                <w:szCs w:val="22"/>
                <w:lang w:eastAsia="en-GB"/>
              </w:rPr>
            </w:pPr>
            <w:r w:rsidRPr="00784BF4">
              <w:rPr>
                <w:rFonts w:ascii="Calibri" w:eastAsia="Times New Roman" w:hAnsi="Calibri" w:cs="Calibri"/>
                <w:color w:val="000000"/>
                <w:sz w:val="22"/>
                <w:szCs w:val="22"/>
                <w:lang w:val="en-GB" w:eastAsia="en-GB"/>
              </w:rPr>
              <w:t>CFUs ml</w:t>
            </w:r>
            <w:r w:rsidRPr="00784BF4">
              <w:rPr>
                <w:rFonts w:ascii="Calibri" w:eastAsia="Times New Roman" w:hAnsi="Calibri" w:cs="Calibri"/>
                <w:color w:val="000000"/>
                <w:sz w:val="22"/>
                <w:szCs w:val="22"/>
                <w:vertAlign w:val="superscript"/>
                <w:lang w:val="en-GB" w:eastAsia="en-GB"/>
              </w:rPr>
              <w:t>-1</w:t>
            </w:r>
          </w:p>
        </w:tc>
        <w:tc>
          <w:tcPr>
            <w:tcW w:w="439" w:type="dxa"/>
            <w:noWrap/>
            <w:hideMark/>
          </w:tcPr>
          <w:p w:rsidR="0077315C" w:rsidRPr="00784BF4" w:rsidRDefault="0077315C" w:rsidP="0077315C">
            <w:pPr>
              <w:bidi w:val="0"/>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en-GB" w:eastAsia="en-GB"/>
              </w:rPr>
            </w:pPr>
            <w:r w:rsidRPr="00784BF4">
              <w:rPr>
                <w:rFonts w:ascii="Calibri" w:eastAsia="Times New Roman" w:hAnsi="Calibri" w:cs="Calibri"/>
                <w:color w:val="000000"/>
                <w:sz w:val="22"/>
                <w:szCs w:val="22"/>
                <w:lang w:val="en-GB" w:eastAsia="en-GB"/>
              </w:rPr>
              <w:t>n</w:t>
            </w:r>
          </w:p>
        </w:tc>
        <w:tc>
          <w:tcPr>
            <w:tcW w:w="676" w:type="dxa"/>
            <w:noWrap/>
            <w:hideMark/>
          </w:tcPr>
          <w:p w:rsidR="0077315C" w:rsidRPr="00784BF4" w:rsidRDefault="0077315C" w:rsidP="0077315C">
            <w:pPr>
              <w:bidi w:val="0"/>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en-GB" w:eastAsia="en-GB"/>
              </w:rPr>
            </w:pPr>
            <w:r w:rsidRPr="00784BF4">
              <w:rPr>
                <w:rFonts w:ascii="Calibri" w:eastAsia="Times New Roman" w:hAnsi="Calibri" w:cs="Calibri"/>
                <w:color w:val="000000"/>
                <w:sz w:val="22"/>
                <w:szCs w:val="22"/>
                <w:lang w:val="en-GB" w:eastAsia="en-GB"/>
              </w:rPr>
              <w:t>Hits</w:t>
            </w:r>
          </w:p>
        </w:tc>
        <w:tc>
          <w:tcPr>
            <w:tcW w:w="811" w:type="dxa"/>
            <w:noWrap/>
            <w:hideMark/>
          </w:tcPr>
          <w:p w:rsidR="0077315C" w:rsidRPr="00784BF4" w:rsidRDefault="0077315C" w:rsidP="0077315C">
            <w:pPr>
              <w:bidi w:val="0"/>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en-GB" w:eastAsia="en-GB"/>
              </w:rPr>
            </w:pPr>
            <w:r w:rsidRPr="00784BF4">
              <w:rPr>
                <w:rFonts w:ascii="Calibri" w:eastAsia="Times New Roman" w:hAnsi="Calibri" w:cs="Calibri"/>
                <w:color w:val="000000"/>
                <w:sz w:val="22"/>
                <w:szCs w:val="22"/>
                <w:lang w:val="en-GB" w:eastAsia="en-GB"/>
              </w:rPr>
              <w:t>Hit%</w:t>
            </w:r>
          </w:p>
        </w:tc>
      </w:tr>
      <w:tr w:rsidR="0077315C" w:rsidRPr="00784BF4" w:rsidTr="00987696">
        <w:trPr>
          <w:trHeight w:val="396"/>
        </w:trPr>
        <w:tc>
          <w:tcPr>
            <w:cnfStyle w:val="001000000000" w:firstRow="0" w:lastRow="0" w:firstColumn="1" w:lastColumn="0" w:oddVBand="0" w:evenVBand="0" w:oddHBand="0" w:evenHBand="0" w:firstRowFirstColumn="0" w:firstRowLastColumn="0" w:lastRowFirstColumn="0" w:lastRowLastColumn="0"/>
            <w:tcW w:w="1266" w:type="dxa"/>
            <w:noWrap/>
            <w:hideMark/>
          </w:tcPr>
          <w:p w:rsidR="0077315C" w:rsidRPr="00784BF4" w:rsidRDefault="0077315C" w:rsidP="0077315C">
            <w:pPr>
              <w:bidi w:val="0"/>
              <w:spacing w:before="0" w:after="0" w:line="240" w:lineRule="auto"/>
              <w:jc w:val="center"/>
              <w:rPr>
                <w:rFonts w:ascii="Calibri" w:eastAsia="Times New Roman" w:hAnsi="Calibri" w:cs="Calibri"/>
                <w:color w:val="000000"/>
                <w:sz w:val="22"/>
                <w:szCs w:val="22"/>
                <w:lang w:val="en-GB" w:eastAsia="en-GB"/>
              </w:rPr>
            </w:pPr>
            <w:r w:rsidRPr="00784BF4">
              <w:rPr>
                <w:rFonts w:ascii="Calibri" w:eastAsia="Times New Roman" w:hAnsi="Calibri" w:cs="Calibri"/>
                <w:color w:val="000000"/>
                <w:sz w:val="22"/>
                <w:szCs w:val="22"/>
                <w:lang w:val="en-GB" w:eastAsia="en-GB"/>
              </w:rPr>
              <w:t>Over 100</w:t>
            </w:r>
          </w:p>
        </w:tc>
        <w:tc>
          <w:tcPr>
            <w:tcW w:w="439" w:type="dxa"/>
            <w:noWrap/>
            <w:hideMark/>
          </w:tcPr>
          <w:p w:rsidR="0077315C" w:rsidRPr="00784BF4" w:rsidRDefault="0077315C" w:rsidP="0077315C">
            <w:pPr>
              <w:bidi w:val="0"/>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en-GB" w:eastAsia="en-GB"/>
              </w:rPr>
            </w:pPr>
            <w:r w:rsidRPr="00784BF4">
              <w:rPr>
                <w:rFonts w:ascii="Calibri" w:eastAsia="Times New Roman" w:hAnsi="Calibri" w:cs="Calibri"/>
                <w:color w:val="000000"/>
                <w:sz w:val="22"/>
                <w:szCs w:val="22"/>
                <w:lang w:val="en-GB" w:eastAsia="en-GB"/>
              </w:rPr>
              <w:t>2</w:t>
            </w:r>
          </w:p>
        </w:tc>
        <w:tc>
          <w:tcPr>
            <w:tcW w:w="676" w:type="dxa"/>
            <w:noWrap/>
            <w:hideMark/>
          </w:tcPr>
          <w:p w:rsidR="0077315C" w:rsidRPr="00784BF4" w:rsidRDefault="0077315C" w:rsidP="0077315C">
            <w:pPr>
              <w:bidi w:val="0"/>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en-GB" w:eastAsia="en-GB"/>
              </w:rPr>
            </w:pPr>
            <w:r w:rsidRPr="00784BF4">
              <w:rPr>
                <w:rFonts w:ascii="Calibri" w:eastAsia="Times New Roman" w:hAnsi="Calibri" w:cs="Calibri"/>
                <w:color w:val="000000"/>
                <w:sz w:val="22"/>
                <w:szCs w:val="22"/>
                <w:lang w:val="en-GB" w:eastAsia="en-GB"/>
              </w:rPr>
              <w:t>2</w:t>
            </w:r>
          </w:p>
        </w:tc>
        <w:tc>
          <w:tcPr>
            <w:tcW w:w="811" w:type="dxa"/>
            <w:noWrap/>
            <w:hideMark/>
          </w:tcPr>
          <w:p w:rsidR="0077315C" w:rsidRPr="00784BF4" w:rsidRDefault="0077315C" w:rsidP="0077315C">
            <w:pPr>
              <w:bidi w:val="0"/>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en-GB" w:eastAsia="en-GB"/>
              </w:rPr>
            </w:pPr>
            <w:r w:rsidRPr="00784BF4">
              <w:rPr>
                <w:rFonts w:ascii="Calibri" w:eastAsia="Times New Roman" w:hAnsi="Calibri" w:cs="Calibri"/>
                <w:color w:val="000000"/>
                <w:sz w:val="22"/>
                <w:szCs w:val="22"/>
                <w:lang w:val="en-GB" w:eastAsia="en-GB"/>
              </w:rPr>
              <w:t>100%</w:t>
            </w:r>
          </w:p>
        </w:tc>
      </w:tr>
      <w:tr w:rsidR="0077315C" w:rsidRPr="00784BF4" w:rsidTr="00987696">
        <w:trPr>
          <w:cnfStyle w:val="000000100000" w:firstRow="0" w:lastRow="0" w:firstColumn="0" w:lastColumn="0" w:oddVBand="0" w:evenVBand="0" w:oddHBand="1" w:evenHBand="0" w:firstRowFirstColumn="0" w:firstRowLastColumn="0" w:lastRowFirstColumn="0" w:lastRowLastColumn="0"/>
          <w:trHeight w:val="396"/>
        </w:trPr>
        <w:tc>
          <w:tcPr>
            <w:cnfStyle w:val="001000000000" w:firstRow="0" w:lastRow="0" w:firstColumn="1" w:lastColumn="0" w:oddVBand="0" w:evenVBand="0" w:oddHBand="0" w:evenHBand="0" w:firstRowFirstColumn="0" w:firstRowLastColumn="0" w:lastRowFirstColumn="0" w:lastRowLastColumn="0"/>
            <w:tcW w:w="1266" w:type="dxa"/>
            <w:noWrap/>
            <w:hideMark/>
          </w:tcPr>
          <w:p w:rsidR="0077315C" w:rsidRPr="00784BF4" w:rsidRDefault="0077315C" w:rsidP="0077315C">
            <w:pPr>
              <w:bidi w:val="0"/>
              <w:spacing w:before="0" w:after="0" w:line="240" w:lineRule="auto"/>
              <w:jc w:val="center"/>
              <w:rPr>
                <w:rFonts w:ascii="Calibri" w:eastAsia="Times New Roman" w:hAnsi="Calibri" w:cs="Calibri"/>
                <w:color w:val="000000"/>
                <w:sz w:val="22"/>
                <w:szCs w:val="22"/>
                <w:lang w:val="en-GB" w:eastAsia="en-GB"/>
              </w:rPr>
            </w:pPr>
            <w:r w:rsidRPr="00784BF4">
              <w:rPr>
                <w:rFonts w:ascii="Calibri" w:eastAsia="Times New Roman" w:hAnsi="Calibri" w:cs="Calibri"/>
                <w:color w:val="000000"/>
                <w:sz w:val="22"/>
                <w:szCs w:val="22"/>
                <w:lang w:val="en-GB" w:eastAsia="en-GB"/>
              </w:rPr>
              <w:t>Under 100</w:t>
            </w:r>
          </w:p>
        </w:tc>
        <w:tc>
          <w:tcPr>
            <w:tcW w:w="439" w:type="dxa"/>
            <w:noWrap/>
            <w:hideMark/>
          </w:tcPr>
          <w:p w:rsidR="0077315C" w:rsidRPr="00784BF4" w:rsidRDefault="0077315C" w:rsidP="0077315C">
            <w:pPr>
              <w:bidi w:val="0"/>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en-GB" w:eastAsia="en-GB"/>
              </w:rPr>
            </w:pPr>
            <w:r w:rsidRPr="00784BF4">
              <w:rPr>
                <w:rFonts w:ascii="Calibri" w:eastAsia="Times New Roman" w:hAnsi="Calibri" w:cs="Calibri"/>
                <w:color w:val="000000"/>
                <w:sz w:val="22"/>
                <w:szCs w:val="22"/>
                <w:lang w:val="en-GB" w:eastAsia="en-GB"/>
              </w:rPr>
              <w:t>7</w:t>
            </w:r>
          </w:p>
        </w:tc>
        <w:tc>
          <w:tcPr>
            <w:tcW w:w="676" w:type="dxa"/>
            <w:noWrap/>
            <w:hideMark/>
          </w:tcPr>
          <w:p w:rsidR="0077315C" w:rsidRPr="00784BF4" w:rsidRDefault="0077315C" w:rsidP="0077315C">
            <w:pPr>
              <w:bidi w:val="0"/>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en-GB" w:eastAsia="en-GB"/>
              </w:rPr>
            </w:pPr>
            <w:r w:rsidRPr="00784BF4">
              <w:rPr>
                <w:rFonts w:ascii="Calibri" w:eastAsia="Times New Roman" w:hAnsi="Calibri" w:cs="Calibri"/>
                <w:color w:val="000000"/>
                <w:sz w:val="22"/>
                <w:szCs w:val="22"/>
                <w:lang w:val="en-GB" w:eastAsia="en-GB"/>
              </w:rPr>
              <w:t>7</w:t>
            </w:r>
          </w:p>
        </w:tc>
        <w:tc>
          <w:tcPr>
            <w:tcW w:w="811" w:type="dxa"/>
            <w:noWrap/>
            <w:hideMark/>
          </w:tcPr>
          <w:p w:rsidR="0077315C" w:rsidRPr="00784BF4" w:rsidRDefault="0077315C" w:rsidP="0077315C">
            <w:pPr>
              <w:bidi w:val="0"/>
              <w:spacing w:before="0" w:after="0" w:line="240" w:lineRule="auto"/>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en-GB" w:eastAsia="en-GB"/>
              </w:rPr>
            </w:pPr>
            <w:r w:rsidRPr="00784BF4">
              <w:rPr>
                <w:rFonts w:ascii="Calibri" w:eastAsia="Times New Roman" w:hAnsi="Calibri" w:cs="Calibri"/>
                <w:color w:val="000000"/>
                <w:sz w:val="22"/>
                <w:szCs w:val="22"/>
                <w:lang w:val="en-GB" w:eastAsia="en-GB"/>
              </w:rPr>
              <w:t>100%</w:t>
            </w:r>
          </w:p>
        </w:tc>
      </w:tr>
      <w:tr w:rsidR="0077315C" w:rsidRPr="00784BF4" w:rsidTr="00987696">
        <w:trPr>
          <w:trHeight w:val="396"/>
        </w:trPr>
        <w:tc>
          <w:tcPr>
            <w:cnfStyle w:val="001000000000" w:firstRow="0" w:lastRow="0" w:firstColumn="1" w:lastColumn="0" w:oddVBand="0" w:evenVBand="0" w:oddHBand="0" w:evenHBand="0" w:firstRowFirstColumn="0" w:firstRowLastColumn="0" w:lastRowFirstColumn="0" w:lastRowLastColumn="0"/>
            <w:tcW w:w="1266" w:type="dxa"/>
            <w:noWrap/>
          </w:tcPr>
          <w:p w:rsidR="0077315C" w:rsidRPr="00784BF4" w:rsidRDefault="0077315C" w:rsidP="0077315C">
            <w:pPr>
              <w:bidi w:val="0"/>
              <w:spacing w:before="0" w:after="0" w:line="240" w:lineRule="auto"/>
              <w:jc w:val="center"/>
              <w:rPr>
                <w:rFonts w:ascii="Calibri" w:eastAsia="Times New Roman" w:hAnsi="Calibri" w:cs="Calibri"/>
                <w:color w:val="000000"/>
                <w:sz w:val="22"/>
                <w:szCs w:val="22"/>
                <w:lang w:val="en-GB" w:eastAsia="en-GB"/>
              </w:rPr>
            </w:pPr>
            <w:r>
              <w:rPr>
                <w:rFonts w:ascii="Calibri" w:eastAsia="Times New Roman" w:hAnsi="Calibri" w:cs="Calibri"/>
                <w:color w:val="000000"/>
                <w:sz w:val="22"/>
                <w:szCs w:val="22"/>
                <w:lang w:val="en-GB" w:eastAsia="en-GB"/>
              </w:rPr>
              <w:t>Totals</w:t>
            </w:r>
          </w:p>
        </w:tc>
        <w:tc>
          <w:tcPr>
            <w:tcW w:w="439" w:type="dxa"/>
            <w:noWrap/>
          </w:tcPr>
          <w:p w:rsidR="0077315C" w:rsidRPr="00784BF4" w:rsidRDefault="0077315C" w:rsidP="0077315C">
            <w:pPr>
              <w:bidi w:val="0"/>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en-GB" w:eastAsia="en-GB"/>
              </w:rPr>
            </w:pPr>
            <w:r>
              <w:rPr>
                <w:rFonts w:ascii="Calibri" w:eastAsia="Times New Roman" w:hAnsi="Calibri" w:cs="Calibri"/>
                <w:color w:val="000000"/>
                <w:sz w:val="22"/>
                <w:szCs w:val="22"/>
                <w:lang w:val="en-GB" w:eastAsia="en-GB"/>
              </w:rPr>
              <w:t>9</w:t>
            </w:r>
          </w:p>
        </w:tc>
        <w:tc>
          <w:tcPr>
            <w:tcW w:w="676" w:type="dxa"/>
            <w:noWrap/>
          </w:tcPr>
          <w:p w:rsidR="0077315C" w:rsidRPr="00784BF4" w:rsidRDefault="0077315C" w:rsidP="0077315C">
            <w:pPr>
              <w:bidi w:val="0"/>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en-GB" w:eastAsia="en-GB"/>
              </w:rPr>
            </w:pPr>
            <w:r>
              <w:rPr>
                <w:rFonts w:ascii="Calibri" w:eastAsia="Times New Roman" w:hAnsi="Calibri" w:cs="Calibri"/>
                <w:color w:val="000000"/>
                <w:sz w:val="22"/>
                <w:szCs w:val="22"/>
                <w:lang w:val="en-GB" w:eastAsia="en-GB"/>
              </w:rPr>
              <w:t>9</w:t>
            </w:r>
          </w:p>
        </w:tc>
        <w:tc>
          <w:tcPr>
            <w:tcW w:w="811" w:type="dxa"/>
            <w:noWrap/>
          </w:tcPr>
          <w:p w:rsidR="0077315C" w:rsidRPr="00784BF4" w:rsidRDefault="0077315C" w:rsidP="0077315C">
            <w:pPr>
              <w:bidi w:val="0"/>
              <w:spacing w:before="0" w:after="0" w:line="24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en-GB" w:eastAsia="en-GB"/>
              </w:rPr>
            </w:pPr>
            <w:r>
              <w:rPr>
                <w:rFonts w:ascii="Calibri" w:eastAsia="Times New Roman" w:hAnsi="Calibri" w:cs="Calibri"/>
                <w:color w:val="000000"/>
                <w:sz w:val="22"/>
                <w:szCs w:val="22"/>
                <w:lang w:val="en-GB" w:eastAsia="en-GB"/>
              </w:rPr>
              <w:t>100%</w:t>
            </w:r>
          </w:p>
        </w:tc>
      </w:tr>
    </w:tbl>
    <w:p w:rsidR="0077315C" w:rsidRDefault="0077315C" w:rsidP="00600342">
      <w:pPr>
        <w:rPr>
          <w:rtl/>
        </w:rPr>
      </w:pPr>
      <w:r>
        <w:rPr>
          <w:noProof/>
          <w:lang w:val="en-GB" w:eastAsia="en-GB"/>
        </w:rPr>
        <mc:AlternateContent>
          <mc:Choice Requires="wps">
            <w:drawing>
              <wp:anchor distT="0" distB="0" distL="114300" distR="114300" simplePos="0" relativeHeight="251695104" behindDoc="0" locked="0" layoutInCell="1" allowOverlap="1" wp14:anchorId="237C3D06" wp14:editId="703DD8AF">
                <wp:simplePos x="0" y="0"/>
                <wp:positionH relativeFrom="margin">
                  <wp:align>right</wp:align>
                </wp:positionH>
                <wp:positionV relativeFrom="paragraph">
                  <wp:posOffset>5257165</wp:posOffset>
                </wp:positionV>
                <wp:extent cx="3695700" cy="742950"/>
                <wp:effectExtent l="0" t="0" r="0" b="0"/>
                <wp:wrapTopAndBottom/>
                <wp:docPr id="26" name="תיבת טקסט 26"/>
                <wp:cNvGraphicFramePr/>
                <a:graphic xmlns:a="http://schemas.openxmlformats.org/drawingml/2006/main">
                  <a:graphicData uri="http://schemas.microsoft.com/office/word/2010/wordprocessingShape">
                    <wps:wsp>
                      <wps:cNvSpPr txBox="1"/>
                      <wps:spPr>
                        <a:xfrm>
                          <a:off x="0" y="0"/>
                          <a:ext cx="3695700" cy="742950"/>
                        </a:xfrm>
                        <a:prstGeom prst="rect">
                          <a:avLst/>
                        </a:prstGeom>
                        <a:solidFill>
                          <a:prstClr val="white"/>
                        </a:solidFill>
                        <a:ln>
                          <a:noFill/>
                        </a:ln>
                        <a:effectLst/>
                      </wps:spPr>
                      <wps:txbx>
                        <w:txbxContent>
                          <w:p w:rsidR="000F352A" w:rsidRPr="0077315C" w:rsidRDefault="000F352A" w:rsidP="0077315C">
                            <w:pPr>
                              <w:pStyle w:val="af3"/>
                              <w:rPr>
                                <w:noProof/>
                              </w:rPr>
                            </w:pPr>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sidR="007F61F3">
                              <w:rPr>
                                <w:noProof/>
                                <w:rtl/>
                              </w:rPr>
                              <w:t>8</w:t>
                            </w:r>
                            <w:r>
                              <w:rPr>
                                <w:rtl/>
                              </w:rPr>
                              <w:fldChar w:fldCharType="end"/>
                            </w:r>
                            <w:r>
                              <w:rPr>
                                <w:rFonts w:hint="cs"/>
                                <w:rtl/>
                              </w:rPr>
                              <w:t>. מ</w:t>
                            </w:r>
                            <w:r>
                              <w:rPr>
                                <w:rFonts w:hint="cs"/>
                                <w:noProof/>
                                <w:rtl/>
                              </w:rPr>
                              <w:t xml:space="preserve">ודל </w:t>
                            </w:r>
                            <w:r>
                              <w:rPr>
                                <w:rFonts w:hint="cs"/>
                                <w:noProof/>
                              </w:rPr>
                              <w:t>PLS</w:t>
                            </w:r>
                            <w:r>
                              <w:rPr>
                                <w:rFonts w:hint="cs"/>
                                <w:noProof/>
                                <w:rtl/>
                              </w:rPr>
                              <w:t xml:space="preserve"> לזיהוי חיידקים לפי מטריצות עירור/פליטה. בגרף ניתן לראות את הערכים החזויים </w:t>
                            </w:r>
                            <w:r w:rsidR="00C730D3">
                              <w:rPr>
                                <w:rFonts w:hint="cs"/>
                                <w:noProof/>
                                <w:rtl/>
                              </w:rPr>
                              <w:t>ע"י המודל לעומת הערכים האמיתיים</w:t>
                            </w:r>
                            <w:r>
                              <w:rPr>
                                <w:rFonts w:hint="cs"/>
                                <w:noProof/>
                                <w:rtl/>
                              </w:rPr>
                              <w:t xml:space="preserve">). מספר הדוגמאות שהוכללו בהכנת המודל היה 40. המודל כולל תהליך של </w:t>
                            </w:r>
                            <w:r>
                              <w:rPr>
                                <w:noProof/>
                              </w:rPr>
                              <w:t>Scaling, Centering</w:t>
                            </w:r>
                            <w:r>
                              <w:rPr>
                                <w:rFonts w:hint="cs"/>
                                <w:noProof/>
                                <w:rtl/>
                              </w:rPr>
                              <w:t xml:space="preserve"> ונרמול </w:t>
                            </w:r>
                            <w:r>
                              <w:rPr>
                                <w:rFonts w:hint="cs"/>
                                <w:rtl/>
                              </w:rPr>
                              <w:t xml:space="preserve">עוצמת העירור לערכי עירור </w:t>
                            </w:r>
                            <w:proofErr w:type="spellStart"/>
                            <w:r>
                              <w:rPr>
                                <w:rFonts w:hint="cs"/>
                                <w:rtl/>
                              </w:rPr>
                              <w:t>ראמאן</w:t>
                            </w:r>
                            <w:proofErr w:type="spellEnd"/>
                            <w:r>
                              <w:rPr>
                                <w:rFonts w:hint="cs"/>
                                <w:rtl/>
                              </w:rPr>
                              <w:t xml:space="preserve"> באורך גל עירור/פליטה 275/305</w:t>
                            </w:r>
                            <w:r>
                              <w:rPr>
                                <w:rFonts w:hint="cs"/>
                                <w:noProof/>
                                <w:rtl/>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7C3D06" id="תיבת טקסט 26" o:spid="_x0000_s1040" type="#_x0000_t202" style="position:absolute;left:0;text-align:left;margin-left:239.8pt;margin-top:413.95pt;width:291pt;height:58.5pt;z-index:25169510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" stroked="f">
                <v:textbox inset="0,0,0,0">
                  <w:txbxContent>
                    <w:p w:rsidR="000F352A" w:rsidRPr="0077315C" w:rsidRDefault="000F352A" w:rsidP="0077315C">
                      <w:pPr>
                        <w:pStyle w:val="af3"/>
                        <w:rPr>
                          <w:noProof/>
                        </w:rPr>
                      </w:pPr>
                      <w:r>
                        <w:rPr>
                          <w:rtl/>
                        </w:rPr>
                        <w:t xml:space="preserve">איור </w:t>
                      </w:r>
                      <w:r>
                        <w:rPr>
                          <w:rtl/>
                        </w:rPr>
                        <w:fldChar w:fldCharType="begin"/>
                      </w:r>
                      <w:r>
                        <w:rPr>
                          <w:rtl/>
                        </w:rPr>
                        <w:instrText xml:space="preserve"> </w:instrText>
                      </w:r>
                      <w:r>
                        <w:instrText>SEQ</w:instrText>
                      </w:r>
                      <w:r>
                        <w:rPr>
                          <w:rtl/>
                        </w:rPr>
                        <w:instrText xml:space="preserve"> איור \* </w:instrText>
                      </w:r>
                      <w:r>
                        <w:instrText>ARABIC</w:instrText>
                      </w:r>
                      <w:r>
                        <w:rPr>
                          <w:rtl/>
                        </w:rPr>
                        <w:instrText xml:space="preserve"> </w:instrText>
                      </w:r>
                      <w:r>
                        <w:rPr>
                          <w:rtl/>
                        </w:rPr>
                        <w:fldChar w:fldCharType="separate"/>
                      </w:r>
                      <w:r w:rsidR="007F61F3">
                        <w:rPr>
                          <w:noProof/>
                          <w:rtl/>
                        </w:rPr>
                        <w:t>8</w:t>
                      </w:r>
                      <w:r>
                        <w:rPr>
                          <w:rtl/>
                        </w:rPr>
                        <w:fldChar w:fldCharType="end"/>
                      </w:r>
                      <w:r>
                        <w:rPr>
                          <w:rFonts w:hint="cs"/>
                          <w:rtl/>
                        </w:rPr>
                        <w:t>. מ</w:t>
                      </w:r>
                      <w:r>
                        <w:rPr>
                          <w:rFonts w:hint="cs"/>
                          <w:noProof/>
                          <w:rtl/>
                        </w:rPr>
                        <w:t xml:space="preserve">ודל </w:t>
                      </w:r>
                      <w:r>
                        <w:rPr>
                          <w:rFonts w:hint="cs"/>
                          <w:noProof/>
                        </w:rPr>
                        <w:t>PLS</w:t>
                      </w:r>
                      <w:r>
                        <w:rPr>
                          <w:rFonts w:hint="cs"/>
                          <w:noProof/>
                          <w:rtl/>
                        </w:rPr>
                        <w:t xml:space="preserve"> לזיהוי חיידקים לפי מטריצות עירור/פליטה. בגרף ניתן לראות את הערכים החזויים </w:t>
                      </w:r>
                      <w:r w:rsidR="00C730D3">
                        <w:rPr>
                          <w:rFonts w:hint="cs"/>
                          <w:noProof/>
                          <w:rtl/>
                        </w:rPr>
                        <w:t>ע"י המודל לעומת הערכים האמיתיים</w:t>
                      </w:r>
                      <w:r>
                        <w:rPr>
                          <w:rFonts w:hint="cs"/>
                          <w:noProof/>
                          <w:rtl/>
                        </w:rPr>
                        <w:t xml:space="preserve">). מספר הדוגמאות שהוכללו בהכנת המודל היה 40. המודל כולל תהליך של </w:t>
                      </w:r>
                      <w:r>
                        <w:rPr>
                          <w:noProof/>
                        </w:rPr>
                        <w:t>Scaling, Centering</w:t>
                      </w:r>
                      <w:r>
                        <w:rPr>
                          <w:rFonts w:hint="cs"/>
                          <w:noProof/>
                          <w:rtl/>
                        </w:rPr>
                        <w:t xml:space="preserve"> ונרמול </w:t>
                      </w:r>
                      <w:r>
                        <w:rPr>
                          <w:rFonts w:hint="cs"/>
                          <w:rtl/>
                        </w:rPr>
                        <w:t xml:space="preserve">עוצמת העירור לערכי עירור </w:t>
                      </w:r>
                      <w:proofErr w:type="spellStart"/>
                      <w:r>
                        <w:rPr>
                          <w:rFonts w:hint="cs"/>
                          <w:rtl/>
                        </w:rPr>
                        <w:t>ראמאן</w:t>
                      </w:r>
                      <w:proofErr w:type="spellEnd"/>
                      <w:r>
                        <w:rPr>
                          <w:rFonts w:hint="cs"/>
                          <w:rtl/>
                        </w:rPr>
                        <w:t xml:space="preserve"> באורך גל עירור/פליטה 275/305</w:t>
                      </w:r>
                      <w:r>
                        <w:rPr>
                          <w:rFonts w:hint="cs"/>
                          <w:noProof/>
                          <w:rtl/>
                        </w:rPr>
                        <w:t>.</w:t>
                      </w:r>
                    </w:p>
                  </w:txbxContent>
                </v:textbox>
                <w10:wrap type="topAndBottom" anchorx="margin"/>
              </v:shape>
            </w:pict>
          </mc:Fallback>
        </mc:AlternateContent>
      </w:r>
      <w:r>
        <w:rPr>
          <w:noProof/>
          <w:lang w:val="en-GB" w:eastAsia="en-GB"/>
        </w:rPr>
        <w:drawing>
          <wp:anchor distT="0" distB="0" distL="114300" distR="114300" simplePos="0" relativeHeight="251688960" behindDoc="0" locked="0" layoutInCell="1" allowOverlap="1" wp14:anchorId="0FAE92AF" wp14:editId="373E06A3">
            <wp:simplePos x="0" y="0"/>
            <wp:positionH relativeFrom="margin">
              <wp:align>right</wp:align>
            </wp:positionH>
            <wp:positionV relativeFrom="paragraph">
              <wp:posOffset>3419475</wp:posOffset>
            </wp:positionV>
            <wp:extent cx="3589655" cy="1790700"/>
            <wp:effectExtent l="0" t="0" r="10795" b="0"/>
            <wp:wrapTopAndBottom/>
            <wp:docPr id="25" name="תרשים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14:sizeRelH relativeFrom="margin">
              <wp14:pctWidth>0</wp14:pctWidth>
            </wp14:sizeRelH>
            <wp14:sizeRelV relativeFrom="margin">
              <wp14:pctHeight>0</wp14:pctHeight>
            </wp14:sizeRelV>
          </wp:anchor>
        </w:drawing>
      </w:r>
      <w:r w:rsidR="003F029D">
        <w:rPr>
          <w:rFonts w:hint="cs"/>
          <w:rtl/>
        </w:rPr>
        <w:t xml:space="preserve">מכיוון שבכל אורך גל נראה קשר חלש בין עוצמת ההארה לריכוז החיידקים, </w:t>
      </w:r>
      <w:r w:rsidR="00600342">
        <w:rPr>
          <w:rFonts w:hint="cs"/>
          <w:rtl/>
        </w:rPr>
        <w:t>נבחנה</w:t>
      </w:r>
      <w:r w:rsidR="00D50B25">
        <w:rPr>
          <w:rFonts w:hint="cs"/>
          <w:rtl/>
        </w:rPr>
        <w:t xml:space="preserve"> </w:t>
      </w:r>
      <w:r w:rsidR="00600342">
        <w:rPr>
          <w:rFonts w:hint="cs"/>
          <w:rtl/>
        </w:rPr>
        <w:t>ה</w:t>
      </w:r>
      <w:r w:rsidR="00D50B25">
        <w:rPr>
          <w:rFonts w:hint="cs"/>
          <w:rtl/>
        </w:rPr>
        <w:t>אפשר</w:t>
      </w:r>
      <w:r w:rsidR="003F029D">
        <w:rPr>
          <w:rFonts w:hint="cs"/>
          <w:rtl/>
        </w:rPr>
        <w:t xml:space="preserve">ות </w:t>
      </w:r>
      <w:r w:rsidR="00600342">
        <w:rPr>
          <w:rFonts w:hint="cs"/>
          <w:rtl/>
        </w:rPr>
        <w:t>ל</w:t>
      </w:r>
      <w:r w:rsidR="003F029D">
        <w:rPr>
          <w:rFonts w:hint="cs"/>
          <w:rtl/>
        </w:rPr>
        <w:t xml:space="preserve">שילוב של מספר משתנים </w:t>
      </w:r>
      <w:r w:rsidR="00600342">
        <w:rPr>
          <w:rFonts w:hint="cs"/>
          <w:rtl/>
        </w:rPr>
        <w:t xml:space="preserve">כדי לייצר </w:t>
      </w:r>
      <w:r w:rsidR="00D50B25">
        <w:rPr>
          <w:rFonts w:hint="cs"/>
          <w:rtl/>
        </w:rPr>
        <w:t>יכולת כימות חיידקים טוב</w:t>
      </w:r>
      <w:r w:rsidR="00B5717E">
        <w:rPr>
          <w:rFonts w:hint="cs"/>
          <w:rtl/>
        </w:rPr>
        <w:t>ה</w:t>
      </w:r>
      <w:r w:rsidR="00D50B25">
        <w:rPr>
          <w:rFonts w:hint="cs"/>
          <w:rtl/>
        </w:rPr>
        <w:t xml:space="preserve"> יותר</w:t>
      </w:r>
      <w:r w:rsidR="003F029D">
        <w:rPr>
          <w:rFonts w:hint="cs"/>
          <w:rtl/>
        </w:rPr>
        <w:t>. לשם כך</w:t>
      </w:r>
      <w:r w:rsidR="00D50B25">
        <w:rPr>
          <w:rFonts w:hint="cs"/>
          <w:rtl/>
        </w:rPr>
        <w:t xml:space="preserve"> נבחנו הנתונים באמצעות מודל מבוסס </w:t>
      </w:r>
      <w:r w:rsidR="00D50B25">
        <w:rPr>
          <w:rFonts w:hint="cs"/>
        </w:rPr>
        <w:t>PLS</w:t>
      </w:r>
      <w:r w:rsidR="00F5427D">
        <w:rPr>
          <w:rFonts w:hint="cs"/>
          <w:rtl/>
        </w:rPr>
        <w:t xml:space="preserve">. </w:t>
      </w:r>
      <w:r w:rsidR="000F352A">
        <w:rPr>
          <w:rFonts w:hint="cs"/>
          <w:rtl/>
        </w:rPr>
        <w:t>הצלחת המודל (</w:t>
      </w:r>
      <w:r w:rsidR="000F352A">
        <w:t>hit</w:t>
      </w:r>
      <w:r w:rsidR="000F352A">
        <w:rPr>
          <w:rFonts w:hint="cs"/>
          <w:rtl/>
        </w:rPr>
        <w:t xml:space="preserve">) הוגדרה </w:t>
      </w:r>
      <w:r w:rsidR="006141A6">
        <w:rPr>
          <w:rFonts w:hint="cs"/>
          <w:rtl/>
        </w:rPr>
        <w:t>כטעות של פחות מסדר גודל 1.</w:t>
      </w:r>
      <w:r w:rsidR="000F352A">
        <w:rPr>
          <w:rFonts w:hint="cs"/>
          <w:rtl/>
        </w:rPr>
        <w:t xml:space="preserve"> </w:t>
      </w:r>
      <w:r w:rsidR="00F5427D">
        <w:rPr>
          <w:rFonts w:hint="cs"/>
          <w:rtl/>
        </w:rPr>
        <w:t xml:space="preserve">כפי שניתן לראות באיור 9 וטבלה </w:t>
      </w:r>
      <w:r w:rsidR="00686336">
        <w:rPr>
          <w:rFonts w:hint="cs"/>
          <w:rtl/>
        </w:rPr>
        <w:t>3</w:t>
      </w:r>
      <w:r w:rsidR="00D50B25">
        <w:rPr>
          <w:rFonts w:hint="cs"/>
          <w:rtl/>
        </w:rPr>
        <w:t xml:space="preserve"> </w:t>
      </w:r>
      <w:r w:rsidR="003F029D">
        <w:rPr>
          <w:rFonts w:hint="cs"/>
          <w:rtl/>
        </w:rPr>
        <w:t>המודל הצליח</w:t>
      </w:r>
      <w:r w:rsidR="00D50B25">
        <w:rPr>
          <w:rFonts w:hint="cs"/>
          <w:rtl/>
        </w:rPr>
        <w:t xml:space="preserve"> ל</w:t>
      </w:r>
      <w:r w:rsidR="003F029D">
        <w:rPr>
          <w:rFonts w:hint="cs"/>
          <w:rtl/>
        </w:rPr>
        <w:t>הפריד</w:t>
      </w:r>
      <w:r w:rsidR="00D50B25">
        <w:rPr>
          <w:rFonts w:hint="cs"/>
          <w:rtl/>
        </w:rPr>
        <w:t xml:space="preserve"> </w:t>
      </w:r>
      <w:r w:rsidR="003F029D">
        <w:rPr>
          <w:rFonts w:hint="cs"/>
          <w:rtl/>
        </w:rPr>
        <w:t>ב</w:t>
      </w:r>
      <w:r w:rsidR="00D50B25">
        <w:rPr>
          <w:rFonts w:hint="cs"/>
          <w:rtl/>
        </w:rPr>
        <w:t xml:space="preserve">חלוקה איכותית </w:t>
      </w:r>
      <w:r w:rsidR="003F029D">
        <w:rPr>
          <w:rFonts w:hint="cs"/>
          <w:rtl/>
        </w:rPr>
        <w:t xml:space="preserve">בין </w:t>
      </w:r>
      <w:r w:rsidR="00D50B25">
        <w:rPr>
          <w:rFonts w:hint="cs"/>
          <w:rtl/>
        </w:rPr>
        <w:t xml:space="preserve">קבוצות </w:t>
      </w:r>
      <w:r w:rsidR="003F029D">
        <w:rPr>
          <w:rFonts w:hint="cs"/>
          <w:rtl/>
        </w:rPr>
        <w:t>'</w:t>
      </w:r>
      <w:r w:rsidR="00D50B25">
        <w:rPr>
          <w:rFonts w:hint="cs"/>
          <w:rtl/>
        </w:rPr>
        <w:t>מעל</w:t>
      </w:r>
      <w:r w:rsidR="003F029D">
        <w:rPr>
          <w:rFonts w:hint="cs"/>
          <w:rtl/>
        </w:rPr>
        <w:t xml:space="preserve"> 100</w:t>
      </w:r>
      <w:r w:rsidR="00D50B25">
        <w:rPr>
          <w:rFonts w:hint="cs"/>
          <w:rtl/>
        </w:rPr>
        <w:t xml:space="preserve"> </w:t>
      </w:r>
      <w:r w:rsidR="00D50B25">
        <w:t>CFUs</w:t>
      </w:r>
      <w:r w:rsidR="003F029D">
        <w:t>/</w:t>
      </w:r>
      <w:r w:rsidR="00D50B25">
        <w:t>ml</w:t>
      </w:r>
      <w:r w:rsidR="003F029D">
        <w:rPr>
          <w:rFonts w:hint="cs"/>
          <w:rtl/>
        </w:rPr>
        <w:t xml:space="preserve">' ו-"מתחת ל-100 </w:t>
      </w:r>
      <w:r w:rsidR="00D50B25">
        <w:t>CFUs</w:t>
      </w:r>
      <w:r w:rsidR="003F029D">
        <w:t>/</w:t>
      </w:r>
      <w:r w:rsidR="00D50B25">
        <w:t>ml</w:t>
      </w:r>
      <w:r w:rsidR="00D50B25">
        <w:rPr>
          <w:rFonts w:hint="cs"/>
          <w:rtl/>
        </w:rPr>
        <w:t xml:space="preserve">" ולמצוא התאמה בין </w:t>
      </w:r>
      <w:r w:rsidR="00F5427D">
        <w:rPr>
          <w:rFonts w:hint="cs"/>
          <w:rtl/>
        </w:rPr>
        <w:t>חיזוי המודל</w:t>
      </w:r>
      <w:r w:rsidR="00D50B25">
        <w:rPr>
          <w:rFonts w:hint="cs"/>
          <w:rtl/>
        </w:rPr>
        <w:t xml:space="preserve"> לכמות החיידקים (</w:t>
      </w:r>
      <w:r w:rsidR="00D50B25">
        <w:t>R</w:t>
      </w:r>
      <w:r w:rsidR="00D50B25">
        <w:rPr>
          <w:vertAlign w:val="superscript"/>
        </w:rPr>
        <w:t>2</w:t>
      </w:r>
      <w:r w:rsidR="00D50B25">
        <w:t xml:space="preserve"> = </w:t>
      </w:r>
      <w:r w:rsidR="00784BF4">
        <w:t>0.8</w:t>
      </w:r>
      <w:r w:rsidR="00A8141B">
        <w:t>67</w:t>
      </w:r>
      <w:r w:rsidR="00D50B25">
        <w:rPr>
          <w:rFonts w:hint="cs"/>
          <w:rtl/>
        </w:rPr>
        <w:t>)</w:t>
      </w:r>
      <w:r w:rsidR="00C60F3B">
        <w:rPr>
          <w:rFonts w:hint="cs"/>
          <w:rtl/>
        </w:rPr>
        <w:t>.</w:t>
      </w:r>
    </w:p>
    <w:p w:rsidR="002F0EA0" w:rsidRDefault="00615CC8" w:rsidP="00987696">
      <w:pPr>
        <w:rPr>
          <w:rtl/>
        </w:rPr>
      </w:pPr>
      <w:r>
        <w:rPr>
          <w:rFonts w:hint="cs"/>
          <w:rtl/>
        </w:rPr>
        <w:t xml:space="preserve">יש לציין כי </w:t>
      </w:r>
      <w:r w:rsidR="005B736F">
        <w:rPr>
          <w:rFonts w:hint="cs"/>
          <w:rtl/>
        </w:rPr>
        <w:t>הנתונים מגיעים מדוגמאות סביבתיות בהן ריכוז החיידקים נמוך</w:t>
      </w:r>
      <w:r w:rsidR="00580A50">
        <w:rPr>
          <w:rFonts w:hint="cs"/>
          <w:rtl/>
        </w:rPr>
        <w:t>.</w:t>
      </w:r>
      <w:r w:rsidR="00F5427D">
        <w:rPr>
          <w:rFonts w:hint="cs"/>
          <w:rtl/>
        </w:rPr>
        <w:t xml:space="preserve"> בנוסף,</w:t>
      </w:r>
      <w:r w:rsidR="00580A50">
        <w:rPr>
          <w:rFonts w:hint="cs"/>
          <w:rtl/>
        </w:rPr>
        <w:t xml:space="preserve"> </w:t>
      </w:r>
      <w:r w:rsidR="00F5427D">
        <w:rPr>
          <w:rFonts w:hint="cs"/>
          <w:rtl/>
        </w:rPr>
        <w:t xml:space="preserve">נמצא כי מניפולציה מתמטית של </w:t>
      </w:r>
      <w:r w:rsidR="00F5427D">
        <w:t>Centering, Scaling</w:t>
      </w:r>
      <w:r w:rsidR="00F5427D">
        <w:rPr>
          <w:rFonts w:hint="cs"/>
          <w:rtl/>
        </w:rPr>
        <w:t>, ושימוש בערכים מוחלטים (</w:t>
      </w:r>
      <w:r w:rsidR="00F5427D">
        <w:t>Absolute values</w:t>
      </w:r>
      <w:r w:rsidR="00F5427D">
        <w:rPr>
          <w:rFonts w:hint="cs"/>
          <w:rtl/>
        </w:rPr>
        <w:t>) שיפרה את המודל.</w:t>
      </w:r>
    </w:p>
    <w:p w:rsidR="00BE70C6" w:rsidRDefault="002F0EA0" w:rsidP="00987696">
      <w:pPr>
        <w:rPr>
          <w:rFonts w:eastAsiaTheme="majorEastAsia"/>
          <w:color w:val="auto"/>
          <w:sz w:val="40"/>
          <w:szCs w:val="32"/>
          <w:u w:val="single"/>
          <w:rtl/>
        </w:rPr>
      </w:pPr>
      <w:r>
        <w:rPr>
          <w:rFonts w:hint="cs"/>
          <w:rtl/>
        </w:rPr>
        <w:t xml:space="preserve">כפי שניתן לראות בטבלה </w:t>
      </w:r>
      <w:r w:rsidR="00686336">
        <w:rPr>
          <w:rFonts w:hint="cs"/>
          <w:rtl/>
        </w:rPr>
        <w:t>3</w:t>
      </w:r>
      <w:r>
        <w:rPr>
          <w:rFonts w:hint="cs"/>
          <w:rtl/>
        </w:rPr>
        <w:t xml:space="preserve">, </w:t>
      </w:r>
      <w:r w:rsidR="001136AC">
        <w:rPr>
          <w:rFonts w:hint="cs"/>
          <w:rtl/>
        </w:rPr>
        <w:t>כ</w:t>
      </w:r>
      <w:r w:rsidR="00F5427D">
        <w:rPr>
          <w:rFonts w:hint="cs"/>
          <w:rtl/>
        </w:rPr>
        <w:t>אשר המודל נבחן</w:t>
      </w:r>
      <w:r w:rsidR="001136AC">
        <w:rPr>
          <w:rFonts w:hint="cs"/>
          <w:rtl/>
        </w:rPr>
        <w:t xml:space="preserve"> על ידי דוגמאות שלא שימשו בהכנת המודל</w:t>
      </w:r>
      <w:r w:rsidR="00F5427D">
        <w:rPr>
          <w:rFonts w:hint="cs"/>
          <w:rtl/>
        </w:rPr>
        <w:t xml:space="preserve"> (</w:t>
      </w:r>
      <w:r w:rsidR="00F5427D">
        <w:t>Validation</w:t>
      </w:r>
      <w:r w:rsidR="00F5427D">
        <w:rPr>
          <w:rFonts w:hint="cs"/>
          <w:rtl/>
        </w:rPr>
        <w:t>)</w:t>
      </w:r>
      <w:r w:rsidR="000F781A">
        <w:rPr>
          <w:rFonts w:hint="cs"/>
          <w:rtl/>
        </w:rPr>
        <w:t xml:space="preserve">, </w:t>
      </w:r>
      <w:r w:rsidR="00F5427D">
        <w:rPr>
          <w:rFonts w:hint="cs"/>
          <w:rtl/>
        </w:rPr>
        <w:t>נמצאה</w:t>
      </w:r>
      <w:r w:rsidR="000F781A">
        <w:rPr>
          <w:rFonts w:hint="cs"/>
          <w:rtl/>
        </w:rPr>
        <w:t xml:space="preserve"> התאמה של 100% (9/9</w:t>
      </w:r>
      <w:r w:rsidR="001136AC">
        <w:rPr>
          <w:rFonts w:hint="cs"/>
          <w:rtl/>
        </w:rPr>
        <w:t>) ל-2 הקבוצות.</w:t>
      </w:r>
      <w:r w:rsidR="00242824">
        <w:rPr>
          <w:rFonts w:hint="cs"/>
          <w:rtl/>
        </w:rPr>
        <w:t xml:space="preserve"> אנליזה זו מראה כי קיים פוטנציאל לזיהוי חיידקים בריכוזים של </w:t>
      </w:r>
      <w:r w:rsidR="00686336">
        <w:rPr>
          <w:rFonts w:hint="cs"/>
          <w:rtl/>
        </w:rPr>
        <w:t>10</w:t>
      </w:r>
      <w:r w:rsidR="00686336">
        <w:rPr>
          <w:rFonts w:hint="cs"/>
          <w:vertAlign w:val="superscript"/>
          <w:rtl/>
        </w:rPr>
        <w:t>2</w:t>
      </w:r>
      <w:r w:rsidR="00686336">
        <w:rPr>
          <w:rFonts w:hint="cs"/>
          <w:rtl/>
        </w:rPr>
        <w:t xml:space="preserve"> </w:t>
      </w:r>
      <w:r w:rsidR="00686336">
        <w:t>CFUs/ml</w:t>
      </w:r>
      <w:r w:rsidR="00686336">
        <w:rPr>
          <w:rFonts w:hint="cs"/>
          <w:rtl/>
        </w:rPr>
        <w:t xml:space="preserve"> </w:t>
      </w:r>
      <w:r w:rsidR="00242824">
        <w:rPr>
          <w:rFonts w:hint="cs"/>
          <w:rtl/>
        </w:rPr>
        <w:t xml:space="preserve">באמצעות </w:t>
      </w:r>
      <w:proofErr w:type="spellStart"/>
      <w:r w:rsidR="00242824">
        <w:rPr>
          <w:rFonts w:hint="cs"/>
          <w:rtl/>
        </w:rPr>
        <w:t>ספקטרוסקופיית</w:t>
      </w:r>
      <w:proofErr w:type="spellEnd"/>
      <w:r w:rsidR="00242824">
        <w:rPr>
          <w:rFonts w:hint="cs"/>
          <w:rtl/>
        </w:rPr>
        <w:t xml:space="preserve"> </w:t>
      </w:r>
      <w:proofErr w:type="spellStart"/>
      <w:r w:rsidR="00242824">
        <w:rPr>
          <w:rFonts w:hint="cs"/>
          <w:rtl/>
        </w:rPr>
        <w:t>פלורסנציה</w:t>
      </w:r>
      <w:proofErr w:type="spellEnd"/>
      <w:r w:rsidR="00242824">
        <w:rPr>
          <w:rFonts w:hint="cs"/>
          <w:rtl/>
        </w:rPr>
        <w:t>.</w:t>
      </w:r>
      <w:r w:rsidR="000F781A">
        <w:rPr>
          <w:rFonts w:hint="cs"/>
          <w:rtl/>
        </w:rPr>
        <w:t xml:space="preserve"> </w:t>
      </w:r>
    </w:p>
    <w:p w:rsidR="004F3B1A" w:rsidRDefault="00054DA4" w:rsidP="00CD70A3">
      <w:pPr>
        <w:pStyle w:val="1"/>
        <w:rPr>
          <w:rtl/>
        </w:rPr>
      </w:pPr>
      <w:r w:rsidRPr="00152E69">
        <w:rPr>
          <w:rtl/>
        </w:rPr>
        <w:lastRenderedPageBreak/>
        <w:t>מקורות</w:t>
      </w:r>
    </w:p>
    <w:p w:rsidR="009A29C2" w:rsidRPr="009A29C2" w:rsidRDefault="004F3B1A" w:rsidP="009A29C2">
      <w:pPr>
        <w:pStyle w:val="EndNoteBibliography"/>
        <w:spacing w:after="0"/>
        <w:ind w:left="720" w:hanging="720"/>
        <w:rPr>
          <w:rtl/>
        </w:rPr>
      </w:pPr>
      <w:r w:rsidRPr="000F352A">
        <w:rPr>
          <w:sz w:val="22"/>
          <w:szCs w:val="22"/>
          <w:rtl/>
        </w:rPr>
        <w:fldChar w:fldCharType="begin"/>
      </w:r>
      <w:r w:rsidRPr="000F352A">
        <w:rPr>
          <w:sz w:val="22"/>
          <w:szCs w:val="22"/>
          <w:rtl/>
        </w:rPr>
        <w:instrText xml:space="preserve"> </w:instrText>
      </w:r>
      <w:r w:rsidRPr="000F352A">
        <w:rPr>
          <w:sz w:val="22"/>
          <w:szCs w:val="22"/>
        </w:rPr>
        <w:instrText>ADDIN EN.REFLIST</w:instrText>
      </w:r>
      <w:r w:rsidRPr="000F352A">
        <w:rPr>
          <w:sz w:val="22"/>
          <w:szCs w:val="22"/>
          <w:rtl/>
        </w:rPr>
        <w:instrText xml:space="preserve"> </w:instrText>
      </w:r>
      <w:r w:rsidRPr="000F352A">
        <w:rPr>
          <w:sz w:val="22"/>
          <w:szCs w:val="22"/>
          <w:rtl/>
        </w:rPr>
        <w:fldChar w:fldCharType="separate"/>
      </w:r>
      <w:r w:rsidR="009A29C2" w:rsidRPr="009A29C2">
        <w:rPr>
          <w:rtl/>
        </w:rPr>
        <w:t>1.</w:t>
      </w:r>
      <w:r w:rsidR="009A29C2" w:rsidRPr="009A29C2">
        <w:rPr>
          <w:rtl/>
        </w:rPr>
        <w:tab/>
      </w:r>
      <w:r w:rsidR="009A29C2" w:rsidRPr="009A29C2">
        <w:t xml:space="preserve">Leclerc H, Schwartzbrod L, Dei-Cas E: </w:t>
      </w:r>
      <w:r w:rsidR="009A29C2" w:rsidRPr="009A29C2">
        <w:rPr>
          <w:b/>
        </w:rPr>
        <w:t>Microbial Agents Associated with Waterborne Diseases</w:t>
      </w:r>
      <w:r w:rsidR="009A29C2" w:rsidRPr="009A29C2">
        <w:t xml:space="preserve">. </w:t>
      </w:r>
      <w:r w:rsidR="009A29C2" w:rsidRPr="009A29C2">
        <w:rPr>
          <w:i/>
        </w:rPr>
        <w:t xml:space="preserve">Critical Reviews in Microbiology </w:t>
      </w:r>
      <w:r w:rsidR="009A29C2" w:rsidRPr="009A29C2">
        <w:t xml:space="preserve">2002, </w:t>
      </w:r>
      <w:r w:rsidR="009A29C2" w:rsidRPr="009A29C2">
        <w:rPr>
          <w:b/>
        </w:rPr>
        <w:t>28</w:t>
      </w:r>
      <w:r w:rsidR="009A29C2" w:rsidRPr="009A29C2">
        <w:t>(4):371-409</w:t>
      </w:r>
      <w:r w:rsidR="009A29C2" w:rsidRPr="009A29C2">
        <w:rPr>
          <w:rtl/>
        </w:rPr>
        <w:t>.</w:t>
      </w:r>
    </w:p>
    <w:p w:rsidR="009A29C2" w:rsidRPr="009A29C2" w:rsidRDefault="009A29C2" w:rsidP="009A29C2">
      <w:pPr>
        <w:pStyle w:val="EndNoteBibliography"/>
        <w:spacing w:after="0"/>
        <w:ind w:left="720" w:hanging="720"/>
        <w:rPr>
          <w:rtl/>
        </w:rPr>
      </w:pPr>
      <w:r w:rsidRPr="009A29C2">
        <w:rPr>
          <w:rtl/>
        </w:rPr>
        <w:t>2.</w:t>
      </w:r>
      <w:r w:rsidRPr="009A29C2">
        <w:rPr>
          <w:rtl/>
        </w:rPr>
        <w:tab/>
      </w:r>
      <w:r w:rsidRPr="009A29C2">
        <w:t xml:space="preserve">Ashbolt NJ: </w:t>
      </w:r>
      <w:r w:rsidRPr="009A29C2">
        <w:rPr>
          <w:b/>
        </w:rPr>
        <w:t>Microbial Contamination of Drinking Water and Human Health from Community Water Systems</w:t>
      </w:r>
      <w:r w:rsidRPr="009A29C2">
        <w:t xml:space="preserve">. </w:t>
      </w:r>
      <w:r w:rsidRPr="009A29C2">
        <w:rPr>
          <w:i/>
        </w:rPr>
        <w:t xml:space="preserve">Curr Environ Health Rep </w:t>
      </w:r>
      <w:r w:rsidRPr="009A29C2">
        <w:t xml:space="preserve">2015, </w:t>
      </w:r>
      <w:r w:rsidRPr="009A29C2">
        <w:rPr>
          <w:b/>
        </w:rPr>
        <w:t>2</w:t>
      </w:r>
      <w:r w:rsidRPr="009A29C2">
        <w:t>(1):95-106</w:t>
      </w:r>
      <w:r w:rsidRPr="009A29C2">
        <w:rPr>
          <w:rtl/>
        </w:rPr>
        <w:t>.</w:t>
      </w:r>
    </w:p>
    <w:p w:rsidR="009A29C2" w:rsidRPr="009A29C2" w:rsidRDefault="009A29C2" w:rsidP="009A29C2">
      <w:pPr>
        <w:pStyle w:val="EndNoteBibliography"/>
        <w:spacing w:after="0"/>
        <w:ind w:left="720" w:hanging="720"/>
        <w:rPr>
          <w:rtl/>
        </w:rPr>
      </w:pPr>
      <w:r w:rsidRPr="009A29C2">
        <w:rPr>
          <w:rtl/>
        </w:rPr>
        <w:t>3.</w:t>
      </w:r>
      <w:r w:rsidRPr="009A29C2">
        <w:rPr>
          <w:rtl/>
        </w:rPr>
        <w:tab/>
      </w:r>
      <w:r w:rsidRPr="009A29C2">
        <w:t xml:space="preserve">Collier SA, Stockman LJ, Hicks LA, Garrison LE, Zhou FJ, Beach MJ: </w:t>
      </w:r>
      <w:r w:rsidRPr="009A29C2">
        <w:rPr>
          <w:b/>
        </w:rPr>
        <w:t>Direct healthcare costs of selected diseases primarily or partially transmitted by water</w:t>
      </w:r>
      <w:r w:rsidRPr="009A29C2">
        <w:t xml:space="preserve">. </w:t>
      </w:r>
      <w:r w:rsidRPr="009A29C2">
        <w:rPr>
          <w:i/>
        </w:rPr>
        <w:t xml:space="preserve">Epidemiol Infect </w:t>
      </w:r>
      <w:r w:rsidRPr="009A29C2">
        <w:t xml:space="preserve">2012, </w:t>
      </w:r>
      <w:r w:rsidRPr="009A29C2">
        <w:rPr>
          <w:b/>
        </w:rPr>
        <w:t>140</w:t>
      </w:r>
      <w:r w:rsidRPr="009A29C2">
        <w:t>(11):2003-2013</w:t>
      </w:r>
      <w:r w:rsidRPr="009A29C2">
        <w:rPr>
          <w:rtl/>
        </w:rPr>
        <w:t>.</w:t>
      </w:r>
    </w:p>
    <w:p w:rsidR="009A29C2" w:rsidRPr="009A29C2" w:rsidRDefault="009A29C2" w:rsidP="009A29C2">
      <w:pPr>
        <w:pStyle w:val="EndNoteBibliography"/>
        <w:spacing w:after="0"/>
        <w:ind w:left="720" w:hanging="720"/>
        <w:rPr>
          <w:rtl/>
        </w:rPr>
      </w:pPr>
      <w:r w:rsidRPr="009A29C2">
        <w:rPr>
          <w:rtl/>
        </w:rPr>
        <w:t>4.</w:t>
      </w:r>
      <w:r w:rsidRPr="009A29C2">
        <w:rPr>
          <w:rtl/>
        </w:rPr>
        <w:tab/>
      </w:r>
      <w:r w:rsidRPr="009A29C2">
        <w:rPr>
          <w:b/>
          <w:rtl/>
        </w:rPr>
        <w:t>תקנות בריאות העם - איכותם התברואית של מי־שתיה ומיתקני מי שתיה</w:t>
      </w:r>
      <w:r w:rsidRPr="009A29C2">
        <w:rPr>
          <w:rtl/>
        </w:rPr>
        <w:t xml:space="preserve">. </w:t>
      </w:r>
      <w:r w:rsidRPr="009A29C2">
        <w:t>In</w:t>
      </w:r>
      <w:r w:rsidRPr="009A29C2">
        <w:rPr>
          <w:i/>
        </w:rPr>
        <w:t>.</w:t>
      </w:r>
      <w:r w:rsidRPr="009A29C2">
        <w:t>; 2013</w:t>
      </w:r>
      <w:r w:rsidRPr="009A29C2">
        <w:rPr>
          <w:rtl/>
        </w:rPr>
        <w:t>.</w:t>
      </w:r>
    </w:p>
    <w:p w:rsidR="009A29C2" w:rsidRPr="009A29C2" w:rsidRDefault="009A29C2" w:rsidP="009A29C2">
      <w:pPr>
        <w:pStyle w:val="EndNoteBibliography"/>
        <w:spacing w:after="0"/>
        <w:ind w:left="720" w:hanging="720"/>
        <w:rPr>
          <w:rtl/>
        </w:rPr>
      </w:pPr>
      <w:r w:rsidRPr="009A29C2">
        <w:rPr>
          <w:rtl/>
        </w:rPr>
        <w:t>5.</w:t>
      </w:r>
      <w:r w:rsidRPr="009A29C2">
        <w:rPr>
          <w:rtl/>
        </w:rPr>
        <w:tab/>
      </w:r>
      <w:r w:rsidRPr="009A29C2">
        <w:rPr>
          <w:b/>
          <w:rtl/>
        </w:rPr>
        <w:t>הנחיות לדיגום מים</w:t>
      </w:r>
      <w:r w:rsidRPr="009A29C2">
        <w:rPr>
          <w:rtl/>
        </w:rPr>
        <w:t xml:space="preserve">. </w:t>
      </w:r>
      <w:r w:rsidRPr="009A29C2">
        <w:t>In</w:t>
      </w:r>
      <w:r w:rsidRPr="009A29C2">
        <w:rPr>
          <w:i/>
        </w:rPr>
        <w:t>.</w:t>
      </w:r>
      <w:r w:rsidRPr="009A29C2">
        <w:t>; 2016</w:t>
      </w:r>
      <w:r w:rsidRPr="009A29C2">
        <w:rPr>
          <w:rtl/>
        </w:rPr>
        <w:t>.</w:t>
      </w:r>
    </w:p>
    <w:p w:rsidR="009A29C2" w:rsidRPr="009A29C2" w:rsidRDefault="009A29C2" w:rsidP="009A29C2">
      <w:pPr>
        <w:pStyle w:val="EndNoteBibliography"/>
        <w:spacing w:after="0"/>
        <w:ind w:left="720" w:hanging="720"/>
        <w:rPr>
          <w:rtl/>
        </w:rPr>
      </w:pPr>
      <w:r w:rsidRPr="009A29C2">
        <w:rPr>
          <w:rtl/>
        </w:rPr>
        <w:t>6.</w:t>
      </w:r>
      <w:r w:rsidRPr="009A29C2">
        <w:rPr>
          <w:rtl/>
        </w:rPr>
        <w:tab/>
      </w:r>
      <w:r w:rsidRPr="009A29C2">
        <w:rPr>
          <w:b/>
          <w:rtl/>
        </w:rPr>
        <w:t>הנחיות המנהל להגשת תכנית, לתפעול וניטור מתקן טיפול במי שתיה</w:t>
      </w:r>
      <w:r w:rsidRPr="009A29C2">
        <w:rPr>
          <w:rtl/>
        </w:rPr>
        <w:t xml:space="preserve">. </w:t>
      </w:r>
      <w:r w:rsidRPr="009A29C2">
        <w:t>In</w:t>
      </w:r>
      <w:r w:rsidRPr="009A29C2">
        <w:rPr>
          <w:i/>
        </w:rPr>
        <w:t>.</w:t>
      </w:r>
      <w:r w:rsidRPr="009A29C2">
        <w:t>; 2017</w:t>
      </w:r>
      <w:r w:rsidRPr="009A29C2">
        <w:rPr>
          <w:rtl/>
        </w:rPr>
        <w:t>.</w:t>
      </w:r>
    </w:p>
    <w:p w:rsidR="009A29C2" w:rsidRPr="009A29C2" w:rsidRDefault="009A29C2" w:rsidP="009A29C2">
      <w:pPr>
        <w:pStyle w:val="EndNoteBibliography"/>
        <w:spacing w:after="0"/>
        <w:ind w:left="720" w:hanging="720"/>
        <w:rPr>
          <w:rtl/>
        </w:rPr>
      </w:pPr>
      <w:r w:rsidRPr="009A29C2">
        <w:rPr>
          <w:rtl/>
        </w:rPr>
        <w:t>7.</w:t>
      </w:r>
      <w:r w:rsidRPr="009A29C2">
        <w:rPr>
          <w:rtl/>
        </w:rPr>
        <w:tab/>
      </w:r>
      <w:r w:rsidRPr="009A29C2">
        <w:t xml:space="preserve">Rompré A, Servais P, Baudart J, de-Roubin M-R, Laurent P: </w:t>
      </w:r>
      <w:r w:rsidRPr="009A29C2">
        <w:rPr>
          <w:b/>
        </w:rPr>
        <w:t>Detection and enumeration of coliforms in drinking water: current methods and emerging approaches</w:t>
      </w:r>
      <w:r w:rsidRPr="009A29C2">
        <w:t xml:space="preserve">. </w:t>
      </w:r>
      <w:r w:rsidRPr="009A29C2">
        <w:rPr>
          <w:i/>
        </w:rPr>
        <w:t xml:space="preserve">Journal of Microbiological Methods </w:t>
      </w:r>
      <w:r w:rsidRPr="009A29C2">
        <w:t xml:space="preserve">2002, </w:t>
      </w:r>
      <w:r w:rsidRPr="009A29C2">
        <w:rPr>
          <w:b/>
        </w:rPr>
        <w:t>49</w:t>
      </w:r>
      <w:r w:rsidRPr="009A29C2">
        <w:t>(1):31-54</w:t>
      </w:r>
      <w:r w:rsidRPr="009A29C2">
        <w:rPr>
          <w:rtl/>
        </w:rPr>
        <w:t>.</w:t>
      </w:r>
    </w:p>
    <w:p w:rsidR="009A29C2" w:rsidRPr="009A29C2" w:rsidRDefault="009A29C2" w:rsidP="009A29C2">
      <w:pPr>
        <w:pStyle w:val="EndNoteBibliography"/>
        <w:spacing w:after="0"/>
        <w:ind w:left="720" w:hanging="720"/>
        <w:rPr>
          <w:rtl/>
        </w:rPr>
      </w:pPr>
      <w:r w:rsidRPr="009A29C2">
        <w:rPr>
          <w:rtl/>
        </w:rPr>
        <w:t>8.</w:t>
      </w:r>
      <w:r w:rsidRPr="009A29C2">
        <w:rPr>
          <w:rtl/>
        </w:rPr>
        <w:tab/>
      </w:r>
      <w:r w:rsidRPr="009A29C2">
        <w:t xml:space="preserve">Cabral JP: </w:t>
      </w:r>
      <w:r w:rsidRPr="009A29C2">
        <w:rPr>
          <w:b/>
        </w:rPr>
        <w:t>Water microbiology. Bacterial pathogens and water</w:t>
      </w:r>
      <w:r w:rsidRPr="009A29C2">
        <w:t xml:space="preserve">. </w:t>
      </w:r>
      <w:r w:rsidRPr="009A29C2">
        <w:rPr>
          <w:i/>
        </w:rPr>
        <w:t xml:space="preserve">Int J Environ Res Public Health </w:t>
      </w:r>
      <w:r w:rsidRPr="009A29C2">
        <w:t xml:space="preserve">2010, </w:t>
      </w:r>
      <w:r w:rsidRPr="009A29C2">
        <w:rPr>
          <w:b/>
        </w:rPr>
        <w:t>7</w:t>
      </w:r>
      <w:r w:rsidRPr="009A29C2">
        <w:t>(10):3657-3703</w:t>
      </w:r>
      <w:r w:rsidRPr="009A29C2">
        <w:rPr>
          <w:rtl/>
        </w:rPr>
        <w:t>.</w:t>
      </w:r>
    </w:p>
    <w:p w:rsidR="009A29C2" w:rsidRPr="009A29C2" w:rsidRDefault="009A29C2" w:rsidP="009A29C2">
      <w:pPr>
        <w:pStyle w:val="EndNoteBibliography"/>
        <w:spacing w:after="0"/>
        <w:ind w:left="720" w:hanging="720"/>
        <w:rPr>
          <w:rtl/>
        </w:rPr>
      </w:pPr>
      <w:r w:rsidRPr="009A29C2">
        <w:rPr>
          <w:rtl/>
        </w:rPr>
        <w:t>9.</w:t>
      </w:r>
      <w:r w:rsidRPr="009A29C2">
        <w:rPr>
          <w:rtl/>
        </w:rPr>
        <w:tab/>
      </w:r>
      <w:r w:rsidRPr="009A29C2">
        <w:t xml:space="preserve">Edberg SC, Rice EW, Karlin RJ, Allen MJ: </w:t>
      </w:r>
      <w:r w:rsidRPr="009A29C2">
        <w:rPr>
          <w:b/>
        </w:rPr>
        <w:t>Escherichia coli: the best biological drinking water indicator for public health protection</w:t>
      </w:r>
      <w:r w:rsidRPr="009A29C2">
        <w:t xml:space="preserve">. </w:t>
      </w:r>
      <w:r w:rsidRPr="009A29C2">
        <w:rPr>
          <w:i/>
        </w:rPr>
        <w:t xml:space="preserve">Symp Ser Soc Appl Microbiol </w:t>
      </w:r>
      <w:r w:rsidRPr="009A29C2">
        <w:t>2000(29):106S-116S</w:t>
      </w:r>
      <w:r w:rsidRPr="009A29C2">
        <w:rPr>
          <w:rtl/>
        </w:rPr>
        <w:t>.</w:t>
      </w:r>
    </w:p>
    <w:p w:rsidR="009A29C2" w:rsidRPr="009A29C2" w:rsidRDefault="009A29C2" w:rsidP="009A29C2">
      <w:pPr>
        <w:pStyle w:val="EndNoteBibliography"/>
        <w:spacing w:after="0"/>
        <w:ind w:left="720" w:hanging="720"/>
        <w:rPr>
          <w:rtl/>
        </w:rPr>
      </w:pPr>
      <w:r w:rsidRPr="009A29C2">
        <w:rPr>
          <w:rtl/>
        </w:rPr>
        <w:t>10.</w:t>
      </w:r>
      <w:r w:rsidRPr="009A29C2">
        <w:rPr>
          <w:rtl/>
        </w:rPr>
        <w:tab/>
      </w:r>
      <w:r w:rsidRPr="009A29C2">
        <w:t xml:space="preserve">Jarvis RM, Goodacre R: </w:t>
      </w:r>
      <w:r w:rsidRPr="009A29C2">
        <w:rPr>
          <w:b/>
        </w:rPr>
        <w:t>Discrimination of bacteria using surface-enhanced Raman spectroscopy</w:t>
      </w:r>
      <w:r w:rsidRPr="009A29C2">
        <w:t xml:space="preserve">. </w:t>
      </w:r>
      <w:r w:rsidRPr="009A29C2">
        <w:rPr>
          <w:i/>
        </w:rPr>
        <w:t xml:space="preserve">Anal Chem </w:t>
      </w:r>
      <w:r w:rsidRPr="009A29C2">
        <w:t xml:space="preserve">2004, </w:t>
      </w:r>
      <w:r w:rsidRPr="009A29C2">
        <w:rPr>
          <w:b/>
        </w:rPr>
        <w:t>76</w:t>
      </w:r>
      <w:r w:rsidRPr="009A29C2">
        <w:t>(1):40-47</w:t>
      </w:r>
      <w:r w:rsidRPr="009A29C2">
        <w:rPr>
          <w:rtl/>
        </w:rPr>
        <w:t>.</w:t>
      </w:r>
    </w:p>
    <w:p w:rsidR="009A29C2" w:rsidRPr="009A29C2" w:rsidRDefault="009A29C2" w:rsidP="009A29C2">
      <w:pPr>
        <w:pStyle w:val="EndNoteBibliography"/>
        <w:spacing w:after="0"/>
        <w:ind w:left="720" w:hanging="720"/>
        <w:rPr>
          <w:rtl/>
        </w:rPr>
      </w:pPr>
      <w:r w:rsidRPr="009A29C2">
        <w:rPr>
          <w:rtl/>
        </w:rPr>
        <w:lastRenderedPageBreak/>
        <w:t>11.</w:t>
      </w:r>
      <w:r w:rsidRPr="009A29C2">
        <w:rPr>
          <w:rtl/>
        </w:rPr>
        <w:tab/>
      </w:r>
      <w:r w:rsidRPr="009A29C2">
        <w:t>Willemse-Erix DF, Scholtes-Timmerman MJ, Jachtenberg JW, van Leeuwen WB, Horst-Kreft D, Bakker Schut TC, Deurenberg RH, Puppels GJ, van Belkum A, Vos MC</w:t>
      </w:r>
      <w:r w:rsidRPr="009A29C2">
        <w:rPr>
          <w:i/>
        </w:rPr>
        <w:t xml:space="preserve"> et al</w:t>
      </w:r>
      <w:r w:rsidRPr="009A29C2">
        <w:t xml:space="preserve">: </w:t>
      </w:r>
      <w:r w:rsidRPr="009A29C2">
        <w:rPr>
          <w:b/>
        </w:rPr>
        <w:t>Optical fingerprinting in bacterial epidemiology: Raman spectroscopy as a real-time typing method</w:t>
      </w:r>
      <w:r w:rsidRPr="009A29C2">
        <w:t xml:space="preserve">. </w:t>
      </w:r>
      <w:r w:rsidRPr="009A29C2">
        <w:rPr>
          <w:i/>
        </w:rPr>
        <w:t xml:space="preserve">J Clin Microbiol </w:t>
      </w:r>
      <w:r w:rsidRPr="009A29C2">
        <w:t xml:space="preserve">2009, </w:t>
      </w:r>
      <w:r w:rsidRPr="009A29C2">
        <w:rPr>
          <w:b/>
        </w:rPr>
        <w:t>47</w:t>
      </w:r>
      <w:r w:rsidRPr="009A29C2">
        <w:t>(3):652-659</w:t>
      </w:r>
      <w:r w:rsidRPr="009A29C2">
        <w:rPr>
          <w:rtl/>
        </w:rPr>
        <w:t>.</w:t>
      </w:r>
    </w:p>
    <w:p w:rsidR="009A29C2" w:rsidRPr="009A29C2" w:rsidRDefault="009A29C2" w:rsidP="009A29C2">
      <w:pPr>
        <w:pStyle w:val="EndNoteBibliography"/>
        <w:spacing w:after="0"/>
        <w:ind w:left="720" w:hanging="720"/>
        <w:rPr>
          <w:rtl/>
        </w:rPr>
      </w:pPr>
      <w:r w:rsidRPr="009A29C2">
        <w:rPr>
          <w:rtl/>
        </w:rPr>
        <w:t>12.</w:t>
      </w:r>
      <w:r w:rsidRPr="009A29C2">
        <w:rPr>
          <w:rtl/>
        </w:rPr>
        <w:tab/>
      </w:r>
      <w:r w:rsidRPr="009A29C2">
        <w:t xml:space="preserve">Bernhard S: </w:t>
      </w:r>
      <w:r w:rsidRPr="009A29C2">
        <w:rPr>
          <w:b/>
        </w:rPr>
        <w:t>Special techniques and applications</w:t>
      </w:r>
      <w:r w:rsidRPr="009A29C2">
        <w:t xml:space="preserve">. In: </w:t>
      </w:r>
      <w:r w:rsidRPr="009A29C2">
        <w:rPr>
          <w:i/>
        </w:rPr>
        <w:t>Infrared and Raman Spectroscopy - Methods and Application.</w:t>
      </w:r>
      <w:r w:rsidRPr="009A29C2">
        <w:t xml:space="preserve"> Edited by Bernhard S. Weinheim, Federal</w:t>
      </w:r>
      <w:r w:rsidRPr="009A29C2">
        <w:rPr>
          <w:rtl/>
        </w:rPr>
        <w:t xml:space="preserve"> </w:t>
      </w:r>
      <w:r w:rsidRPr="009A29C2">
        <w:t>Republic of Germany: VCH Verlagsgesellschaft; 1995</w:t>
      </w:r>
      <w:r w:rsidRPr="009A29C2">
        <w:rPr>
          <w:rtl/>
        </w:rPr>
        <w:t>.</w:t>
      </w:r>
    </w:p>
    <w:p w:rsidR="009A29C2" w:rsidRPr="009A29C2" w:rsidRDefault="009A29C2" w:rsidP="009A29C2">
      <w:pPr>
        <w:pStyle w:val="EndNoteBibliography"/>
        <w:spacing w:after="0"/>
        <w:ind w:left="720" w:hanging="720"/>
        <w:rPr>
          <w:rtl/>
        </w:rPr>
      </w:pPr>
      <w:r w:rsidRPr="009A29C2">
        <w:rPr>
          <w:rtl/>
        </w:rPr>
        <w:t>13.</w:t>
      </w:r>
      <w:r w:rsidRPr="009A29C2">
        <w:rPr>
          <w:rtl/>
        </w:rPr>
        <w:tab/>
      </w:r>
      <w:r w:rsidRPr="009A29C2">
        <w:t xml:space="preserve">Stöckel S, Kirchhoff J, Neugebauer U, Röscha P, Popp J: </w:t>
      </w:r>
      <w:r w:rsidRPr="009A29C2">
        <w:rPr>
          <w:b/>
        </w:rPr>
        <w:t>The application of Raman spectroscopy for the  detection and identification of microorganisms   </w:t>
      </w:r>
      <w:r w:rsidRPr="009A29C2">
        <w:rPr>
          <w:i/>
        </w:rPr>
        <w:t xml:space="preserve">Journal of Raman Spectroscopy </w:t>
      </w:r>
      <w:r w:rsidRPr="009A29C2">
        <w:t>2015(47):89-109</w:t>
      </w:r>
      <w:r w:rsidRPr="009A29C2">
        <w:rPr>
          <w:rtl/>
        </w:rPr>
        <w:t>.</w:t>
      </w:r>
    </w:p>
    <w:p w:rsidR="009A29C2" w:rsidRPr="009A29C2" w:rsidRDefault="009A29C2" w:rsidP="009A29C2">
      <w:pPr>
        <w:pStyle w:val="EndNoteBibliography"/>
        <w:spacing w:after="0"/>
        <w:ind w:left="720" w:hanging="720"/>
        <w:rPr>
          <w:rtl/>
        </w:rPr>
      </w:pPr>
      <w:r w:rsidRPr="009A29C2">
        <w:rPr>
          <w:rtl/>
        </w:rPr>
        <w:t>14.</w:t>
      </w:r>
      <w:r w:rsidRPr="009A29C2">
        <w:rPr>
          <w:rtl/>
        </w:rPr>
        <w:tab/>
      </w:r>
      <w:r w:rsidRPr="009A29C2">
        <w:t xml:space="preserve">Pahlow S, Meisel S, Cialla-May D, Weber K, Rösch P, Popp J: </w:t>
      </w:r>
      <w:r w:rsidRPr="009A29C2">
        <w:rPr>
          <w:b/>
        </w:rPr>
        <w:t>Isolation and identification of bacteria by means of Raman spectroscopy</w:t>
      </w:r>
      <w:r w:rsidRPr="009A29C2">
        <w:t xml:space="preserve">. </w:t>
      </w:r>
      <w:r w:rsidRPr="009A29C2">
        <w:rPr>
          <w:i/>
        </w:rPr>
        <w:t xml:space="preserve">Adv Drug Deliv Rev </w:t>
      </w:r>
      <w:r w:rsidRPr="009A29C2">
        <w:t xml:space="preserve">2015, </w:t>
      </w:r>
      <w:r w:rsidRPr="009A29C2">
        <w:rPr>
          <w:b/>
        </w:rPr>
        <w:t>89</w:t>
      </w:r>
      <w:r w:rsidRPr="009A29C2">
        <w:t>:105-120</w:t>
      </w:r>
      <w:r w:rsidRPr="009A29C2">
        <w:rPr>
          <w:rtl/>
        </w:rPr>
        <w:t>.</w:t>
      </w:r>
    </w:p>
    <w:p w:rsidR="009A29C2" w:rsidRPr="009A29C2" w:rsidRDefault="009A29C2" w:rsidP="009A29C2">
      <w:pPr>
        <w:pStyle w:val="EndNoteBibliography"/>
        <w:spacing w:after="0"/>
        <w:ind w:left="720" w:hanging="720"/>
        <w:rPr>
          <w:rtl/>
        </w:rPr>
      </w:pPr>
      <w:r w:rsidRPr="009A29C2">
        <w:rPr>
          <w:rtl/>
        </w:rPr>
        <w:t>15.</w:t>
      </w:r>
      <w:r w:rsidRPr="009A29C2">
        <w:rPr>
          <w:rtl/>
        </w:rPr>
        <w:tab/>
      </w:r>
      <w:r w:rsidRPr="009A29C2">
        <w:t>Kusi</w:t>
      </w:r>
      <w:r w:rsidRPr="009A29C2">
        <w:rPr>
          <w:rFonts w:ascii="Calibri" w:hAnsi="Calibri" w:cs="Calibri"/>
        </w:rPr>
        <w:t>ć</w:t>
      </w:r>
      <w:r w:rsidRPr="009A29C2">
        <w:t xml:space="preserve"> D, Kampe B, Ramoji A, Neugebauer U, Rösch P, Popp J: </w:t>
      </w:r>
      <w:r w:rsidRPr="009A29C2">
        <w:rPr>
          <w:b/>
        </w:rPr>
        <w:t>Raman spectroscopic differentiation of planktonic bacteria and biofilms</w:t>
      </w:r>
      <w:r w:rsidRPr="009A29C2">
        <w:t xml:space="preserve">. </w:t>
      </w:r>
      <w:r w:rsidRPr="009A29C2">
        <w:rPr>
          <w:i/>
        </w:rPr>
        <w:t xml:space="preserve">Anal Bioanal Chem </w:t>
      </w:r>
      <w:r w:rsidRPr="009A29C2">
        <w:t xml:space="preserve">2015, </w:t>
      </w:r>
      <w:r w:rsidRPr="009A29C2">
        <w:rPr>
          <w:b/>
        </w:rPr>
        <w:t>407</w:t>
      </w:r>
      <w:r w:rsidRPr="009A29C2">
        <w:t>(22):6803-6813</w:t>
      </w:r>
      <w:r w:rsidRPr="009A29C2">
        <w:rPr>
          <w:rtl/>
        </w:rPr>
        <w:t>.</w:t>
      </w:r>
    </w:p>
    <w:p w:rsidR="009A29C2" w:rsidRPr="009A29C2" w:rsidRDefault="009A29C2" w:rsidP="009A29C2">
      <w:pPr>
        <w:pStyle w:val="EndNoteBibliography"/>
        <w:spacing w:after="0"/>
        <w:ind w:left="720" w:hanging="720"/>
        <w:rPr>
          <w:rtl/>
        </w:rPr>
      </w:pPr>
      <w:r w:rsidRPr="009A29C2">
        <w:rPr>
          <w:rtl/>
        </w:rPr>
        <w:t>16.</w:t>
      </w:r>
      <w:r w:rsidRPr="009A29C2">
        <w:rPr>
          <w:rtl/>
        </w:rPr>
        <w:tab/>
      </w:r>
      <w:r w:rsidRPr="009A29C2">
        <w:t xml:space="preserve">Fehrmann A, Franz M, Hoffmann A, Rudzik L, Wüst E: </w:t>
      </w:r>
      <w:r w:rsidRPr="009A29C2">
        <w:rPr>
          <w:b/>
        </w:rPr>
        <w:t>Dairy product analysis: identification of microorganisms by mid-infrared spectroscopy and determination of constituents by Raman spectroscopy</w:t>
      </w:r>
      <w:r w:rsidRPr="009A29C2">
        <w:t xml:space="preserve">. </w:t>
      </w:r>
      <w:r w:rsidRPr="009A29C2">
        <w:rPr>
          <w:i/>
        </w:rPr>
        <w:t xml:space="preserve">J AOAC Int </w:t>
      </w:r>
      <w:r w:rsidRPr="009A29C2">
        <w:t xml:space="preserve">1995, </w:t>
      </w:r>
      <w:r w:rsidRPr="009A29C2">
        <w:rPr>
          <w:b/>
        </w:rPr>
        <w:t>78</w:t>
      </w:r>
      <w:r w:rsidRPr="009A29C2">
        <w:t>(6):1537-1542</w:t>
      </w:r>
      <w:r w:rsidRPr="009A29C2">
        <w:rPr>
          <w:rtl/>
        </w:rPr>
        <w:t>.</w:t>
      </w:r>
    </w:p>
    <w:p w:rsidR="009A29C2" w:rsidRPr="009A29C2" w:rsidRDefault="009A29C2" w:rsidP="009A29C2">
      <w:pPr>
        <w:pStyle w:val="EndNoteBibliography"/>
        <w:spacing w:after="0"/>
        <w:ind w:left="720" w:hanging="720"/>
        <w:rPr>
          <w:rtl/>
        </w:rPr>
      </w:pPr>
      <w:r w:rsidRPr="009A29C2">
        <w:rPr>
          <w:rtl/>
        </w:rPr>
        <w:t>17.</w:t>
      </w:r>
      <w:r w:rsidRPr="009A29C2">
        <w:rPr>
          <w:rtl/>
        </w:rPr>
        <w:tab/>
      </w:r>
      <w:r w:rsidRPr="009A29C2">
        <w:t xml:space="preserve">Maquelin K, Choo-Smith LP, van Vreeswijk T, Endtz HP, Smith B, Bennett R, Bruining HA, Puppels GJ: </w:t>
      </w:r>
      <w:r w:rsidRPr="009A29C2">
        <w:rPr>
          <w:b/>
        </w:rPr>
        <w:t xml:space="preserve">Raman spectroscopic method for </w:t>
      </w:r>
      <w:r w:rsidRPr="009A29C2">
        <w:rPr>
          <w:b/>
        </w:rPr>
        <w:lastRenderedPageBreak/>
        <w:t>identification of clinically relevant microorganisms growing on solid culture medium</w:t>
      </w:r>
      <w:r w:rsidRPr="009A29C2">
        <w:t xml:space="preserve">. </w:t>
      </w:r>
      <w:r w:rsidRPr="009A29C2">
        <w:rPr>
          <w:i/>
        </w:rPr>
        <w:t xml:space="preserve">Anal Chem </w:t>
      </w:r>
      <w:r w:rsidRPr="009A29C2">
        <w:t xml:space="preserve">2000, </w:t>
      </w:r>
      <w:r w:rsidRPr="009A29C2">
        <w:rPr>
          <w:b/>
        </w:rPr>
        <w:t>72</w:t>
      </w:r>
      <w:r w:rsidRPr="009A29C2">
        <w:t>(1):12-19</w:t>
      </w:r>
      <w:r w:rsidRPr="009A29C2">
        <w:rPr>
          <w:rtl/>
        </w:rPr>
        <w:t>.</w:t>
      </w:r>
    </w:p>
    <w:p w:rsidR="009A29C2" w:rsidRPr="009A29C2" w:rsidRDefault="009A29C2" w:rsidP="009A29C2">
      <w:pPr>
        <w:pStyle w:val="EndNoteBibliography"/>
        <w:spacing w:after="0"/>
        <w:ind w:left="720" w:hanging="720"/>
        <w:rPr>
          <w:rtl/>
        </w:rPr>
      </w:pPr>
      <w:r w:rsidRPr="009A29C2">
        <w:rPr>
          <w:rtl/>
        </w:rPr>
        <w:t>18.</w:t>
      </w:r>
      <w:r w:rsidRPr="009A29C2">
        <w:rPr>
          <w:rtl/>
        </w:rPr>
        <w:tab/>
      </w:r>
      <w:r w:rsidRPr="009A29C2">
        <w:t xml:space="preserve">Meisel S, Stöckel S, Elschner M, Melzer F, Rösch P, Popp J: </w:t>
      </w:r>
      <w:r w:rsidRPr="009A29C2">
        <w:rPr>
          <w:b/>
        </w:rPr>
        <w:t>Raman spectroscopy as a potential tool for detection of Brucella spp. in milk</w:t>
      </w:r>
      <w:r w:rsidRPr="009A29C2">
        <w:t xml:space="preserve">. </w:t>
      </w:r>
      <w:r w:rsidRPr="009A29C2">
        <w:rPr>
          <w:i/>
        </w:rPr>
        <w:t xml:space="preserve">Appl Environ Microbiol </w:t>
      </w:r>
      <w:r w:rsidRPr="009A29C2">
        <w:t xml:space="preserve">2012, </w:t>
      </w:r>
      <w:r w:rsidRPr="009A29C2">
        <w:rPr>
          <w:b/>
        </w:rPr>
        <w:t>78</w:t>
      </w:r>
      <w:r w:rsidRPr="009A29C2">
        <w:t>(16):5575-55</w:t>
      </w:r>
      <w:r w:rsidRPr="009A29C2">
        <w:rPr>
          <w:rtl/>
        </w:rPr>
        <w:t>83.</w:t>
      </w:r>
    </w:p>
    <w:p w:rsidR="009A29C2" w:rsidRPr="009A29C2" w:rsidRDefault="009A29C2" w:rsidP="009A29C2">
      <w:pPr>
        <w:pStyle w:val="EndNoteBibliography"/>
        <w:spacing w:after="0"/>
        <w:ind w:left="720" w:hanging="720"/>
        <w:rPr>
          <w:rtl/>
        </w:rPr>
      </w:pPr>
      <w:r w:rsidRPr="009A29C2">
        <w:rPr>
          <w:rtl/>
        </w:rPr>
        <w:t>19.</w:t>
      </w:r>
      <w:r w:rsidRPr="009A29C2">
        <w:rPr>
          <w:rtl/>
        </w:rPr>
        <w:tab/>
      </w:r>
      <w:r w:rsidRPr="009A29C2">
        <w:t xml:space="preserve">Meisel S, Stöckel S, Rösch P, Popp J: </w:t>
      </w:r>
      <w:r w:rsidRPr="009A29C2">
        <w:rPr>
          <w:b/>
        </w:rPr>
        <w:t>Identification of meat-associated pathogens via Raman microspectroscopy</w:t>
      </w:r>
      <w:r w:rsidRPr="009A29C2">
        <w:t xml:space="preserve">. </w:t>
      </w:r>
      <w:r w:rsidRPr="009A29C2">
        <w:rPr>
          <w:i/>
        </w:rPr>
        <w:t xml:space="preserve">Food Microbiol </w:t>
      </w:r>
      <w:r w:rsidRPr="009A29C2">
        <w:t xml:space="preserve">2014, </w:t>
      </w:r>
      <w:r w:rsidRPr="009A29C2">
        <w:rPr>
          <w:b/>
        </w:rPr>
        <w:t>38</w:t>
      </w:r>
      <w:r w:rsidRPr="009A29C2">
        <w:t>:36-43</w:t>
      </w:r>
      <w:r w:rsidRPr="009A29C2">
        <w:rPr>
          <w:rtl/>
        </w:rPr>
        <w:t>.</w:t>
      </w:r>
    </w:p>
    <w:p w:rsidR="009A29C2" w:rsidRPr="009A29C2" w:rsidRDefault="009A29C2" w:rsidP="009A29C2">
      <w:pPr>
        <w:pStyle w:val="EndNoteBibliography"/>
        <w:spacing w:after="0"/>
        <w:ind w:left="720" w:hanging="720"/>
        <w:rPr>
          <w:rtl/>
        </w:rPr>
      </w:pPr>
      <w:r w:rsidRPr="009A29C2">
        <w:rPr>
          <w:rtl/>
        </w:rPr>
        <w:t>20.</w:t>
      </w:r>
      <w:r w:rsidRPr="009A29C2">
        <w:rPr>
          <w:rtl/>
        </w:rPr>
        <w:tab/>
      </w:r>
      <w:r w:rsidRPr="009A29C2">
        <w:t xml:space="preserve">Wang J, Xie X, Feng J, Chen JC, Du XJ, Luo J, Lu X, Wang S: </w:t>
      </w:r>
      <w:r w:rsidRPr="009A29C2">
        <w:rPr>
          <w:b/>
        </w:rPr>
        <w:t>Rapid detection of Listeria monocytogenes</w:t>
      </w:r>
      <w:r w:rsidRPr="009A29C2">
        <w:rPr>
          <w:b/>
          <w:rtl/>
        </w:rPr>
        <w:t xml:space="preserve"> </w:t>
      </w:r>
      <w:r w:rsidRPr="009A29C2">
        <w:rPr>
          <w:b/>
        </w:rPr>
        <w:t>in milk using confocal micro-Raman spectroscopy and chemometric analysis</w:t>
      </w:r>
      <w:r w:rsidRPr="009A29C2">
        <w:t xml:space="preserve">. </w:t>
      </w:r>
      <w:r w:rsidRPr="009A29C2">
        <w:rPr>
          <w:i/>
        </w:rPr>
        <w:t xml:space="preserve">Int J Food Microbiol </w:t>
      </w:r>
      <w:r w:rsidRPr="009A29C2">
        <w:t xml:space="preserve">2015, </w:t>
      </w:r>
      <w:r w:rsidRPr="009A29C2">
        <w:rPr>
          <w:b/>
        </w:rPr>
        <w:t>204</w:t>
      </w:r>
      <w:r w:rsidRPr="009A29C2">
        <w:t>:66-74</w:t>
      </w:r>
      <w:r w:rsidRPr="009A29C2">
        <w:rPr>
          <w:rtl/>
        </w:rPr>
        <w:t>.</w:t>
      </w:r>
    </w:p>
    <w:p w:rsidR="009A29C2" w:rsidRPr="009A29C2" w:rsidRDefault="009A29C2" w:rsidP="009A29C2">
      <w:pPr>
        <w:pStyle w:val="EndNoteBibliography"/>
        <w:spacing w:after="0"/>
        <w:ind w:left="720" w:hanging="720"/>
        <w:rPr>
          <w:rtl/>
        </w:rPr>
      </w:pPr>
      <w:r w:rsidRPr="009A29C2">
        <w:rPr>
          <w:rtl/>
        </w:rPr>
        <w:t>21.</w:t>
      </w:r>
      <w:r w:rsidRPr="009A29C2">
        <w:rPr>
          <w:rtl/>
        </w:rPr>
        <w:tab/>
      </w:r>
      <w:r w:rsidRPr="009A29C2">
        <w:t xml:space="preserve">Sundaram J, Park B, Hinton A, Lawrence KC, Kwon Y: </w:t>
      </w:r>
      <w:r w:rsidRPr="009A29C2">
        <w:rPr>
          <w:b/>
        </w:rPr>
        <w:t>Detection and differentiation of Salmonella serotypes using surface enhanced Raman scattering (SERS) technique</w:t>
      </w:r>
      <w:r w:rsidRPr="009A29C2">
        <w:t xml:space="preserve">. </w:t>
      </w:r>
      <w:r w:rsidRPr="009A29C2">
        <w:rPr>
          <w:i/>
        </w:rPr>
        <w:t xml:space="preserve">Journal of Food Measurement and Characterization </w:t>
      </w:r>
      <w:r w:rsidRPr="009A29C2">
        <w:t xml:space="preserve">2013, </w:t>
      </w:r>
      <w:r w:rsidRPr="009A29C2">
        <w:rPr>
          <w:b/>
        </w:rPr>
        <w:t>7</w:t>
      </w:r>
      <w:r w:rsidRPr="009A29C2">
        <w:t>(1):1-12</w:t>
      </w:r>
      <w:r w:rsidRPr="009A29C2">
        <w:rPr>
          <w:rtl/>
        </w:rPr>
        <w:t>.</w:t>
      </w:r>
    </w:p>
    <w:p w:rsidR="009A29C2" w:rsidRPr="009A29C2" w:rsidRDefault="009A29C2" w:rsidP="009A29C2">
      <w:pPr>
        <w:pStyle w:val="EndNoteBibliography"/>
        <w:spacing w:after="0"/>
        <w:ind w:left="720" w:hanging="720"/>
        <w:rPr>
          <w:rtl/>
        </w:rPr>
      </w:pPr>
      <w:r w:rsidRPr="009A29C2">
        <w:rPr>
          <w:rtl/>
        </w:rPr>
        <w:t>22.</w:t>
      </w:r>
      <w:r w:rsidRPr="009A29C2">
        <w:rPr>
          <w:rtl/>
        </w:rPr>
        <w:tab/>
      </w:r>
      <w:r w:rsidRPr="009A29C2">
        <w:t xml:space="preserve">Premasiri WR, Chen Y, Williamson PM, Bandarage DC, Pyles C, Ziegler LD: </w:t>
      </w:r>
      <w:r w:rsidRPr="009A29C2">
        <w:rPr>
          <w:b/>
        </w:rPr>
        <w:t>Rapid urinary tract infection diagnostics by surface-enhanced Raman spectroscopy (SERS)</w:t>
      </w:r>
      <w:r w:rsidRPr="009A29C2">
        <w:rPr>
          <w:b/>
          <w:rtl/>
        </w:rPr>
        <w:t xml:space="preserve">: </w:t>
      </w:r>
      <w:r w:rsidRPr="009A29C2">
        <w:rPr>
          <w:b/>
        </w:rPr>
        <w:t>identification and antibiotic susceptibilities</w:t>
      </w:r>
      <w:r w:rsidRPr="009A29C2">
        <w:t xml:space="preserve">. </w:t>
      </w:r>
      <w:r w:rsidRPr="009A29C2">
        <w:rPr>
          <w:i/>
        </w:rPr>
        <w:t xml:space="preserve">Anal Bioanal Chem </w:t>
      </w:r>
      <w:r w:rsidRPr="009A29C2">
        <w:t xml:space="preserve">2017, </w:t>
      </w:r>
      <w:r w:rsidRPr="009A29C2">
        <w:rPr>
          <w:b/>
        </w:rPr>
        <w:t>409</w:t>
      </w:r>
      <w:r w:rsidRPr="009A29C2">
        <w:t>(11):3043-3054</w:t>
      </w:r>
      <w:r w:rsidRPr="009A29C2">
        <w:rPr>
          <w:rtl/>
        </w:rPr>
        <w:t>.</w:t>
      </w:r>
    </w:p>
    <w:p w:rsidR="009A29C2" w:rsidRPr="009A29C2" w:rsidRDefault="009A29C2" w:rsidP="009A29C2">
      <w:pPr>
        <w:pStyle w:val="EndNoteBibliography"/>
        <w:spacing w:after="0"/>
        <w:ind w:left="720" w:hanging="720"/>
        <w:rPr>
          <w:rtl/>
        </w:rPr>
      </w:pPr>
      <w:r w:rsidRPr="009A29C2">
        <w:rPr>
          <w:rtl/>
        </w:rPr>
        <w:t>23.</w:t>
      </w:r>
      <w:r w:rsidRPr="009A29C2">
        <w:rPr>
          <w:rtl/>
        </w:rPr>
        <w:tab/>
      </w:r>
      <w:r w:rsidRPr="009A29C2">
        <w:t xml:space="preserve">Zeiri L, Bronk BV, Shabtai Y, Eichler J, Efrima S: </w:t>
      </w:r>
      <w:r w:rsidRPr="009A29C2">
        <w:rPr>
          <w:b/>
        </w:rPr>
        <w:t>Surface-enhanced Raman spectroscopy as a tool for probing specific biochemical components in bacteria</w:t>
      </w:r>
      <w:r w:rsidRPr="009A29C2">
        <w:t xml:space="preserve">. </w:t>
      </w:r>
      <w:r w:rsidRPr="009A29C2">
        <w:rPr>
          <w:i/>
        </w:rPr>
        <w:t>Appl</w:t>
      </w:r>
      <w:r w:rsidRPr="009A29C2">
        <w:rPr>
          <w:i/>
          <w:rtl/>
        </w:rPr>
        <w:t xml:space="preserve"> </w:t>
      </w:r>
      <w:r w:rsidRPr="009A29C2">
        <w:rPr>
          <w:i/>
        </w:rPr>
        <w:t xml:space="preserve">Spectrosc </w:t>
      </w:r>
      <w:r w:rsidRPr="009A29C2">
        <w:t xml:space="preserve">2004, </w:t>
      </w:r>
      <w:r w:rsidRPr="009A29C2">
        <w:rPr>
          <w:b/>
        </w:rPr>
        <w:t>58</w:t>
      </w:r>
      <w:r w:rsidRPr="009A29C2">
        <w:t>(1):33-40</w:t>
      </w:r>
      <w:r w:rsidRPr="009A29C2">
        <w:rPr>
          <w:rtl/>
        </w:rPr>
        <w:t>.</w:t>
      </w:r>
    </w:p>
    <w:p w:rsidR="009A29C2" w:rsidRPr="009A29C2" w:rsidRDefault="009A29C2" w:rsidP="009A29C2">
      <w:pPr>
        <w:pStyle w:val="EndNoteBibliography"/>
        <w:spacing w:after="0"/>
        <w:ind w:left="720" w:hanging="720"/>
        <w:rPr>
          <w:rtl/>
        </w:rPr>
      </w:pPr>
      <w:r w:rsidRPr="009A29C2">
        <w:rPr>
          <w:rtl/>
        </w:rPr>
        <w:t>24.</w:t>
      </w:r>
      <w:r w:rsidRPr="009A29C2">
        <w:rPr>
          <w:rtl/>
        </w:rPr>
        <w:tab/>
      </w:r>
      <w:r w:rsidRPr="009A29C2">
        <w:t xml:space="preserve">Jarvis RM, Brooker A, Goodacre R: </w:t>
      </w:r>
      <w:r w:rsidRPr="009A29C2">
        <w:rPr>
          <w:b/>
        </w:rPr>
        <w:t xml:space="preserve">Surface-enhanced Raman spectroscopy for bacterial discrimination utilizing a scanning electron </w:t>
      </w:r>
      <w:r w:rsidRPr="009A29C2">
        <w:rPr>
          <w:b/>
        </w:rPr>
        <w:lastRenderedPageBreak/>
        <w:t>microscope with a Raman spectroscopy interface</w:t>
      </w:r>
      <w:r w:rsidRPr="009A29C2">
        <w:t xml:space="preserve">. </w:t>
      </w:r>
      <w:r w:rsidRPr="009A29C2">
        <w:rPr>
          <w:i/>
        </w:rPr>
        <w:t xml:space="preserve">Anal Chem </w:t>
      </w:r>
      <w:r w:rsidRPr="009A29C2">
        <w:t xml:space="preserve">2004, </w:t>
      </w:r>
      <w:r w:rsidRPr="009A29C2">
        <w:rPr>
          <w:b/>
        </w:rPr>
        <w:t>76</w:t>
      </w:r>
      <w:r w:rsidRPr="009A29C2">
        <w:t>(17):5198-5202</w:t>
      </w:r>
      <w:r w:rsidRPr="009A29C2">
        <w:rPr>
          <w:rtl/>
        </w:rPr>
        <w:t>.</w:t>
      </w:r>
    </w:p>
    <w:p w:rsidR="009A29C2" w:rsidRPr="009A29C2" w:rsidRDefault="009A29C2" w:rsidP="009A29C2">
      <w:pPr>
        <w:pStyle w:val="EndNoteBibliography"/>
        <w:spacing w:after="0"/>
        <w:ind w:left="720" w:hanging="720"/>
        <w:rPr>
          <w:rtl/>
        </w:rPr>
      </w:pPr>
      <w:r w:rsidRPr="009A29C2">
        <w:rPr>
          <w:rtl/>
        </w:rPr>
        <w:t>25.</w:t>
      </w:r>
      <w:r w:rsidRPr="009A29C2">
        <w:rPr>
          <w:rtl/>
        </w:rPr>
        <w:tab/>
      </w:r>
      <w:r w:rsidRPr="009A29C2">
        <w:t>Jarvis</w:t>
      </w:r>
      <w:r w:rsidRPr="009A29C2">
        <w:rPr>
          <w:rtl/>
        </w:rPr>
        <w:t xml:space="preserve"> </w:t>
      </w:r>
      <w:r w:rsidRPr="009A29C2">
        <w:t xml:space="preserve">RM, Brooker A, Goodacre R: </w:t>
      </w:r>
      <w:r w:rsidRPr="009A29C2">
        <w:rPr>
          <w:b/>
        </w:rPr>
        <w:t>Surface-enhanced Raman scattering for the rapid discrimination of bacteria</w:t>
      </w:r>
      <w:r w:rsidRPr="009A29C2">
        <w:t xml:space="preserve">. </w:t>
      </w:r>
      <w:r w:rsidRPr="009A29C2">
        <w:rPr>
          <w:i/>
        </w:rPr>
        <w:t xml:space="preserve">Faraday Discuss </w:t>
      </w:r>
      <w:r w:rsidRPr="009A29C2">
        <w:t xml:space="preserve">2006, </w:t>
      </w:r>
      <w:r w:rsidRPr="009A29C2">
        <w:rPr>
          <w:b/>
        </w:rPr>
        <w:t>132</w:t>
      </w:r>
      <w:r w:rsidRPr="009A29C2">
        <w:t>:281-292; discussion 309-219</w:t>
      </w:r>
      <w:r w:rsidRPr="009A29C2">
        <w:rPr>
          <w:rtl/>
        </w:rPr>
        <w:t>.</w:t>
      </w:r>
    </w:p>
    <w:p w:rsidR="009A29C2" w:rsidRPr="009A29C2" w:rsidRDefault="009A29C2" w:rsidP="009A29C2">
      <w:pPr>
        <w:pStyle w:val="EndNoteBibliography"/>
        <w:spacing w:after="0"/>
        <w:ind w:left="720" w:hanging="720"/>
        <w:rPr>
          <w:rtl/>
        </w:rPr>
      </w:pPr>
      <w:r w:rsidRPr="009A29C2">
        <w:rPr>
          <w:rtl/>
        </w:rPr>
        <w:t>26.</w:t>
      </w:r>
      <w:r w:rsidRPr="009A29C2">
        <w:rPr>
          <w:rtl/>
        </w:rPr>
        <w:tab/>
      </w:r>
      <w:r w:rsidRPr="009A29C2">
        <w:t xml:space="preserve">Sundaram J, Park B, Kwon Y, Lawrence KC: </w:t>
      </w:r>
      <w:r w:rsidRPr="009A29C2">
        <w:rPr>
          <w:b/>
        </w:rPr>
        <w:t>Surface enhanced Raman scattering (SERS) with biopolymer encapsulated silver nanosubstrates for rapid detection of foodborne pathogens</w:t>
      </w:r>
      <w:r w:rsidRPr="009A29C2">
        <w:t xml:space="preserve">. </w:t>
      </w:r>
      <w:r w:rsidRPr="009A29C2">
        <w:rPr>
          <w:i/>
        </w:rPr>
        <w:t xml:space="preserve">Int J Food Microbiol </w:t>
      </w:r>
      <w:r w:rsidRPr="009A29C2">
        <w:t xml:space="preserve">2013, </w:t>
      </w:r>
      <w:r w:rsidRPr="009A29C2">
        <w:rPr>
          <w:b/>
        </w:rPr>
        <w:t>167</w:t>
      </w:r>
      <w:r w:rsidRPr="009A29C2">
        <w:t>(1):67-73</w:t>
      </w:r>
      <w:r w:rsidRPr="009A29C2">
        <w:rPr>
          <w:rtl/>
        </w:rPr>
        <w:t>.</w:t>
      </w:r>
    </w:p>
    <w:p w:rsidR="009A29C2" w:rsidRPr="009A29C2" w:rsidRDefault="009A29C2" w:rsidP="009A29C2">
      <w:pPr>
        <w:pStyle w:val="EndNoteBibliography"/>
        <w:spacing w:after="0"/>
        <w:ind w:left="720" w:hanging="720"/>
        <w:rPr>
          <w:rtl/>
        </w:rPr>
      </w:pPr>
      <w:r w:rsidRPr="009A29C2">
        <w:rPr>
          <w:rtl/>
        </w:rPr>
        <w:t>27.</w:t>
      </w:r>
      <w:r w:rsidRPr="009A29C2">
        <w:rPr>
          <w:rtl/>
        </w:rPr>
        <w:tab/>
      </w:r>
      <w:r w:rsidRPr="009A29C2">
        <w:t xml:space="preserve">Kumar S, Verma T, Mukherjee R, Ariese F, Somasundaram K, Umapathy S: </w:t>
      </w:r>
      <w:r w:rsidRPr="009A29C2">
        <w:rPr>
          <w:b/>
        </w:rPr>
        <w:t>Raman and infra-red microspectroscopy: towards quantitative evaluation for clinical research by ratiometric analysis</w:t>
      </w:r>
      <w:r w:rsidRPr="009A29C2">
        <w:t xml:space="preserve">. </w:t>
      </w:r>
      <w:r w:rsidRPr="009A29C2">
        <w:rPr>
          <w:i/>
        </w:rPr>
        <w:t xml:space="preserve">Chem Soc Rev </w:t>
      </w:r>
      <w:r w:rsidRPr="009A29C2">
        <w:t xml:space="preserve">2016, </w:t>
      </w:r>
      <w:r w:rsidRPr="009A29C2">
        <w:rPr>
          <w:b/>
        </w:rPr>
        <w:t>45</w:t>
      </w:r>
      <w:r w:rsidRPr="009A29C2">
        <w:t>(7):1879-1900</w:t>
      </w:r>
      <w:r w:rsidRPr="009A29C2">
        <w:rPr>
          <w:rtl/>
        </w:rPr>
        <w:t>.</w:t>
      </w:r>
    </w:p>
    <w:p w:rsidR="009A29C2" w:rsidRPr="009A29C2" w:rsidRDefault="009A29C2" w:rsidP="009A29C2">
      <w:pPr>
        <w:pStyle w:val="EndNoteBibliography"/>
        <w:spacing w:after="0"/>
        <w:ind w:left="720" w:hanging="720"/>
        <w:rPr>
          <w:rtl/>
        </w:rPr>
      </w:pPr>
      <w:r w:rsidRPr="009A29C2">
        <w:rPr>
          <w:rtl/>
        </w:rPr>
        <w:t>28.</w:t>
      </w:r>
      <w:r w:rsidRPr="009A29C2">
        <w:rPr>
          <w:rtl/>
        </w:rPr>
        <w:tab/>
      </w:r>
      <w:r w:rsidRPr="009A29C2">
        <w:t xml:space="preserve">Zhou H, Yang D, Ivleva NP, Mircescu NE, Niessner R, Haisch C: </w:t>
      </w:r>
      <w:r w:rsidRPr="009A29C2">
        <w:rPr>
          <w:b/>
        </w:rPr>
        <w:t>SERS detection of bacteria in water by in situ coating with Ag nanoparticles</w:t>
      </w:r>
      <w:r w:rsidRPr="009A29C2">
        <w:t xml:space="preserve">. </w:t>
      </w:r>
      <w:r w:rsidRPr="009A29C2">
        <w:rPr>
          <w:i/>
        </w:rPr>
        <w:t xml:space="preserve">Anal Chem </w:t>
      </w:r>
      <w:r w:rsidRPr="009A29C2">
        <w:t>2014</w:t>
      </w:r>
      <w:r w:rsidRPr="009A29C2">
        <w:rPr>
          <w:rtl/>
        </w:rPr>
        <w:t xml:space="preserve">, </w:t>
      </w:r>
      <w:r w:rsidRPr="009A29C2">
        <w:rPr>
          <w:b/>
          <w:rtl/>
        </w:rPr>
        <w:t>86</w:t>
      </w:r>
      <w:r w:rsidRPr="009A29C2">
        <w:rPr>
          <w:rtl/>
        </w:rPr>
        <w:t>(3):1525-1533.</w:t>
      </w:r>
    </w:p>
    <w:p w:rsidR="009A29C2" w:rsidRPr="009A29C2" w:rsidRDefault="009A29C2" w:rsidP="009A29C2">
      <w:pPr>
        <w:pStyle w:val="EndNoteBibliography"/>
        <w:spacing w:after="0"/>
        <w:ind w:left="720" w:hanging="720"/>
        <w:rPr>
          <w:rtl/>
        </w:rPr>
      </w:pPr>
      <w:r w:rsidRPr="009A29C2">
        <w:rPr>
          <w:rtl/>
        </w:rPr>
        <w:t>29.</w:t>
      </w:r>
      <w:r w:rsidRPr="009A29C2">
        <w:rPr>
          <w:rtl/>
        </w:rPr>
        <w:tab/>
      </w:r>
      <w:r w:rsidRPr="009A29C2">
        <w:t>Witkowska E, Korsak D, Kowalska A, Ksi</w:t>
      </w:r>
      <w:r w:rsidRPr="009A29C2">
        <w:rPr>
          <w:rFonts w:ascii="Calibri" w:hAnsi="Calibri" w:cs="Calibri"/>
        </w:rPr>
        <w:t>ęż</w:t>
      </w:r>
      <w:r w:rsidRPr="009A29C2">
        <w:t>opolska-Gocalska M, Niedzió</w:t>
      </w:r>
      <w:r w:rsidRPr="009A29C2">
        <w:rPr>
          <w:rFonts w:ascii="Calibri" w:hAnsi="Calibri" w:cs="Calibri"/>
        </w:rPr>
        <w:t>ł</w:t>
      </w:r>
      <w:r w:rsidRPr="009A29C2">
        <w:t>ka-Jönsson J, Ro</w:t>
      </w:r>
      <w:r w:rsidRPr="009A29C2">
        <w:rPr>
          <w:rFonts w:ascii="Calibri" w:hAnsi="Calibri" w:cs="Calibri"/>
        </w:rPr>
        <w:t>ź</w:t>
      </w:r>
      <w:r w:rsidRPr="009A29C2">
        <w:t>niecka E, Micha</w:t>
      </w:r>
      <w:r w:rsidRPr="009A29C2">
        <w:rPr>
          <w:rFonts w:ascii="Calibri" w:hAnsi="Calibri" w:cs="Calibri"/>
        </w:rPr>
        <w:t>ł</w:t>
      </w:r>
      <w:r w:rsidRPr="009A29C2">
        <w:t>owicz W, Albrycht P, Podra</w:t>
      </w:r>
      <w:r w:rsidRPr="009A29C2">
        <w:rPr>
          <w:rFonts w:ascii="Calibri" w:hAnsi="Calibri" w:cs="Calibri"/>
        </w:rPr>
        <w:t>ż</w:t>
      </w:r>
      <w:r w:rsidRPr="009A29C2">
        <w:t>ka M, Ho</w:t>
      </w:r>
      <w:r w:rsidRPr="009A29C2">
        <w:rPr>
          <w:rFonts w:ascii="Calibri" w:hAnsi="Calibri" w:cs="Calibri"/>
        </w:rPr>
        <w:t>ł</w:t>
      </w:r>
      <w:r w:rsidRPr="009A29C2">
        <w:t>yst R</w:t>
      </w:r>
      <w:r w:rsidRPr="009A29C2">
        <w:rPr>
          <w:i/>
        </w:rPr>
        <w:t xml:space="preserve"> et al</w:t>
      </w:r>
      <w:r w:rsidRPr="009A29C2">
        <w:t xml:space="preserve">: </w:t>
      </w:r>
      <w:r w:rsidRPr="009A29C2">
        <w:rPr>
          <w:b/>
        </w:rPr>
        <w:t>Surface-enhanced Raman spectroscopy introduced into the International Standard Organization (ISO) regulations as an alternative method for detection and identification of pathogens in the food industry</w:t>
      </w:r>
      <w:r w:rsidRPr="009A29C2">
        <w:t xml:space="preserve">. </w:t>
      </w:r>
      <w:r w:rsidRPr="009A29C2">
        <w:rPr>
          <w:i/>
        </w:rPr>
        <w:t xml:space="preserve">Anal Bioanal Chem </w:t>
      </w:r>
      <w:r w:rsidRPr="009A29C2">
        <w:t>2016</w:t>
      </w:r>
      <w:r w:rsidRPr="009A29C2">
        <w:rPr>
          <w:rtl/>
        </w:rPr>
        <w:t>.</w:t>
      </w:r>
    </w:p>
    <w:p w:rsidR="009A29C2" w:rsidRPr="009A29C2" w:rsidRDefault="009A29C2" w:rsidP="009A29C2">
      <w:pPr>
        <w:pStyle w:val="EndNoteBibliography"/>
        <w:spacing w:after="0"/>
        <w:ind w:left="720" w:hanging="720"/>
        <w:rPr>
          <w:rtl/>
        </w:rPr>
      </w:pPr>
      <w:r w:rsidRPr="009A29C2">
        <w:rPr>
          <w:rtl/>
        </w:rPr>
        <w:t>30.</w:t>
      </w:r>
      <w:r w:rsidRPr="009A29C2">
        <w:rPr>
          <w:rtl/>
        </w:rPr>
        <w:tab/>
      </w:r>
      <w:r w:rsidRPr="009A29C2">
        <w:t xml:space="preserve">Schmilovitch Z, Mizrach A, Alchanatis V, Kritzman G, Korotic R, Irudayaraj J, Debroy C: </w:t>
      </w:r>
      <w:r w:rsidRPr="009A29C2">
        <w:rPr>
          <w:b/>
        </w:rPr>
        <w:t xml:space="preserve">DETECTION OF BACTERIA WITH LOW-RESOLUTION  RAMAN </w:t>
      </w:r>
      <w:r w:rsidRPr="009A29C2">
        <w:rPr>
          <w:b/>
        </w:rPr>
        <w:lastRenderedPageBreak/>
        <w:t>SPECTROSCOPY   </w:t>
      </w:r>
      <w:r w:rsidRPr="009A29C2">
        <w:rPr>
          <w:i/>
        </w:rPr>
        <w:t xml:space="preserve">Transactions of the American Society of Agricultural Engineers </w:t>
      </w:r>
      <w:r w:rsidRPr="009A29C2">
        <w:t xml:space="preserve">2005, </w:t>
      </w:r>
      <w:r w:rsidRPr="009A29C2">
        <w:rPr>
          <w:b/>
        </w:rPr>
        <w:t>48</w:t>
      </w:r>
      <w:r w:rsidRPr="009A29C2">
        <w:t>(5):1843-1850</w:t>
      </w:r>
      <w:r w:rsidRPr="009A29C2">
        <w:rPr>
          <w:rtl/>
        </w:rPr>
        <w:t>.</w:t>
      </w:r>
    </w:p>
    <w:p w:rsidR="009A29C2" w:rsidRPr="009A29C2" w:rsidRDefault="009A29C2" w:rsidP="009A29C2">
      <w:pPr>
        <w:pStyle w:val="EndNoteBibliography"/>
        <w:spacing w:after="0"/>
        <w:ind w:left="720" w:hanging="720"/>
        <w:rPr>
          <w:rtl/>
        </w:rPr>
      </w:pPr>
      <w:r w:rsidRPr="009A29C2">
        <w:rPr>
          <w:rtl/>
        </w:rPr>
        <w:t>31.</w:t>
      </w:r>
      <w:r w:rsidRPr="009A29C2">
        <w:rPr>
          <w:rtl/>
        </w:rPr>
        <w:tab/>
      </w:r>
      <w:r w:rsidRPr="009A29C2">
        <w:t xml:space="preserve">Lakowicz JR: </w:t>
      </w:r>
      <w:r w:rsidRPr="009A29C2">
        <w:rPr>
          <w:b/>
        </w:rPr>
        <w:t>Introduction to Fluorescence</w:t>
      </w:r>
      <w:r w:rsidRPr="009A29C2">
        <w:t xml:space="preserve">. In: </w:t>
      </w:r>
      <w:r w:rsidRPr="009A29C2">
        <w:rPr>
          <w:i/>
        </w:rPr>
        <w:t>Principles of Fluorescence Spectroscopy.</w:t>
      </w:r>
      <w:r w:rsidRPr="009A29C2">
        <w:t xml:space="preserve"> Edited by Lakowicz JR, 3rd edn</w:t>
      </w:r>
      <w:r w:rsidRPr="009A29C2">
        <w:rPr>
          <w:rtl/>
        </w:rPr>
        <w:t xml:space="preserve">. </w:t>
      </w:r>
      <w:r w:rsidRPr="009A29C2">
        <w:t>Maryland, USA: Springer; 2006</w:t>
      </w:r>
      <w:r w:rsidRPr="009A29C2">
        <w:rPr>
          <w:rtl/>
        </w:rPr>
        <w:t>.</w:t>
      </w:r>
    </w:p>
    <w:p w:rsidR="009A29C2" w:rsidRPr="009A29C2" w:rsidRDefault="009A29C2" w:rsidP="009A29C2">
      <w:pPr>
        <w:pStyle w:val="EndNoteBibliography"/>
        <w:spacing w:after="0"/>
        <w:ind w:left="720" w:hanging="720"/>
        <w:rPr>
          <w:rtl/>
        </w:rPr>
      </w:pPr>
      <w:r w:rsidRPr="009A29C2">
        <w:rPr>
          <w:rtl/>
        </w:rPr>
        <w:t>32.</w:t>
      </w:r>
      <w:r w:rsidRPr="009A29C2">
        <w:rPr>
          <w:rtl/>
        </w:rPr>
        <w:tab/>
      </w:r>
      <w:r w:rsidRPr="009A29C2">
        <w:t xml:space="preserve">Borisover M, Laor Y, Parparov A, Bukhanovsky N, Lado M: </w:t>
      </w:r>
      <w:r w:rsidRPr="009A29C2">
        <w:rPr>
          <w:b/>
        </w:rPr>
        <w:t>Spatial and seasonal patterns of fluorescent organic matter in Lake Kinneret (Sea of Galilee) and its catchment basin</w:t>
      </w:r>
      <w:r w:rsidRPr="009A29C2">
        <w:t xml:space="preserve">. </w:t>
      </w:r>
      <w:r w:rsidRPr="009A29C2">
        <w:rPr>
          <w:i/>
        </w:rPr>
        <w:t xml:space="preserve">Water Research </w:t>
      </w:r>
      <w:r w:rsidRPr="009A29C2">
        <w:t xml:space="preserve">2009, </w:t>
      </w:r>
      <w:r w:rsidRPr="009A29C2">
        <w:rPr>
          <w:b/>
        </w:rPr>
        <w:t>43</w:t>
      </w:r>
      <w:r w:rsidRPr="009A29C2">
        <w:t>(12):3104-3116</w:t>
      </w:r>
      <w:r w:rsidRPr="009A29C2">
        <w:rPr>
          <w:rtl/>
        </w:rPr>
        <w:t>.</w:t>
      </w:r>
    </w:p>
    <w:p w:rsidR="009A29C2" w:rsidRPr="009A29C2" w:rsidRDefault="009A29C2" w:rsidP="009A29C2">
      <w:pPr>
        <w:pStyle w:val="EndNoteBibliography"/>
        <w:spacing w:after="0"/>
        <w:ind w:left="720" w:hanging="720"/>
        <w:rPr>
          <w:rtl/>
        </w:rPr>
      </w:pPr>
      <w:r w:rsidRPr="009A29C2">
        <w:rPr>
          <w:rtl/>
        </w:rPr>
        <w:t>33.</w:t>
      </w:r>
      <w:r w:rsidRPr="009A29C2">
        <w:rPr>
          <w:rtl/>
        </w:rPr>
        <w:tab/>
      </w:r>
      <w:r w:rsidRPr="009A29C2">
        <w:t xml:space="preserve">Hua B, Dolan F, Mcghee C, Clevenger T, Deng B: </w:t>
      </w:r>
      <w:r w:rsidRPr="009A29C2">
        <w:rPr>
          <w:b/>
        </w:rPr>
        <w:t>Water-source characterization and classification with fluorescence EEM spectroscopy: PARAFAC analysis</w:t>
      </w:r>
      <w:r w:rsidRPr="009A29C2">
        <w:t xml:space="preserve">. </w:t>
      </w:r>
      <w:r w:rsidRPr="009A29C2">
        <w:rPr>
          <w:i/>
        </w:rPr>
        <w:t xml:space="preserve">International Journal of Environmental Analytical Chemistry </w:t>
      </w:r>
      <w:r w:rsidRPr="009A29C2">
        <w:t xml:space="preserve">2007, </w:t>
      </w:r>
      <w:r w:rsidRPr="009A29C2">
        <w:rPr>
          <w:b/>
        </w:rPr>
        <w:t>87</w:t>
      </w:r>
      <w:r w:rsidRPr="009A29C2">
        <w:t>(2):135-147</w:t>
      </w:r>
      <w:r w:rsidRPr="009A29C2">
        <w:rPr>
          <w:rtl/>
        </w:rPr>
        <w:t>.</w:t>
      </w:r>
    </w:p>
    <w:p w:rsidR="009A29C2" w:rsidRPr="009A29C2" w:rsidRDefault="009A29C2" w:rsidP="009A29C2">
      <w:pPr>
        <w:pStyle w:val="EndNoteBibliography"/>
        <w:spacing w:after="0"/>
        <w:ind w:left="720" w:hanging="720"/>
        <w:rPr>
          <w:rtl/>
        </w:rPr>
      </w:pPr>
      <w:r w:rsidRPr="009A29C2">
        <w:rPr>
          <w:rtl/>
        </w:rPr>
        <w:t>34.</w:t>
      </w:r>
      <w:r w:rsidRPr="009A29C2">
        <w:rPr>
          <w:rtl/>
        </w:rPr>
        <w:tab/>
      </w:r>
      <w:r w:rsidRPr="009A29C2">
        <w:t>Stedmon C, Markager S</w:t>
      </w:r>
      <w:r w:rsidRPr="009A29C2">
        <w:rPr>
          <w:rtl/>
        </w:rPr>
        <w:t xml:space="preserve">, </w:t>
      </w:r>
      <w:r w:rsidRPr="009A29C2">
        <w:t xml:space="preserve">Bro R: </w:t>
      </w:r>
      <w:r w:rsidRPr="009A29C2">
        <w:rPr>
          <w:b/>
        </w:rPr>
        <w:t>Tracing dissolved organic matter in aquatic environments using a new approach to fluorescence spectroscopy</w:t>
      </w:r>
      <w:r w:rsidRPr="009A29C2">
        <w:t xml:space="preserve">. </w:t>
      </w:r>
      <w:r w:rsidRPr="009A29C2">
        <w:rPr>
          <w:i/>
        </w:rPr>
        <w:t xml:space="preserve">Marine Chemistry </w:t>
      </w:r>
      <w:r w:rsidRPr="009A29C2">
        <w:t xml:space="preserve">2003, </w:t>
      </w:r>
      <w:r w:rsidRPr="009A29C2">
        <w:rPr>
          <w:b/>
        </w:rPr>
        <w:t>82</w:t>
      </w:r>
      <w:r w:rsidRPr="009A29C2">
        <w:t>(3-4):239-254</w:t>
      </w:r>
      <w:r w:rsidRPr="009A29C2">
        <w:rPr>
          <w:rtl/>
        </w:rPr>
        <w:t>.</w:t>
      </w:r>
    </w:p>
    <w:p w:rsidR="009A29C2" w:rsidRPr="009A29C2" w:rsidRDefault="009A29C2" w:rsidP="009A29C2">
      <w:pPr>
        <w:pStyle w:val="EndNoteBibliography"/>
        <w:spacing w:after="0"/>
        <w:ind w:left="720" w:hanging="720"/>
        <w:rPr>
          <w:rtl/>
        </w:rPr>
      </w:pPr>
      <w:r w:rsidRPr="009A29C2">
        <w:rPr>
          <w:rtl/>
        </w:rPr>
        <w:t>35.</w:t>
      </w:r>
      <w:r w:rsidRPr="009A29C2">
        <w:rPr>
          <w:rtl/>
        </w:rPr>
        <w:tab/>
      </w:r>
      <w:r w:rsidRPr="009A29C2">
        <w:t xml:space="preserve">Stedmon C, Seredynska-Sobecka B, Boe-Hansen R, Le Tallec N, Waul C, Arvin E: </w:t>
      </w:r>
      <w:r w:rsidRPr="009A29C2">
        <w:rPr>
          <w:b/>
        </w:rPr>
        <w:t>A potential approach for monitoring drinking water quality from groundwater systems using organic matter fluorescence as an early warning for contamination events</w:t>
      </w:r>
      <w:r w:rsidRPr="009A29C2">
        <w:t xml:space="preserve">. </w:t>
      </w:r>
      <w:r w:rsidRPr="009A29C2">
        <w:rPr>
          <w:i/>
        </w:rPr>
        <w:t xml:space="preserve">Water Research </w:t>
      </w:r>
      <w:r w:rsidRPr="009A29C2">
        <w:t xml:space="preserve">2011, </w:t>
      </w:r>
      <w:r w:rsidRPr="009A29C2">
        <w:rPr>
          <w:b/>
        </w:rPr>
        <w:t>45</w:t>
      </w:r>
      <w:r w:rsidRPr="009A29C2">
        <w:t>(18):6030-6038</w:t>
      </w:r>
      <w:r w:rsidRPr="009A29C2">
        <w:rPr>
          <w:rtl/>
        </w:rPr>
        <w:t>.</w:t>
      </w:r>
    </w:p>
    <w:p w:rsidR="009A29C2" w:rsidRPr="009A29C2" w:rsidRDefault="009A29C2" w:rsidP="009A29C2">
      <w:pPr>
        <w:pStyle w:val="EndNoteBibliography"/>
        <w:spacing w:after="0"/>
        <w:ind w:left="720" w:hanging="720"/>
        <w:rPr>
          <w:rtl/>
        </w:rPr>
      </w:pPr>
      <w:r w:rsidRPr="009A29C2">
        <w:rPr>
          <w:rtl/>
        </w:rPr>
        <w:t>36.</w:t>
      </w:r>
      <w:r w:rsidRPr="009A29C2">
        <w:rPr>
          <w:rtl/>
        </w:rPr>
        <w:tab/>
      </w:r>
      <w:r w:rsidRPr="009A29C2">
        <w:t xml:space="preserve">Chen W, Westerhoff P, Leenheer JA, Booksh K: </w:t>
      </w:r>
      <w:r w:rsidRPr="009A29C2">
        <w:rPr>
          <w:b/>
        </w:rPr>
        <w:t>Fluorescence excitation-emission matrix regional integration to quantify spectra for dissolved organic matter</w:t>
      </w:r>
      <w:r w:rsidRPr="009A29C2">
        <w:t xml:space="preserve">. </w:t>
      </w:r>
      <w:r w:rsidRPr="009A29C2">
        <w:rPr>
          <w:i/>
        </w:rPr>
        <w:t xml:space="preserve">Environ Sci Technol </w:t>
      </w:r>
      <w:r w:rsidRPr="009A29C2">
        <w:t xml:space="preserve">2003, </w:t>
      </w:r>
      <w:r w:rsidRPr="009A29C2">
        <w:rPr>
          <w:b/>
        </w:rPr>
        <w:t>37</w:t>
      </w:r>
      <w:r w:rsidRPr="009A29C2">
        <w:t>(24):5701-5710</w:t>
      </w:r>
      <w:r w:rsidRPr="009A29C2">
        <w:rPr>
          <w:rtl/>
        </w:rPr>
        <w:t>.</w:t>
      </w:r>
    </w:p>
    <w:p w:rsidR="009A29C2" w:rsidRPr="009A29C2" w:rsidRDefault="009A29C2" w:rsidP="009A29C2">
      <w:pPr>
        <w:pStyle w:val="EndNoteBibliography"/>
        <w:spacing w:after="0"/>
        <w:ind w:left="720" w:hanging="720"/>
        <w:rPr>
          <w:rtl/>
        </w:rPr>
      </w:pPr>
      <w:r w:rsidRPr="009A29C2">
        <w:rPr>
          <w:rtl/>
        </w:rPr>
        <w:lastRenderedPageBreak/>
        <w:t>37.</w:t>
      </w:r>
      <w:r w:rsidRPr="009A29C2">
        <w:rPr>
          <w:rtl/>
        </w:rPr>
        <w:tab/>
      </w:r>
      <w:r w:rsidRPr="009A29C2">
        <w:t xml:space="preserve">Simelane KS: </w:t>
      </w:r>
      <w:r w:rsidRPr="009A29C2">
        <w:rPr>
          <w:b/>
        </w:rPr>
        <w:t>Application of Fluorescence Spectroscopy for Monitoring Microbial Contamination of Drinking Water</w:t>
      </w:r>
      <w:r w:rsidRPr="009A29C2">
        <w:t>. Hebrew University of Jerusalem; 2013</w:t>
      </w:r>
      <w:r w:rsidRPr="009A29C2">
        <w:rPr>
          <w:rtl/>
        </w:rPr>
        <w:t>.</w:t>
      </w:r>
    </w:p>
    <w:p w:rsidR="009A29C2" w:rsidRPr="009A29C2" w:rsidRDefault="009A29C2" w:rsidP="009A29C2">
      <w:pPr>
        <w:pStyle w:val="EndNoteBibliography"/>
        <w:ind w:left="720" w:hanging="720"/>
        <w:rPr>
          <w:b/>
          <w:rtl/>
        </w:rPr>
      </w:pPr>
      <w:r w:rsidRPr="009A29C2">
        <w:rPr>
          <w:rtl/>
        </w:rPr>
        <w:t>38.</w:t>
      </w:r>
      <w:r w:rsidRPr="009A29C2">
        <w:rPr>
          <w:rtl/>
        </w:rPr>
        <w:tab/>
      </w:r>
      <w:r w:rsidRPr="009A29C2">
        <w:t xml:space="preserve">Rice EW, B BR, D EA, S CL: </w:t>
      </w:r>
      <w:r w:rsidRPr="009A29C2">
        <w:rPr>
          <w:b/>
        </w:rPr>
        <w:t>Standard Methods For the Examination of Water and</w:t>
      </w:r>
    </w:p>
    <w:p w:rsidR="009A29C2" w:rsidRPr="009A29C2" w:rsidRDefault="009A29C2" w:rsidP="009A29C2">
      <w:pPr>
        <w:pStyle w:val="EndNoteBibliography"/>
        <w:rPr>
          <w:rtl/>
        </w:rPr>
      </w:pPr>
      <w:r w:rsidRPr="009A29C2">
        <w:rPr>
          <w:b/>
        </w:rPr>
        <w:t>Wastewater</w:t>
      </w:r>
      <w:r w:rsidRPr="009A29C2">
        <w:t xml:space="preserve">. In: </w:t>
      </w:r>
      <w:r w:rsidRPr="009A29C2">
        <w:rPr>
          <w:i/>
        </w:rPr>
        <w:t>Standard Methods For the Examination of Water and Wastewater.</w:t>
      </w:r>
      <w:r w:rsidRPr="009A29C2">
        <w:t xml:space="preserve"> 22 edn; 2012: 77-87</w:t>
      </w:r>
      <w:r w:rsidRPr="009A29C2">
        <w:rPr>
          <w:rtl/>
        </w:rPr>
        <w:t>.</w:t>
      </w:r>
    </w:p>
    <w:p w:rsidR="00054DA4" w:rsidRPr="000F352A" w:rsidRDefault="004F3B1A" w:rsidP="009A29C2">
      <w:pPr>
        <w:rPr>
          <w:sz w:val="22"/>
          <w:szCs w:val="22"/>
          <w:rtl/>
        </w:rPr>
      </w:pPr>
      <w:r w:rsidRPr="000F352A">
        <w:rPr>
          <w:sz w:val="22"/>
          <w:szCs w:val="22"/>
          <w:rtl/>
        </w:rPr>
        <w:fldChar w:fldCharType="end"/>
      </w:r>
    </w:p>
    <w:sectPr w:rsidR="00054DA4" w:rsidRPr="000F352A" w:rsidSect="00530ACD">
      <w:type w:val="continuous"/>
      <w:pgSz w:w="11906" w:h="16838" w:code="9"/>
      <w:pgMar w:top="1418" w:right="1418" w:bottom="1418" w:left="1418"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774A7" w:rsidRDefault="00E774A7" w:rsidP="00CD70A3">
      <w:r>
        <w:separator/>
      </w:r>
    </w:p>
  </w:endnote>
  <w:endnote w:type="continuationSeparator" w:id="0">
    <w:p w:rsidR="00E774A7" w:rsidRDefault="00E774A7" w:rsidP="00CD70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tl/>
      </w:rPr>
      <w:id w:val="415450974"/>
      <w:docPartObj>
        <w:docPartGallery w:val="Page Numbers (Bottom of Page)"/>
        <w:docPartUnique/>
      </w:docPartObj>
    </w:sdtPr>
    <w:sdtEndPr/>
    <w:sdtContent>
      <w:p w:rsidR="00FD01FD" w:rsidRDefault="00FD01FD">
        <w:pPr>
          <w:pStyle w:val="aa"/>
          <w:rPr>
            <w:rtl/>
            <w:cs/>
          </w:rPr>
        </w:pPr>
        <w:r>
          <w:fldChar w:fldCharType="begin"/>
        </w:r>
        <w:r>
          <w:rPr>
            <w:rtl/>
            <w:cs/>
          </w:rPr>
          <w:instrText>PAGE   \* MERGEFORMAT</w:instrText>
        </w:r>
        <w:r>
          <w:fldChar w:fldCharType="separate"/>
        </w:r>
        <w:r w:rsidR="00FF015C" w:rsidRPr="00FF015C">
          <w:rPr>
            <w:noProof/>
            <w:rtl/>
            <w:lang w:val="he-IL"/>
          </w:rPr>
          <w:t>17</w:t>
        </w:r>
        <w:r>
          <w:fldChar w:fldCharType="end"/>
        </w:r>
      </w:p>
    </w:sdtContent>
  </w:sdt>
  <w:p w:rsidR="00FD01FD" w:rsidRPr="000E177A" w:rsidRDefault="00FD01FD" w:rsidP="00530ACD">
    <w:pPr>
      <w:pStyle w:val="aa"/>
      <w:jc w:val="both"/>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774A7" w:rsidRDefault="00E774A7" w:rsidP="00CD70A3">
      <w:r>
        <w:separator/>
      </w:r>
    </w:p>
  </w:footnote>
  <w:footnote w:type="continuationSeparator" w:id="0">
    <w:p w:rsidR="00E774A7" w:rsidRDefault="00E774A7" w:rsidP="00CD70A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61E62248"/>
    <w:lvl w:ilvl="0">
      <w:start w:val="1"/>
      <w:numFmt w:val="decimal"/>
      <w:lvlText w:val="%1."/>
      <w:lvlJc w:val="left"/>
      <w:pPr>
        <w:tabs>
          <w:tab w:val="num" w:pos="1800"/>
        </w:tabs>
        <w:ind w:left="1800" w:hanging="360"/>
      </w:pPr>
    </w:lvl>
  </w:abstractNum>
  <w:abstractNum w:abstractNumId="1">
    <w:nsid w:val="FFFFFF7D"/>
    <w:multiLevelType w:val="singleLevel"/>
    <w:tmpl w:val="DADA94F2"/>
    <w:lvl w:ilvl="0">
      <w:start w:val="1"/>
      <w:numFmt w:val="decimal"/>
      <w:lvlText w:val="%1."/>
      <w:lvlJc w:val="left"/>
      <w:pPr>
        <w:tabs>
          <w:tab w:val="num" w:pos="1440"/>
        </w:tabs>
        <w:ind w:left="1440" w:hanging="360"/>
      </w:pPr>
    </w:lvl>
  </w:abstractNum>
  <w:abstractNum w:abstractNumId="2">
    <w:nsid w:val="FFFFFF7E"/>
    <w:multiLevelType w:val="singleLevel"/>
    <w:tmpl w:val="A0E4E5B2"/>
    <w:lvl w:ilvl="0">
      <w:start w:val="1"/>
      <w:numFmt w:val="decimal"/>
      <w:lvlText w:val="%1."/>
      <w:lvlJc w:val="left"/>
      <w:pPr>
        <w:tabs>
          <w:tab w:val="num" w:pos="1080"/>
        </w:tabs>
        <w:ind w:left="1080" w:hanging="360"/>
      </w:pPr>
    </w:lvl>
  </w:abstractNum>
  <w:abstractNum w:abstractNumId="3">
    <w:nsid w:val="FFFFFF7F"/>
    <w:multiLevelType w:val="singleLevel"/>
    <w:tmpl w:val="B4188A06"/>
    <w:lvl w:ilvl="0">
      <w:start w:val="1"/>
      <w:numFmt w:val="decimal"/>
      <w:lvlText w:val="%1."/>
      <w:lvlJc w:val="left"/>
      <w:pPr>
        <w:tabs>
          <w:tab w:val="num" w:pos="720"/>
        </w:tabs>
        <w:ind w:left="720" w:hanging="360"/>
      </w:pPr>
    </w:lvl>
  </w:abstractNum>
  <w:abstractNum w:abstractNumId="4">
    <w:nsid w:val="FFFFFF80"/>
    <w:multiLevelType w:val="singleLevel"/>
    <w:tmpl w:val="1E0C080A"/>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CB9E1936"/>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13A06938"/>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93C8D00C"/>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B87E3E76"/>
    <w:lvl w:ilvl="0">
      <w:start w:val="1"/>
      <w:numFmt w:val="decimal"/>
      <w:pStyle w:val="a"/>
      <w:lvlText w:val="%1."/>
      <w:lvlJc w:val="left"/>
      <w:pPr>
        <w:tabs>
          <w:tab w:val="num" w:pos="360"/>
        </w:tabs>
        <w:ind w:left="360" w:hanging="360"/>
      </w:pPr>
    </w:lvl>
  </w:abstractNum>
  <w:abstractNum w:abstractNumId="9">
    <w:nsid w:val="FFFFFF89"/>
    <w:multiLevelType w:val="singleLevel"/>
    <w:tmpl w:val="BAA6FCB4"/>
    <w:lvl w:ilvl="0">
      <w:start w:val="1"/>
      <w:numFmt w:val="bullet"/>
      <w:lvlText w:val="−"/>
      <w:lvlJc w:val="left"/>
      <w:pPr>
        <w:ind w:left="720" w:hanging="360"/>
      </w:pPr>
      <w:rPr>
        <w:rFonts w:ascii="Century Gothic" w:hAnsi="Century Gothic" w:hint="default"/>
        <w:color w:val="0D0D0D" w:themeColor="text1" w:themeTint="F2"/>
      </w:rPr>
    </w:lvl>
  </w:abstractNum>
  <w:abstractNum w:abstractNumId="10">
    <w:nsid w:val="01122BF4"/>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nsid w:val="0B143775"/>
    <w:multiLevelType w:val="hybridMultilevel"/>
    <w:tmpl w:val="21ECE49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0D483622"/>
    <w:multiLevelType w:val="multilevel"/>
    <w:tmpl w:val="04090023"/>
    <w:lvl w:ilvl="0">
      <w:start w:val="1"/>
      <w:numFmt w:val="upperRoman"/>
      <w:lvlText w:val="מאמר %1."/>
      <w:lvlJc w:val="left"/>
      <w:pPr>
        <w:ind w:left="0" w:firstLine="0"/>
      </w:pPr>
    </w:lvl>
    <w:lvl w:ilvl="1">
      <w:start w:val="1"/>
      <w:numFmt w:val="decimalZero"/>
      <w:isLgl/>
      <w:lvlText w:val="מקטע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3">
    <w:nsid w:val="0ECE2D3D"/>
    <w:multiLevelType w:val="hybridMultilevel"/>
    <w:tmpl w:val="7B5E51E4"/>
    <w:lvl w:ilvl="0" w:tplc="251C09B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22875ECC"/>
    <w:multiLevelType w:val="hybridMultilevel"/>
    <w:tmpl w:val="5E1483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nsid w:val="351778F4"/>
    <w:multiLevelType w:val="hybridMultilevel"/>
    <w:tmpl w:val="AD02A73A"/>
    <w:lvl w:ilvl="0" w:tplc="57ACF912">
      <w:start w:val="1"/>
      <w:numFmt w:val="hebrew1"/>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47164D0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51754DFF"/>
    <w:multiLevelType w:val="hybridMultilevel"/>
    <w:tmpl w:val="7E60A12E"/>
    <w:lvl w:ilvl="0" w:tplc="10EEBB2E">
      <w:start w:val="1"/>
      <w:numFmt w:val="hebrew1"/>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51A91A42"/>
    <w:multiLevelType w:val="hybridMultilevel"/>
    <w:tmpl w:val="89E6BA76"/>
    <w:lvl w:ilvl="0" w:tplc="5FC0ABAC">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5CE17728"/>
    <w:multiLevelType w:val="hybridMultilevel"/>
    <w:tmpl w:val="27FEC184"/>
    <w:lvl w:ilvl="0" w:tplc="5FC0ABAC">
      <w:numFmt w:val="bullet"/>
      <w:lvlText w:val="-"/>
      <w:lvlJc w:val="left"/>
      <w:pPr>
        <w:ind w:left="720" w:hanging="360"/>
      </w:pPr>
      <w:rPr>
        <w:rFonts w:ascii="Arial" w:eastAsiaTheme="minorHAnsi"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95538B7"/>
    <w:multiLevelType w:val="hybridMultilevel"/>
    <w:tmpl w:val="127C7C0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7D656D50"/>
    <w:multiLevelType w:val="hybridMultilevel"/>
    <w:tmpl w:val="4DF89A52"/>
    <w:lvl w:ilvl="0" w:tplc="0409000F">
      <w:start w:val="1"/>
      <w:numFmt w:val="decimal"/>
      <w:lvlText w:val="%1."/>
      <w:lvlJc w:val="left"/>
      <w:pPr>
        <w:ind w:left="1068" w:hanging="360"/>
      </w:pPr>
      <w:rPr>
        <w:rFonts w:hint="default"/>
      </w:r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num w:numId="1">
    <w:abstractNumId w:val="9"/>
  </w:num>
  <w:num w:numId="2">
    <w:abstractNumId w:val="8"/>
  </w:num>
  <w:num w:numId="3">
    <w:abstractNumId w:val="16"/>
  </w:num>
  <w:num w:numId="4">
    <w:abstractNumId w:val="10"/>
  </w:num>
  <w:num w:numId="5">
    <w:abstractNumId w:val="12"/>
  </w:num>
  <w:num w:numId="6">
    <w:abstractNumId w:val="7"/>
  </w:num>
  <w:num w:numId="7">
    <w:abstractNumId w:val="6"/>
  </w:num>
  <w:num w:numId="8">
    <w:abstractNumId w:val="5"/>
  </w:num>
  <w:num w:numId="9">
    <w:abstractNumId w:val="4"/>
  </w:num>
  <w:num w:numId="10">
    <w:abstractNumId w:val="3"/>
  </w:num>
  <w:num w:numId="11">
    <w:abstractNumId w:val="2"/>
  </w:num>
  <w:num w:numId="12">
    <w:abstractNumId w:val="1"/>
  </w:num>
  <w:num w:numId="13">
    <w:abstractNumId w:val="0"/>
  </w:num>
  <w:num w:numId="14">
    <w:abstractNumId w:val="18"/>
  </w:num>
  <w:num w:numId="15">
    <w:abstractNumId w:val="19"/>
  </w:num>
  <w:num w:numId="16">
    <w:abstractNumId w:val="11"/>
  </w:num>
  <w:num w:numId="17">
    <w:abstractNumId w:val="14"/>
  </w:num>
  <w:num w:numId="18">
    <w:abstractNumId w:val="21"/>
  </w:num>
  <w:num w:numId="19">
    <w:abstractNumId w:val="17"/>
  </w:num>
  <w:num w:numId="20">
    <w:abstractNumId w:val="13"/>
  </w:num>
  <w:num w:numId="21">
    <w:abstractNumId w:val="20"/>
  </w:num>
  <w:num w:numId="22">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displayBackgroundShape/>
  <w:activeWritingStyle w:appName="MSWord" w:lang="ar-SA" w:vendorID="64" w:dllVersion="131078" w:nlCheck="1" w:checkStyle="0"/>
  <w:activeWritingStyle w:appName="MSWord" w:lang="en-US" w:vendorID="64" w:dllVersion="131078" w:nlCheck="1" w:checkStyle="1"/>
  <w:activeWritingStyle w:appName="MSWord" w:lang="en-GB" w:vendorID="64" w:dllVersion="131078" w:nlCheck="1" w:checkStyle="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Microbiology&lt;/Style&gt;&lt;LeftDelim&gt;{&lt;/LeftDelim&gt;&lt;RightDelim&gt;}&lt;/RightDelim&gt;&lt;FontName&gt;David&lt;/FontName&gt;&lt;FontSize&gt;2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054DA4"/>
    <w:rsid w:val="0000219D"/>
    <w:rsid w:val="00002E39"/>
    <w:rsid w:val="00003851"/>
    <w:rsid w:val="00004265"/>
    <w:rsid w:val="0001088E"/>
    <w:rsid w:val="000268ED"/>
    <w:rsid w:val="00026D62"/>
    <w:rsid w:val="00026DC5"/>
    <w:rsid w:val="00026F10"/>
    <w:rsid w:val="000404B6"/>
    <w:rsid w:val="00044B10"/>
    <w:rsid w:val="00054DA4"/>
    <w:rsid w:val="00055749"/>
    <w:rsid w:val="00055EA4"/>
    <w:rsid w:val="00060CC7"/>
    <w:rsid w:val="00081B29"/>
    <w:rsid w:val="00083E76"/>
    <w:rsid w:val="00086D36"/>
    <w:rsid w:val="000908B0"/>
    <w:rsid w:val="00090D85"/>
    <w:rsid w:val="000924DE"/>
    <w:rsid w:val="00094136"/>
    <w:rsid w:val="0009436B"/>
    <w:rsid w:val="000A734C"/>
    <w:rsid w:val="000B0CB4"/>
    <w:rsid w:val="000C09AF"/>
    <w:rsid w:val="000D44DF"/>
    <w:rsid w:val="000D5F3B"/>
    <w:rsid w:val="000D63C2"/>
    <w:rsid w:val="000F2966"/>
    <w:rsid w:val="000F352A"/>
    <w:rsid w:val="000F781A"/>
    <w:rsid w:val="00103251"/>
    <w:rsid w:val="00111B56"/>
    <w:rsid w:val="001136AC"/>
    <w:rsid w:val="00122098"/>
    <w:rsid w:val="00122C6F"/>
    <w:rsid w:val="00132DA0"/>
    <w:rsid w:val="00134C3A"/>
    <w:rsid w:val="00136E09"/>
    <w:rsid w:val="00152E69"/>
    <w:rsid w:val="00156079"/>
    <w:rsid w:val="00160DE4"/>
    <w:rsid w:val="001A05CC"/>
    <w:rsid w:val="001B22BE"/>
    <w:rsid w:val="001C28F5"/>
    <w:rsid w:val="001F6763"/>
    <w:rsid w:val="001F7768"/>
    <w:rsid w:val="002013AC"/>
    <w:rsid w:val="0022239A"/>
    <w:rsid w:val="002254E2"/>
    <w:rsid w:val="002372A3"/>
    <w:rsid w:val="00242824"/>
    <w:rsid w:val="002442CC"/>
    <w:rsid w:val="00251B9D"/>
    <w:rsid w:val="00261741"/>
    <w:rsid w:val="00266F97"/>
    <w:rsid w:val="002721B8"/>
    <w:rsid w:val="002779C3"/>
    <w:rsid w:val="0029363C"/>
    <w:rsid w:val="002B4F39"/>
    <w:rsid w:val="002C3361"/>
    <w:rsid w:val="002C522E"/>
    <w:rsid w:val="002D08B0"/>
    <w:rsid w:val="002D1CB8"/>
    <w:rsid w:val="002D5DDA"/>
    <w:rsid w:val="002D730D"/>
    <w:rsid w:val="002D7790"/>
    <w:rsid w:val="002E3CAB"/>
    <w:rsid w:val="002E7351"/>
    <w:rsid w:val="002F0EA0"/>
    <w:rsid w:val="002F7B07"/>
    <w:rsid w:val="00301127"/>
    <w:rsid w:val="0031082B"/>
    <w:rsid w:val="003245E2"/>
    <w:rsid w:val="00327871"/>
    <w:rsid w:val="003300DB"/>
    <w:rsid w:val="003435A1"/>
    <w:rsid w:val="003459E4"/>
    <w:rsid w:val="003607C9"/>
    <w:rsid w:val="00362E12"/>
    <w:rsid w:val="00373C42"/>
    <w:rsid w:val="0038532F"/>
    <w:rsid w:val="00386ABB"/>
    <w:rsid w:val="003C693B"/>
    <w:rsid w:val="003C73F1"/>
    <w:rsid w:val="003D1C06"/>
    <w:rsid w:val="003D64E5"/>
    <w:rsid w:val="003E05AC"/>
    <w:rsid w:val="003E076A"/>
    <w:rsid w:val="003E547D"/>
    <w:rsid w:val="003E5616"/>
    <w:rsid w:val="003F029D"/>
    <w:rsid w:val="003F0911"/>
    <w:rsid w:val="004011F5"/>
    <w:rsid w:val="004019F5"/>
    <w:rsid w:val="00413DF0"/>
    <w:rsid w:val="004161DF"/>
    <w:rsid w:val="004220B1"/>
    <w:rsid w:val="00435C2A"/>
    <w:rsid w:val="00444652"/>
    <w:rsid w:val="00453597"/>
    <w:rsid w:val="00480B91"/>
    <w:rsid w:val="00482511"/>
    <w:rsid w:val="00490AE5"/>
    <w:rsid w:val="00492E19"/>
    <w:rsid w:val="00493D96"/>
    <w:rsid w:val="0049494C"/>
    <w:rsid w:val="004E3C17"/>
    <w:rsid w:val="004E5FC9"/>
    <w:rsid w:val="004F3B1A"/>
    <w:rsid w:val="004F747D"/>
    <w:rsid w:val="0050291C"/>
    <w:rsid w:val="00530ACD"/>
    <w:rsid w:val="00545484"/>
    <w:rsid w:val="005518EE"/>
    <w:rsid w:val="00563FA4"/>
    <w:rsid w:val="00566BFA"/>
    <w:rsid w:val="00580A50"/>
    <w:rsid w:val="00581F12"/>
    <w:rsid w:val="00583E89"/>
    <w:rsid w:val="00593B0E"/>
    <w:rsid w:val="005965B0"/>
    <w:rsid w:val="005A07A6"/>
    <w:rsid w:val="005A13B5"/>
    <w:rsid w:val="005A675E"/>
    <w:rsid w:val="005B1332"/>
    <w:rsid w:val="005B1E57"/>
    <w:rsid w:val="005B6C5C"/>
    <w:rsid w:val="005B736F"/>
    <w:rsid w:val="005C02A9"/>
    <w:rsid w:val="005C0CEA"/>
    <w:rsid w:val="005C2D94"/>
    <w:rsid w:val="005E0690"/>
    <w:rsid w:val="005E7026"/>
    <w:rsid w:val="005F15CC"/>
    <w:rsid w:val="005F2340"/>
    <w:rsid w:val="005F359E"/>
    <w:rsid w:val="00600342"/>
    <w:rsid w:val="006141A6"/>
    <w:rsid w:val="00615CC8"/>
    <w:rsid w:val="00615D4D"/>
    <w:rsid w:val="00625D8E"/>
    <w:rsid w:val="00643449"/>
    <w:rsid w:val="006459D6"/>
    <w:rsid w:val="00670560"/>
    <w:rsid w:val="00672D35"/>
    <w:rsid w:val="006751DE"/>
    <w:rsid w:val="00686336"/>
    <w:rsid w:val="00691D24"/>
    <w:rsid w:val="006C3EF0"/>
    <w:rsid w:val="006D3B09"/>
    <w:rsid w:val="006D604D"/>
    <w:rsid w:val="006D79A2"/>
    <w:rsid w:val="006E1475"/>
    <w:rsid w:val="006E1E0C"/>
    <w:rsid w:val="006E5C80"/>
    <w:rsid w:val="006E61FC"/>
    <w:rsid w:val="006F038D"/>
    <w:rsid w:val="00704A39"/>
    <w:rsid w:val="0071393C"/>
    <w:rsid w:val="007331D1"/>
    <w:rsid w:val="00746EE5"/>
    <w:rsid w:val="00751CA8"/>
    <w:rsid w:val="00757535"/>
    <w:rsid w:val="007663FF"/>
    <w:rsid w:val="0077315C"/>
    <w:rsid w:val="00784BF4"/>
    <w:rsid w:val="00792565"/>
    <w:rsid w:val="007957B9"/>
    <w:rsid w:val="00795A18"/>
    <w:rsid w:val="007A4C0A"/>
    <w:rsid w:val="007B55C9"/>
    <w:rsid w:val="007C3A62"/>
    <w:rsid w:val="007E3BBD"/>
    <w:rsid w:val="007E3CB9"/>
    <w:rsid w:val="007F61F3"/>
    <w:rsid w:val="00807032"/>
    <w:rsid w:val="008143E2"/>
    <w:rsid w:val="0081546B"/>
    <w:rsid w:val="0083757D"/>
    <w:rsid w:val="008510BD"/>
    <w:rsid w:val="0085418D"/>
    <w:rsid w:val="00864496"/>
    <w:rsid w:val="00865E9F"/>
    <w:rsid w:val="00866DCB"/>
    <w:rsid w:val="008837DC"/>
    <w:rsid w:val="008911B7"/>
    <w:rsid w:val="008951A5"/>
    <w:rsid w:val="008A700B"/>
    <w:rsid w:val="008A74C4"/>
    <w:rsid w:val="008B5C3A"/>
    <w:rsid w:val="008C42FB"/>
    <w:rsid w:val="008C4A2C"/>
    <w:rsid w:val="008E5A1D"/>
    <w:rsid w:val="008F3576"/>
    <w:rsid w:val="00925AD0"/>
    <w:rsid w:val="00932791"/>
    <w:rsid w:val="00936F01"/>
    <w:rsid w:val="009440AD"/>
    <w:rsid w:val="009447D7"/>
    <w:rsid w:val="00945242"/>
    <w:rsid w:val="009511CC"/>
    <w:rsid w:val="00953F4D"/>
    <w:rsid w:val="009610E1"/>
    <w:rsid w:val="00963F4D"/>
    <w:rsid w:val="00967313"/>
    <w:rsid w:val="00971CF1"/>
    <w:rsid w:val="009729D8"/>
    <w:rsid w:val="00972A7A"/>
    <w:rsid w:val="00972FA3"/>
    <w:rsid w:val="00987696"/>
    <w:rsid w:val="009910C5"/>
    <w:rsid w:val="009966CC"/>
    <w:rsid w:val="009A29C2"/>
    <w:rsid w:val="009A33B0"/>
    <w:rsid w:val="009B3C2A"/>
    <w:rsid w:val="009B5CE7"/>
    <w:rsid w:val="009B797A"/>
    <w:rsid w:val="009C1B90"/>
    <w:rsid w:val="009C33A4"/>
    <w:rsid w:val="009E7EEC"/>
    <w:rsid w:val="009F5AFA"/>
    <w:rsid w:val="00A073F9"/>
    <w:rsid w:val="00A177FE"/>
    <w:rsid w:val="00A2414D"/>
    <w:rsid w:val="00A25CF3"/>
    <w:rsid w:val="00A439A2"/>
    <w:rsid w:val="00A44F1E"/>
    <w:rsid w:val="00A45AD1"/>
    <w:rsid w:val="00A4640E"/>
    <w:rsid w:val="00A66347"/>
    <w:rsid w:val="00A744D0"/>
    <w:rsid w:val="00A764E8"/>
    <w:rsid w:val="00A8141B"/>
    <w:rsid w:val="00A84742"/>
    <w:rsid w:val="00A85ADA"/>
    <w:rsid w:val="00A977CB"/>
    <w:rsid w:val="00AA1629"/>
    <w:rsid w:val="00AA1B82"/>
    <w:rsid w:val="00AB631A"/>
    <w:rsid w:val="00AB7BE2"/>
    <w:rsid w:val="00AF2D4C"/>
    <w:rsid w:val="00AF6946"/>
    <w:rsid w:val="00B0015D"/>
    <w:rsid w:val="00B07D09"/>
    <w:rsid w:val="00B17C1F"/>
    <w:rsid w:val="00B20E3E"/>
    <w:rsid w:val="00B246D9"/>
    <w:rsid w:val="00B44C5C"/>
    <w:rsid w:val="00B454C6"/>
    <w:rsid w:val="00B525B8"/>
    <w:rsid w:val="00B561A3"/>
    <w:rsid w:val="00B5717E"/>
    <w:rsid w:val="00B60BF4"/>
    <w:rsid w:val="00B637D6"/>
    <w:rsid w:val="00B6557B"/>
    <w:rsid w:val="00B666AE"/>
    <w:rsid w:val="00B747F3"/>
    <w:rsid w:val="00B751BE"/>
    <w:rsid w:val="00B77347"/>
    <w:rsid w:val="00B77808"/>
    <w:rsid w:val="00BA5319"/>
    <w:rsid w:val="00BA6426"/>
    <w:rsid w:val="00BB0105"/>
    <w:rsid w:val="00BB02F7"/>
    <w:rsid w:val="00BD2387"/>
    <w:rsid w:val="00BE0264"/>
    <w:rsid w:val="00BE70C6"/>
    <w:rsid w:val="00BE7A12"/>
    <w:rsid w:val="00BF1D2F"/>
    <w:rsid w:val="00BF2459"/>
    <w:rsid w:val="00C106F9"/>
    <w:rsid w:val="00C1648E"/>
    <w:rsid w:val="00C2205D"/>
    <w:rsid w:val="00C26975"/>
    <w:rsid w:val="00C41DB3"/>
    <w:rsid w:val="00C42BA7"/>
    <w:rsid w:val="00C4496E"/>
    <w:rsid w:val="00C4548E"/>
    <w:rsid w:val="00C51CF2"/>
    <w:rsid w:val="00C60F3B"/>
    <w:rsid w:val="00C730D3"/>
    <w:rsid w:val="00C73CC3"/>
    <w:rsid w:val="00C74145"/>
    <w:rsid w:val="00CA3BAE"/>
    <w:rsid w:val="00CB2A77"/>
    <w:rsid w:val="00CB4B5B"/>
    <w:rsid w:val="00CC2503"/>
    <w:rsid w:val="00CC39F0"/>
    <w:rsid w:val="00CC4D0F"/>
    <w:rsid w:val="00CC648D"/>
    <w:rsid w:val="00CD1049"/>
    <w:rsid w:val="00CD70A3"/>
    <w:rsid w:val="00CD7C14"/>
    <w:rsid w:val="00CE363A"/>
    <w:rsid w:val="00CE6E78"/>
    <w:rsid w:val="00CF0396"/>
    <w:rsid w:val="00CF268E"/>
    <w:rsid w:val="00CF7818"/>
    <w:rsid w:val="00D02691"/>
    <w:rsid w:val="00D06E2E"/>
    <w:rsid w:val="00D11E1D"/>
    <w:rsid w:val="00D33109"/>
    <w:rsid w:val="00D37BAD"/>
    <w:rsid w:val="00D50B25"/>
    <w:rsid w:val="00D76A22"/>
    <w:rsid w:val="00D76C6C"/>
    <w:rsid w:val="00D85840"/>
    <w:rsid w:val="00D92C2C"/>
    <w:rsid w:val="00D93DA8"/>
    <w:rsid w:val="00D957F9"/>
    <w:rsid w:val="00DA44E2"/>
    <w:rsid w:val="00DB20DD"/>
    <w:rsid w:val="00DB4C31"/>
    <w:rsid w:val="00DB60EF"/>
    <w:rsid w:val="00DC2867"/>
    <w:rsid w:val="00DC3E40"/>
    <w:rsid w:val="00DE73E0"/>
    <w:rsid w:val="00E026BD"/>
    <w:rsid w:val="00E032C1"/>
    <w:rsid w:val="00E04A1F"/>
    <w:rsid w:val="00E07010"/>
    <w:rsid w:val="00E113CC"/>
    <w:rsid w:val="00E21D9F"/>
    <w:rsid w:val="00E24BEE"/>
    <w:rsid w:val="00E25CA2"/>
    <w:rsid w:val="00E30366"/>
    <w:rsid w:val="00E30D9B"/>
    <w:rsid w:val="00E439FE"/>
    <w:rsid w:val="00E46E3D"/>
    <w:rsid w:val="00E55D6B"/>
    <w:rsid w:val="00E55E46"/>
    <w:rsid w:val="00E5662B"/>
    <w:rsid w:val="00E6545B"/>
    <w:rsid w:val="00E6704E"/>
    <w:rsid w:val="00E73F3D"/>
    <w:rsid w:val="00E774A7"/>
    <w:rsid w:val="00E775BC"/>
    <w:rsid w:val="00E92D05"/>
    <w:rsid w:val="00EA3144"/>
    <w:rsid w:val="00EA4067"/>
    <w:rsid w:val="00EA7359"/>
    <w:rsid w:val="00ED24C1"/>
    <w:rsid w:val="00EE4793"/>
    <w:rsid w:val="00EF5637"/>
    <w:rsid w:val="00F109E3"/>
    <w:rsid w:val="00F1479A"/>
    <w:rsid w:val="00F26639"/>
    <w:rsid w:val="00F328B3"/>
    <w:rsid w:val="00F42AFE"/>
    <w:rsid w:val="00F46B9C"/>
    <w:rsid w:val="00F5427D"/>
    <w:rsid w:val="00F54ABF"/>
    <w:rsid w:val="00FA016D"/>
    <w:rsid w:val="00FA7D30"/>
    <w:rsid w:val="00FB1C4D"/>
    <w:rsid w:val="00FB2D4F"/>
    <w:rsid w:val="00FB634F"/>
    <w:rsid w:val="00FC0666"/>
    <w:rsid w:val="00FC410F"/>
    <w:rsid w:val="00FD01FD"/>
    <w:rsid w:val="00FE75C2"/>
    <w:rsid w:val="00FF015C"/>
    <w:rsid w:val="00FF2134"/>
    <w:rsid w:val="00FF235D"/>
  </w:rsids>
  <m:mathPr>
    <m:mathFont m:val="Cambria Math"/>
    <m:brkBin m:val="before"/>
    <m:brkBinSub m:val="--"/>
    <m:smallFrac m:val="0"/>
    <m:dispDef/>
    <m:lMargin m:val="0"/>
    <m:rMargin m:val="0"/>
    <m:defJc m:val="centerGroup"/>
    <m:wrapIndent m:val="1440"/>
    <m:intLim m:val="subSup"/>
    <m:naryLim m:val="undOvr"/>
  </m:mathPr>
  <w:themeFontLang w:val="en-GB"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A44F755-66C6-4F7B-AEDE-97CFE92F44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he-I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0" w:unhideWhenUsed="1" w:qFormat="1"/>
    <w:lsdException w:name="List Number" w:semiHidden="1" w:uiPriority="1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2"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3"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0">
    <w:name w:val="Normal"/>
    <w:qFormat/>
    <w:rsid w:val="00CD70A3"/>
    <w:pPr>
      <w:bidi/>
      <w:spacing w:before="120" w:after="200" w:line="360" w:lineRule="auto"/>
      <w:jc w:val="both"/>
    </w:pPr>
    <w:rPr>
      <w:rFonts w:ascii="David" w:hAnsi="David" w:cs="David"/>
      <w:color w:val="595959" w:themeColor="text1" w:themeTint="A6"/>
      <w:sz w:val="24"/>
      <w:szCs w:val="24"/>
      <w:lang w:val="en-US" w:eastAsia="he-IL"/>
    </w:rPr>
  </w:style>
  <w:style w:type="paragraph" w:styleId="1">
    <w:name w:val="heading 1"/>
    <w:basedOn w:val="a0"/>
    <w:next w:val="a0"/>
    <w:link w:val="10"/>
    <w:uiPriority w:val="9"/>
    <w:qFormat/>
    <w:rsid w:val="00054DA4"/>
    <w:pPr>
      <w:keepNext/>
      <w:keepLines/>
      <w:spacing w:before="600" w:after="60"/>
      <w:contextualSpacing/>
      <w:outlineLvl w:val="0"/>
    </w:pPr>
    <w:rPr>
      <w:rFonts w:eastAsiaTheme="majorEastAsia"/>
      <w:b/>
      <w:bCs/>
      <w:color w:val="auto"/>
      <w:sz w:val="40"/>
      <w:szCs w:val="32"/>
      <w:u w:val="single"/>
    </w:rPr>
  </w:style>
  <w:style w:type="paragraph" w:styleId="2">
    <w:name w:val="heading 2"/>
    <w:basedOn w:val="a0"/>
    <w:next w:val="a0"/>
    <w:link w:val="20"/>
    <w:uiPriority w:val="9"/>
    <w:unhideWhenUsed/>
    <w:qFormat/>
    <w:rsid w:val="00054DA4"/>
    <w:pPr>
      <w:keepNext/>
      <w:keepLines/>
      <w:spacing w:before="240" w:after="0"/>
      <w:contextualSpacing/>
      <w:outlineLvl w:val="1"/>
    </w:pPr>
    <w:rPr>
      <w:rFonts w:eastAsiaTheme="majorEastAsia"/>
      <w:caps/>
      <w:color w:val="auto"/>
      <w:sz w:val="28"/>
      <w:szCs w:val="28"/>
      <w:u w:val="single"/>
    </w:rPr>
  </w:style>
  <w:style w:type="paragraph" w:styleId="3">
    <w:name w:val="heading 3"/>
    <w:basedOn w:val="a0"/>
    <w:next w:val="a0"/>
    <w:link w:val="30"/>
    <w:uiPriority w:val="9"/>
    <w:unhideWhenUsed/>
    <w:qFormat/>
    <w:rsid w:val="00054DA4"/>
    <w:pPr>
      <w:outlineLvl w:val="2"/>
    </w:pPr>
    <w:rPr>
      <w:u w:val="single"/>
    </w:rPr>
  </w:style>
  <w:style w:type="paragraph" w:styleId="4">
    <w:name w:val="heading 4"/>
    <w:basedOn w:val="3"/>
    <w:next w:val="a0"/>
    <w:link w:val="40"/>
    <w:uiPriority w:val="9"/>
    <w:unhideWhenUsed/>
    <w:qFormat/>
    <w:rsid w:val="00054DA4"/>
    <w:pPr>
      <w:outlineLvl w:val="3"/>
    </w:pPr>
  </w:style>
  <w:style w:type="paragraph" w:styleId="5">
    <w:name w:val="heading 5"/>
    <w:basedOn w:val="4"/>
    <w:next w:val="a0"/>
    <w:link w:val="50"/>
    <w:uiPriority w:val="9"/>
    <w:unhideWhenUsed/>
    <w:qFormat/>
    <w:rsid w:val="00054DA4"/>
    <w:pPr>
      <w:outlineLvl w:val="4"/>
    </w:pPr>
  </w:style>
  <w:style w:type="paragraph" w:styleId="6">
    <w:name w:val="heading 6"/>
    <w:basedOn w:val="a0"/>
    <w:next w:val="a0"/>
    <w:link w:val="60"/>
    <w:uiPriority w:val="9"/>
    <w:semiHidden/>
    <w:unhideWhenUsed/>
    <w:qFormat/>
    <w:rsid w:val="00054DA4"/>
    <w:pPr>
      <w:keepNext/>
      <w:keepLines/>
      <w:spacing w:before="40" w:after="0"/>
      <w:outlineLvl w:val="5"/>
    </w:pPr>
    <w:rPr>
      <w:rFonts w:asciiTheme="majorHAnsi" w:eastAsiaTheme="majorEastAsia" w:hAnsiTheme="majorHAnsi" w:cstheme="majorBidi"/>
      <w:color w:val="1F4D78" w:themeColor="accent1" w:themeShade="7F"/>
    </w:rPr>
  </w:style>
  <w:style w:type="paragraph" w:styleId="7">
    <w:name w:val="heading 7"/>
    <w:basedOn w:val="a0"/>
    <w:next w:val="a0"/>
    <w:link w:val="70"/>
    <w:uiPriority w:val="9"/>
    <w:semiHidden/>
    <w:unhideWhenUsed/>
    <w:qFormat/>
    <w:rsid w:val="00054DA4"/>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8">
    <w:name w:val="heading 8"/>
    <w:basedOn w:val="a0"/>
    <w:next w:val="a0"/>
    <w:link w:val="80"/>
    <w:uiPriority w:val="9"/>
    <w:semiHidden/>
    <w:unhideWhenUsed/>
    <w:qFormat/>
    <w:rsid w:val="00054DA4"/>
    <w:pPr>
      <w:keepNext/>
      <w:keepLines/>
      <w:spacing w:before="40" w:after="0"/>
      <w:outlineLvl w:val="7"/>
    </w:pPr>
    <w:rPr>
      <w:rFonts w:asciiTheme="majorHAnsi" w:eastAsiaTheme="majorEastAsia" w:hAnsiTheme="majorHAnsi" w:cstheme="majorBidi"/>
      <w:color w:val="272727" w:themeColor="text1" w:themeTint="D8"/>
      <w:szCs w:val="21"/>
    </w:rPr>
  </w:style>
  <w:style w:type="paragraph" w:styleId="9">
    <w:name w:val="heading 9"/>
    <w:basedOn w:val="a0"/>
    <w:next w:val="a0"/>
    <w:link w:val="90"/>
    <w:uiPriority w:val="9"/>
    <w:semiHidden/>
    <w:unhideWhenUsed/>
    <w:qFormat/>
    <w:rsid w:val="00054DA4"/>
    <w:pPr>
      <w:keepNext/>
      <w:keepLines/>
      <w:spacing w:before="40" w:after="0"/>
      <w:outlineLvl w:val="8"/>
    </w:pPr>
    <w:rPr>
      <w:rFonts w:asciiTheme="majorHAnsi" w:eastAsiaTheme="majorEastAsia" w:hAnsiTheme="majorHAnsi" w:cstheme="majorBidi"/>
      <w:i/>
      <w:iCs/>
      <w:color w:val="272727" w:themeColor="text1" w:themeTint="D8"/>
      <w:szCs w:val="2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כותרת 1 תו"/>
    <w:basedOn w:val="a1"/>
    <w:link w:val="1"/>
    <w:uiPriority w:val="9"/>
    <w:rsid w:val="00054DA4"/>
    <w:rPr>
      <w:rFonts w:ascii="David" w:eastAsiaTheme="majorEastAsia" w:hAnsi="David" w:cs="David"/>
      <w:b/>
      <w:bCs/>
      <w:sz w:val="40"/>
      <w:szCs w:val="32"/>
      <w:u w:val="single"/>
      <w:lang w:val="en-US" w:eastAsia="he-IL"/>
    </w:rPr>
  </w:style>
  <w:style w:type="character" w:customStyle="1" w:styleId="20">
    <w:name w:val="כותרת 2 תו"/>
    <w:basedOn w:val="a1"/>
    <w:link w:val="2"/>
    <w:uiPriority w:val="9"/>
    <w:rsid w:val="00054DA4"/>
    <w:rPr>
      <w:rFonts w:ascii="David" w:eastAsiaTheme="majorEastAsia" w:hAnsi="David" w:cs="David"/>
      <w:caps/>
      <w:sz w:val="28"/>
      <w:szCs w:val="28"/>
      <w:u w:val="single"/>
      <w:lang w:val="en-US" w:eastAsia="he-IL"/>
    </w:rPr>
  </w:style>
  <w:style w:type="character" w:customStyle="1" w:styleId="30">
    <w:name w:val="כותרת 3 תו"/>
    <w:basedOn w:val="a1"/>
    <w:link w:val="3"/>
    <w:uiPriority w:val="9"/>
    <w:rsid w:val="00054DA4"/>
    <w:rPr>
      <w:rFonts w:ascii="David" w:hAnsi="David" w:cs="David"/>
      <w:color w:val="595959" w:themeColor="text1" w:themeTint="A6"/>
      <w:sz w:val="24"/>
      <w:szCs w:val="24"/>
      <w:u w:val="single"/>
      <w:lang w:val="en-US" w:eastAsia="he-IL"/>
    </w:rPr>
  </w:style>
  <w:style w:type="character" w:customStyle="1" w:styleId="40">
    <w:name w:val="כותרת 4 תו"/>
    <w:basedOn w:val="a1"/>
    <w:link w:val="4"/>
    <w:uiPriority w:val="9"/>
    <w:rsid w:val="00054DA4"/>
    <w:rPr>
      <w:rFonts w:ascii="David" w:hAnsi="David" w:cs="David"/>
      <w:color w:val="595959" w:themeColor="text1" w:themeTint="A6"/>
      <w:sz w:val="24"/>
      <w:szCs w:val="24"/>
      <w:u w:val="single"/>
      <w:lang w:val="en-US" w:eastAsia="he-IL"/>
    </w:rPr>
  </w:style>
  <w:style w:type="character" w:customStyle="1" w:styleId="50">
    <w:name w:val="כותרת 5 תו"/>
    <w:basedOn w:val="a1"/>
    <w:link w:val="5"/>
    <w:uiPriority w:val="9"/>
    <w:rsid w:val="00054DA4"/>
    <w:rPr>
      <w:rFonts w:ascii="David" w:hAnsi="David" w:cs="David"/>
      <w:color w:val="595959" w:themeColor="text1" w:themeTint="A6"/>
      <w:sz w:val="24"/>
      <w:szCs w:val="24"/>
      <w:u w:val="single"/>
      <w:lang w:val="en-US" w:eastAsia="he-IL"/>
    </w:rPr>
  </w:style>
  <w:style w:type="character" w:customStyle="1" w:styleId="60">
    <w:name w:val="כותרת 6 תו"/>
    <w:basedOn w:val="a1"/>
    <w:link w:val="6"/>
    <w:uiPriority w:val="9"/>
    <w:semiHidden/>
    <w:rsid w:val="00054DA4"/>
    <w:rPr>
      <w:rFonts w:asciiTheme="majorHAnsi" w:eastAsiaTheme="majorEastAsia" w:hAnsiTheme="majorHAnsi" w:cstheme="majorBidi"/>
      <w:color w:val="1F4D78" w:themeColor="accent1" w:themeShade="7F"/>
      <w:sz w:val="24"/>
      <w:szCs w:val="24"/>
      <w:lang w:val="en-US" w:eastAsia="he-IL"/>
    </w:rPr>
  </w:style>
  <w:style w:type="character" w:customStyle="1" w:styleId="70">
    <w:name w:val="כותרת 7 תו"/>
    <w:basedOn w:val="a1"/>
    <w:link w:val="7"/>
    <w:uiPriority w:val="9"/>
    <w:semiHidden/>
    <w:rsid w:val="00054DA4"/>
    <w:rPr>
      <w:rFonts w:asciiTheme="majorHAnsi" w:eastAsiaTheme="majorEastAsia" w:hAnsiTheme="majorHAnsi" w:cstheme="majorBidi"/>
      <w:i/>
      <w:iCs/>
      <w:color w:val="1F4D78" w:themeColor="accent1" w:themeShade="7F"/>
      <w:sz w:val="24"/>
      <w:szCs w:val="24"/>
      <w:lang w:val="en-US" w:eastAsia="he-IL"/>
    </w:rPr>
  </w:style>
  <w:style w:type="character" w:customStyle="1" w:styleId="80">
    <w:name w:val="כותרת 8 תו"/>
    <w:basedOn w:val="a1"/>
    <w:link w:val="8"/>
    <w:uiPriority w:val="9"/>
    <w:semiHidden/>
    <w:rsid w:val="00054DA4"/>
    <w:rPr>
      <w:rFonts w:asciiTheme="majorHAnsi" w:eastAsiaTheme="majorEastAsia" w:hAnsiTheme="majorHAnsi" w:cstheme="majorBidi"/>
      <w:color w:val="272727" w:themeColor="text1" w:themeTint="D8"/>
      <w:sz w:val="24"/>
      <w:szCs w:val="21"/>
      <w:lang w:val="en-US" w:eastAsia="he-IL"/>
    </w:rPr>
  </w:style>
  <w:style w:type="character" w:customStyle="1" w:styleId="90">
    <w:name w:val="כותרת 9 תו"/>
    <w:basedOn w:val="a1"/>
    <w:link w:val="9"/>
    <w:uiPriority w:val="9"/>
    <w:semiHidden/>
    <w:rsid w:val="00054DA4"/>
    <w:rPr>
      <w:rFonts w:asciiTheme="majorHAnsi" w:eastAsiaTheme="majorEastAsia" w:hAnsiTheme="majorHAnsi" w:cstheme="majorBidi"/>
      <w:i/>
      <w:iCs/>
      <w:color w:val="272727" w:themeColor="text1" w:themeTint="D8"/>
      <w:sz w:val="24"/>
      <w:szCs w:val="21"/>
      <w:lang w:val="en-US" w:eastAsia="he-IL"/>
    </w:rPr>
  </w:style>
  <w:style w:type="paragraph" w:customStyle="1" w:styleId="a4">
    <w:name w:val="פרטי קשר"/>
    <w:basedOn w:val="a0"/>
    <w:uiPriority w:val="4"/>
    <w:qFormat/>
    <w:rsid w:val="00054DA4"/>
    <w:pPr>
      <w:spacing w:before="0" w:after="0"/>
      <w:jc w:val="center"/>
    </w:pPr>
  </w:style>
  <w:style w:type="paragraph" w:styleId="a5">
    <w:name w:val="List Bullet"/>
    <w:basedOn w:val="a0"/>
    <w:uiPriority w:val="10"/>
    <w:unhideWhenUsed/>
    <w:qFormat/>
    <w:rsid w:val="00054DA4"/>
    <w:pPr>
      <w:ind w:left="720" w:hanging="360"/>
    </w:pPr>
  </w:style>
  <w:style w:type="paragraph" w:styleId="a6">
    <w:name w:val="Title"/>
    <w:basedOn w:val="a0"/>
    <w:link w:val="a7"/>
    <w:uiPriority w:val="2"/>
    <w:unhideWhenUsed/>
    <w:qFormat/>
    <w:rsid w:val="00054DA4"/>
    <w:pPr>
      <w:spacing w:before="480" w:after="40" w:line="240" w:lineRule="auto"/>
      <w:contextualSpacing/>
      <w:jc w:val="center"/>
    </w:pPr>
    <w:rPr>
      <w:rFonts w:asciiTheme="majorHAnsi" w:eastAsiaTheme="majorEastAsia" w:hAnsiTheme="majorHAnsi" w:cstheme="majorBidi"/>
      <w:color w:val="2E74B5" w:themeColor="accent1" w:themeShade="BF"/>
      <w:kern w:val="28"/>
      <w:sz w:val="60"/>
    </w:rPr>
  </w:style>
  <w:style w:type="character" w:customStyle="1" w:styleId="a7">
    <w:name w:val="כותרת טקסט תו"/>
    <w:basedOn w:val="a1"/>
    <w:link w:val="a6"/>
    <w:uiPriority w:val="2"/>
    <w:rsid w:val="00054DA4"/>
    <w:rPr>
      <w:rFonts w:asciiTheme="majorHAnsi" w:eastAsiaTheme="majorEastAsia" w:hAnsiTheme="majorHAnsi" w:cstheme="majorBidi"/>
      <w:color w:val="2E74B5" w:themeColor="accent1" w:themeShade="BF"/>
      <w:kern w:val="28"/>
      <w:sz w:val="60"/>
      <w:szCs w:val="24"/>
      <w:lang w:val="en-US" w:eastAsia="he-IL"/>
    </w:rPr>
  </w:style>
  <w:style w:type="paragraph" w:styleId="a8">
    <w:name w:val="Subtitle"/>
    <w:basedOn w:val="a0"/>
    <w:link w:val="a9"/>
    <w:uiPriority w:val="3"/>
    <w:unhideWhenUsed/>
    <w:qFormat/>
    <w:rsid w:val="00054DA4"/>
    <w:pPr>
      <w:numPr>
        <w:ilvl w:val="1"/>
      </w:numPr>
      <w:spacing w:before="0" w:after="480"/>
      <w:contextualSpacing/>
      <w:jc w:val="center"/>
    </w:pPr>
    <w:rPr>
      <w:rFonts w:asciiTheme="majorHAnsi" w:eastAsiaTheme="majorEastAsia" w:hAnsiTheme="majorHAnsi" w:cstheme="majorBidi"/>
      <w:caps/>
      <w:sz w:val="26"/>
    </w:rPr>
  </w:style>
  <w:style w:type="character" w:customStyle="1" w:styleId="a9">
    <w:name w:val="כותרת משנה תו"/>
    <w:basedOn w:val="a1"/>
    <w:link w:val="a8"/>
    <w:uiPriority w:val="3"/>
    <w:rsid w:val="00054DA4"/>
    <w:rPr>
      <w:rFonts w:asciiTheme="majorHAnsi" w:eastAsiaTheme="majorEastAsia" w:hAnsiTheme="majorHAnsi" w:cstheme="majorBidi"/>
      <w:caps/>
      <w:color w:val="595959" w:themeColor="text1" w:themeTint="A6"/>
      <w:sz w:val="26"/>
      <w:szCs w:val="24"/>
      <w:lang w:val="en-US" w:eastAsia="he-IL"/>
    </w:rPr>
  </w:style>
  <w:style w:type="paragraph" w:styleId="aa">
    <w:name w:val="footer"/>
    <w:basedOn w:val="a0"/>
    <w:link w:val="ab"/>
    <w:uiPriority w:val="99"/>
    <w:unhideWhenUsed/>
    <w:rsid w:val="00054DA4"/>
    <w:pPr>
      <w:spacing w:before="0" w:after="0" w:line="240" w:lineRule="auto"/>
      <w:jc w:val="right"/>
    </w:pPr>
    <w:rPr>
      <w:caps/>
    </w:rPr>
  </w:style>
  <w:style w:type="character" w:customStyle="1" w:styleId="ab">
    <w:name w:val="כותרת תחתונה תו"/>
    <w:basedOn w:val="a1"/>
    <w:link w:val="aa"/>
    <w:uiPriority w:val="99"/>
    <w:rsid w:val="00054DA4"/>
    <w:rPr>
      <w:rFonts w:ascii="David" w:hAnsi="David" w:cs="David"/>
      <w:caps/>
      <w:color w:val="595959" w:themeColor="text1" w:themeTint="A6"/>
      <w:sz w:val="24"/>
      <w:szCs w:val="24"/>
      <w:lang w:val="en-US" w:eastAsia="he-IL"/>
    </w:rPr>
  </w:style>
  <w:style w:type="paragraph" w:customStyle="1" w:styleId="ac">
    <w:name w:val="תמונה"/>
    <w:basedOn w:val="a0"/>
    <w:uiPriority w:val="1"/>
    <w:qFormat/>
    <w:rsid w:val="00054DA4"/>
    <w:pPr>
      <w:spacing w:before="0" w:after="0" w:line="240" w:lineRule="auto"/>
      <w:jc w:val="center"/>
    </w:pPr>
  </w:style>
  <w:style w:type="paragraph" w:styleId="ad">
    <w:name w:val="header"/>
    <w:basedOn w:val="a0"/>
    <w:link w:val="ae"/>
    <w:uiPriority w:val="99"/>
    <w:unhideWhenUsed/>
    <w:rsid w:val="00054DA4"/>
    <w:pPr>
      <w:spacing w:before="0" w:after="0" w:line="240" w:lineRule="auto"/>
    </w:pPr>
  </w:style>
  <w:style w:type="character" w:customStyle="1" w:styleId="ae">
    <w:name w:val="כותרת עליונה תו"/>
    <w:basedOn w:val="a1"/>
    <w:link w:val="ad"/>
    <w:uiPriority w:val="99"/>
    <w:rsid w:val="00054DA4"/>
    <w:rPr>
      <w:rFonts w:ascii="David" w:hAnsi="David" w:cs="David"/>
      <w:color w:val="595959" w:themeColor="text1" w:themeTint="A6"/>
      <w:sz w:val="24"/>
      <w:szCs w:val="24"/>
      <w:lang w:val="en-US" w:eastAsia="he-IL"/>
    </w:rPr>
  </w:style>
  <w:style w:type="paragraph" w:styleId="a">
    <w:name w:val="List Number"/>
    <w:basedOn w:val="a0"/>
    <w:uiPriority w:val="11"/>
    <w:unhideWhenUsed/>
    <w:qFormat/>
    <w:rsid w:val="00054DA4"/>
    <w:pPr>
      <w:numPr>
        <w:numId w:val="2"/>
      </w:numPr>
      <w:contextualSpacing/>
    </w:pPr>
  </w:style>
  <w:style w:type="character" w:styleId="af">
    <w:name w:val="Intense Emphasis"/>
    <w:basedOn w:val="a1"/>
    <w:uiPriority w:val="21"/>
    <w:unhideWhenUsed/>
    <w:qFormat/>
    <w:rsid w:val="00054DA4"/>
    <w:rPr>
      <w:i/>
      <w:iCs/>
      <w:color w:val="2E74B5" w:themeColor="accent1" w:themeShade="BF"/>
    </w:rPr>
  </w:style>
  <w:style w:type="paragraph" w:styleId="af0">
    <w:name w:val="Intense Quote"/>
    <w:basedOn w:val="a0"/>
    <w:next w:val="a0"/>
    <w:link w:val="af1"/>
    <w:uiPriority w:val="30"/>
    <w:unhideWhenUsed/>
    <w:qFormat/>
    <w:rsid w:val="00054DA4"/>
    <w:pPr>
      <w:pBdr>
        <w:top w:val="single" w:sz="4" w:space="10" w:color="2E74B5" w:themeColor="accent1" w:themeShade="BF"/>
        <w:bottom w:val="single" w:sz="4" w:space="10" w:color="2E74B5" w:themeColor="accent1" w:themeShade="BF"/>
      </w:pBdr>
      <w:spacing w:before="360" w:after="360"/>
      <w:ind w:left="864" w:right="864"/>
      <w:jc w:val="center"/>
    </w:pPr>
    <w:rPr>
      <w:i/>
      <w:iCs/>
      <w:color w:val="2E74B5" w:themeColor="accent1" w:themeShade="BF"/>
    </w:rPr>
  </w:style>
  <w:style w:type="character" w:customStyle="1" w:styleId="af1">
    <w:name w:val="ציטוט חזק תו"/>
    <w:basedOn w:val="a1"/>
    <w:link w:val="af0"/>
    <w:uiPriority w:val="30"/>
    <w:rsid w:val="00054DA4"/>
    <w:rPr>
      <w:rFonts w:ascii="David" w:hAnsi="David" w:cs="David"/>
      <w:i/>
      <w:iCs/>
      <w:color w:val="2E74B5" w:themeColor="accent1" w:themeShade="BF"/>
      <w:sz w:val="24"/>
      <w:szCs w:val="24"/>
      <w:lang w:val="en-US" w:eastAsia="he-IL"/>
    </w:rPr>
  </w:style>
  <w:style w:type="character" w:styleId="af2">
    <w:name w:val="Intense Reference"/>
    <w:basedOn w:val="a1"/>
    <w:uiPriority w:val="32"/>
    <w:unhideWhenUsed/>
    <w:qFormat/>
    <w:rsid w:val="00054DA4"/>
    <w:rPr>
      <w:b/>
      <w:bCs/>
      <w:caps w:val="0"/>
      <w:smallCaps/>
      <w:color w:val="2E74B5" w:themeColor="accent1" w:themeShade="BF"/>
      <w:spacing w:val="5"/>
    </w:rPr>
  </w:style>
  <w:style w:type="paragraph" w:styleId="af3">
    <w:name w:val="caption"/>
    <w:basedOn w:val="a0"/>
    <w:next w:val="a0"/>
    <w:uiPriority w:val="35"/>
    <w:unhideWhenUsed/>
    <w:qFormat/>
    <w:rsid w:val="00E30D9B"/>
    <w:pPr>
      <w:spacing w:before="0" w:line="240" w:lineRule="auto"/>
    </w:pPr>
    <w:rPr>
      <w:color w:val="44546A" w:themeColor="text2"/>
      <w:sz w:val="22"/>
      <w:szCs w:val="22"/>
    </w:rPr>
  </w:style>
  <w:style w:type="paragraph" w:styleId="af4">
    <w:name w:val="Balloon Text"/>
    <w:basedOn w:val="a0"/>
    <w:link w:val="af5"/>
    <w:uiPriority w:val="99"/>
    <w:semiHidden/>
    <w:unhideWhenUsed/>
    <w:rsid w:val="00054DA4"/>
    <w:pPr>
      <w:spacing w:before="0" w:after="0" w:line="240" w:lineRule="auto"/>
    </w:pPr>
    <w:rPr>
      <w:rFonts w:ascii="Segoe UI" w:hAnsi="Segoe UI" w:cs="Segoe UI"/>
      <w:szCs w:val="18"/>
    </w:rPr>
  </w:style>
  <w:style w:type="character" w:customStyle="1" w:styleId="af5">
    <w:name w:val="טקסט בלונים תו"/>
    <w:basedOn w:val="a1"/>
    <w:link w:val="af4"/>
    <w:uiPriority w:val="99"/>
    <w:semiHidden/>
    <w:rsid w:val="00054DA4"/>
    <w:rPr>
      <w:rFonts w:ascii="Segoe UI" w:hAnsi="Segoe UI" w:cs="Segoe UI"/>
      <w:color w:val="595959" w:themeColor="text1" w:themeTint="A6"/>
      <w:sz w:val="24"/>
      <w:szCs w:val="18"/>
      <w:lang w:val="en-US" w:eastAsia="he-IL"/>
    </w:rPr>
  </w:style>
  <w:style w:type="paragraph" w:styleId="af6">
    <w:name w:val="Block Text"/>
    <w:basedOn w:val="a0"/>
    <w:uiPriority w:val="99"/>
    <w:semiHidden/>
    <w:unhideWhenUsed/>
    <w:rsid w:val="00054DA4"/>
    <w:pPr>
      <w:pBdr>
        <w:top w:val="single" w:sz="2" w:space="10" w:color="2E74B5" w:themeColor="accent1" w:themeShade="BF"/>
        <w:left w:val="single" w:sz="2" w:space="10" w:color="2E74B5" w:themeColor="accent1" w:themeShade="BF"/>
        <w:bottom w:val="single" w:sz="2" w:space="10" w:color="2E74B5" w:themeColor="accent1" w:themeShade="BF"/>
        <w:right w:val="single" w:sz="2" w:space="10" w:color="2E74B5" w:themeColor="accent1" w:themeShade="BF"/>
      </w:pBdr>
      <w:ind w:left="1152" w:right="1152"/>
    </w:pPr>
    <w:rPr>
      <w:rFonts w:eastAsiaTheme="minorEastAsia"/>
      <w:i/>
      <w:iCs/>
      <w:color w:val="2E74B5" w:themeColor="accent1" w:themeShade="BF"/>
    </w:rPr>
  </w:style>
  <w:style w:type="paragraph" w:styleId="31">
    <w:name w:val="Body Text 3"/>
    <w:basedOn w:val="a0"/>
    <w:link w:val="32"/>
    <w:uiPriority w:val="99"/>
    <w:semiHidden/>
    <w:unhideWhenUsed/>
    <w:rsid w:val="00054DA4"/>
    <w:pPr>
      <w:spacing w:after="120"/>
    </w:pPr>
    <w:rPr>
      <w:szCs w:val="16"/>
    </w:rPr>
  </w:style>
  <w:style w:type="character" w:customStyle="1" w:styleId="32">
    <w:name w:val="גוף טקסט 3 תו"/>
    <w:basedOn w:val="a1"/>
    <w:link w:val="31"/>
    <w:uiPriority w:val="99"/>
    <w:semiHidden/>
    <w:rsid w:val="00054DA4"/>
    <w:rPr>
      <w:rFonts w:ascii="David" w:hAnsi="David" w:cs="David"/>
      <w:color w:val="595959" w:themeColor="text1" w:themeTint="A6"/>
      <w:sz w:val="24"/>
      <w:szCs w:val="16"/>
      <w:lang w:val="en-US" w:eastAsia="he-IL"/>
    </w:rPr>
  </w:style>
  <w:style w:type="paragraph" w:styleId="33">
    <w:name w:val="Body Text Indent 3"/>
    <w:basedOn w:val="a0"/>
    <w:link w:val="34"/>
    <w:uiPriority w:val="99"/>
    <w:semiHidden/>
    <w:unhideWhenUsed/>
    <w:rsid w:val="00054DA4"/>
    <w:pPr>
      <w:spacing w:after="120"/>
      <w:ind w:left="360"/>
    </w:pPr>
    <w:rPr>
      <w:szCs w:val="16"/>
    </w:rPr>
  </w:style>
  <w:style w:type="character" w:customStyle="1" w:styleId="34">
    <w:name w:val="כניסה בגוף טקסט 3 תו"/>
    <w:basedOn w:val="a1"/>
    <w:link w:val="33"/>
    <w:uiPriority w:val="99"/>
    <w:semiHidden/>
    <w:rsid w:val="00054DA4"/>
    <w:rPr>
      <w:rFonts w:ascii="David" w:hAnsi="David" w:cs="David"/>
      <w:color w:val="595959" w:themeColor="text1" w:themeTint="A6"/>
      <w:sz w:val="24"/>
      <w:szCs w:val="16"/>
      <w:lang w:val="en-US" w:eastAsia="he-IL"/>
    </w:rPr>
  </w:style>
  <w:style w:type="character" w:styleId="af7">
    <w:name w:val="annotation reference"/>
    <w:basedOn w:val="a1"/>
    <w:uiPriority w:val="99"/>
    <w:semiHidden/>
    <w:unhideWhenUsed/>
    <w:rsid w:val="00054DA4"/>
    <w:rPr>
      <w:sz w:val="22"/>
      <w:szCs w:val="16"/>
    </w:rPr>
  </w:style>
  <w:style w:type="paragraph" w:styleId="af8">
    <w:name w:val="annotation text"/>
    <w:basedOn w:val="a0"/>
    <w:link w:val="af9"/>
    <w:uiPriority w:val="99"/>
    <w:semiHidden/>
    <w:unhideWhenUsed/>
    <w:rsid w:val="00054DA4"/>
    <w:pPr>
      <w:spacing w:line="240" w:lineRule="auto"/>
    </w:pPr>
    <w:rPr>
      <w:szCs w:val="20"/>
    </w:rPr>
  </w:style>
  <w:style w:type="character" w:customStyle="1" w:styleId="af9">
    <w:name w:val="טקסט הערה תו"/>
    <w:basedOn w:val="a1"/>
    <w:link w:val="af8"/>
    <w:uiPriority w:val="99"/>
    <w:semiHidden/>
    <w:rsid w:val="00054DA4"/>
    <w:rPr>
      <w:rFonts w:ascii="David" w:hAnsi="David" w:cs="David"/>
      <w:color w:val="595959" w:themeColor="text1" w:themeTint="A6"/>
      <w:sz w:val="24"/>
      <w:szCs w:val="20"/>
      <w:lang w:val="en-US" w:eastAsia="he-IL"/>
    </w:rPr>
  </w:style>
  <w:style w:type="paragraph" w:styleId="afa">
    <w:name w:val="annotation subject"/>
    <w:basedOn w:val="af8"/>
    <w:next w:val="af8"/>
    <w:link w:val="afb"/>
    <w:uiPriority w:val="99"/>
    <w:semiHidden/>
    <w:unhideWhenUsed/>
    <w:rsid w:val="00054DA4"/>
    <w:rPr>
      <w:b/>
      <w:bCs/>
    </w:rPr>
  </w:style>
  <w:style w:type="character" w:customStyle="1" w:styleId="afb">
    <w:name w:val="נושא הערה תו"/>
    <w:basedOn w:val="af9"/>
    <w:link w:val="afa"/>
    <w:uiPriority w:val="99"/>
    <w:semiHidden/>
    <w:rsid w:val="00054DA4"/>
    <w:rPr>
      <w:rFonts w:ascii="David" w:hAnsi="David" w:cs="David"/>
      <w:b/>
      <w:bCs/>
      <w:color w:val="595959" w:themeColor="text1" w:themeTint="A6"/>
      <w:sz w:val="24"/>
      <w:szCs w:val="20"/>
      <w:lang w:val="en-US" w:eastAsia="he-IL"/>
    </w:rPr>
  </w:style>
  <w:style w:type="paragraph" w:styleId="afc">
    <w:name w:val="Document Map"/>
    <w:basedOn w:val="a0"/>
    <w:link w:val="afd"/>
    <w:uiPriority w:val="99"/>
    <w:semiHidden/>
    <w:unhideWhenUsed/>
    <w:rsid w:val="00054DA4"/>
    <w:pPr>
      <w:spacing w:before="0" w:after="0" w:line="240" w:lineRule="auto"/>
    </w:pPr>
    <w:rPr>
      <w:rFonts w:ascii="Segoe UI" w:hAnsi="Segoe UI" w:cs="Segoe UI"/>
      <w:szCs w:val="16"/>
    </w:rPr>
  </w:style>
  <w:style w:type="character" w:customStyle="1" w:styleId="afd">
    <w:name w:val="מפת מסמך תו"/>
    <w:basedOn w:val="a1"/>
    <w:link w:val="afc"/>
    <w:uiPriority w:val="99"/>
    <w:semiHidden/>
    <w:rsid w:val="00054DA4"/>
    <w:rPr>
      <w:rFonts w:ascii="Segoe UI" w:hAnsi="Segoe UI" w:cs="Segoe UI"/>
      <w:color w:val="595959" w:themeColor="text1" w:themeTint="A6"/>
      <w:sz w:val="24"/>
      <w:szCs w:val="16"/>
      <w:lang w:val="en-US" w:eastAsia="he-IL"/>
    </w:rPr>
  </w:style>
  <w:style w:type="paragraph" w:styleId="afe">
    <w:name w:val="endnote text"/>
    <w:basedOn w:val="a0"/>
    <w:link w:val="aff"/>
    <w:uiPriority w:val="99"/>
    <w:semiHidden/>
    <w:unhideWhenUsed/>
    <w:rsid w:val="00054DA4"/>
    <w:pPr>
      <w:spacing w:before="0" w:after="0" w:line="240" w:lineRule="auto"/>
    </w:pPr>
    <w:rPr>
      <w:szCs w:val="20"/>
    </w:rPr>
  </w:style>
  <w:style w:type="character" w:customStyle="1" w:styleId="aff">
    <w:name w:val="טקסט הערת סיום תו"/>
    <w:basedOn w:val="a1"/>
    <w:link w:val="afe"/>
    <w:uiPriority w:val="99"/>
    <w:semiHidden/>
    <w:rsid w:val="00054DA4"/>
    <w:rPr>
      <w:rFonts w:ascii="David" w:hAnsi="David" w:cs="David"/>
      <w:color w:val="595959" w:themeColor="text1" w:themeTint="A6"/>
      <w:sz w:val="24"/>
      <w:szCs w:val="20"/>
      <w:lang w:val="en-US" w:eastAsia="he-IL"/>
    </w:rPr>
  </w:style>
  <w:style w:type="paragraph" w:styleId="aff0">
    <w:name w:val="envelope return"/>
    <w:basedOn w:val="a0"/>
    <w:uiPriority w:val="99"/>
    <w:semiHidden/>
    <w:unhideWhenUsed/>
    <w:rsid w:val="00054DA4"/>
    <w:pPr>
      <w:spacing w:before="0" w:after="0" w:line="240" w:lineRule="auto"/>
    </w:pPr>
    <w:rPr>
      <w:rFonts w:asciiTheme="majorHAnsi" w:eastAsiaTheme="majorEastAsia" w:hAnsiTheme="majorHAnsi" w:cstheme="majorBidi"/>
      <w:szCs w:val="20"/>
    </w:rPr>
  </w:style>
  <w:style w:type="character" w:styleId="FollowedHyperlink">
    <w:name w:val="FollowedHyperlink"/>
    <w:basedOn w:val="a1"/>
    <w:uiPriority w:val="99"/>
    <w:semiHidden/>
    <w:unhideWhenUsed/>
    <w:rsid w:val="00054DA4"/>
    <w:rPr>
      <w:color w:val="2E74B5" w:themeColor="accent1" w:themeShade="BF"/>
      <w:u w:val="single"/>
    </w:rPr>
  </w:style>
  <w:style w:type="paragraph" w:styleId="aff1">
    <w:name w:val="footnote text"/>
    <w:basedOn w:val="a0"/>
    <w:link w:val="aff2"/>
    <w:uiPriority w:val="99"/>
    <w:semiHidden/>
    <w:unhideWhenUsed/>
    <w:rsid w:val="00054DA4"/>
    <w:pPr>
      <w:spacing w:before="0" w:after="0" w:line="240" w:lineRule="auto"/>
    </w:pPr>
    <w:rPr>
      <w:szCs w:val="20"/>
    </w:rPr>
  </w:style>
  <w:style w:type="character" w:customStyle="1" w:styleId="aff2">
    <w:name w:val="טקסט הערת שוליים תו"/>
    <w:basedOn w:val="a1"/>
    <w:link w:val="aff1"/>
    <w:uiPriority w:val="99"/>
    <w:semiHidden/>
    <w:rsid w:val="00054DA4"/>
    <w:rPr>
      <w:rFonts w:ascii="David" w:hAnsi="David" w:cs="David"/>
      <w:color w:val="595959" w:themeColor="text1" w:themeTint="A6"/>
      <w:sz w:val="24"/>
      <w:szCs w:val="20"/>
      <w:lang w:val="en-US" w:eastAsia="he-IL"/>
    </w:rPr>
  </w:style>
  <w:style w:type="character" w:styleId="HTMLCode">
    <w:name w:val="HTML Code"/>
    <w:basedOn w:val="a1"/>
    <w:uiPriority w:val="99"/>
    <w:semiHidden/>
    <w:unhideWhenUsed/>
    <w:rsid w:val="00054DA4"/>
    <w:rPr>
      <w:rFonts w:ascii="Consolas" w:hAnsi="Consolas"/>
      <w:sz w:val="22"/>
      <w:szCs w:val="20"/>
    </w:rPr>
  </w:style>
  <w:style w:type="character" w:styleId="HTML">
    <w:name w:val="HTML Keyboard"/>
    <w:basedOn w:val="a1"/>
    <w:uiPriority w:val="99"/>
    <w:semiHidden/>
    <w:unhideWhenUsed/>
    <w:rsid w:val="00054DA4"/>
    <w:rPr>
      <w:rFonts w:ascii="Consolas" w:hAnsi="Consolas"/>
      <w:sz w:val="22"/>
      <w:szCs w:val="20"/>
    </w:rPr>
  </w:style>
  <w:style w:type="paragraph" w:styleId="HTML0">
    <w:name w:val="HTML Preformatted"/>
    <w:basedOn w:val="a0"/>
    <w:link w:val="HTML1"/>
    <w:uiPriority w:val="99"/>
    <w:semiHidden/>
    <w:unhideWhenUsed/>
    <w:rsid w:val="00054DA4"/>
    <w:pPr>
      <w:spacing w:before="0" w:after="0" w:line="240" w:lineRule="auto"/>
    </w:pPr>
    <w:rPr>
      <w:rFonts w:ascii="Consolas" w:hAnsi="Consolas"/>
      <w:szCs w:val="20"/>
    </w:rPr>
  </w:style>
  <w:style w:type="character" w:customStyle="1" w:styleId="HTML1">
    <w:name w:val="HTML מעוצב מראש תו"/>
    <w:basedOn w:val="a1"/>
    <w:link w:val="HTML0"/>
    <w:uiPriority w:val="99"/>
    <w:semiHidden/>
    <w:rsid w:val="00054DA4"/>
    <w:rPr>
      <w:rFonts w:ascii="Consolas" w:hAnsi="Consolas" w:cs="David"/>
      <w:color w:val="595959" w:themeColor="text1" w:themeTint="A6"/>
      <w:sz w:val="24"/>
      <w:szCs w:val="20"/>
      <w:lang w:val="en-US" w:eastAsia="he-IL"/>
    </w:rPr>
  </w:style>
  <w:style w:type="character" w:styleId="HTML2">
    <w:name w:val="HTML Typewriter"/>
    <w:basedOn w:val="a1"/>
    <w:uiPriority w:val="99"/>
    <w:semiHidden/>
    <w:unhideWhenUsed/>
    <w:rsid w:val="00054DA4"/>
    <w:rPr>
      <w:rFonts w:ascii="Consolas" w:hAnsi="Consolas"/>
      <w:sz w:val="22"/>
      <w:szCs w:val="20"/>
    </w:rPr>
  </w:style>
  <w:style w:type="character" w:styleId="Hyperlink">
    <w:name w:val="Hyperlink"/>
    <w:basedOn w:val="a1"/>
    <w:uiPriority w:val="99"/>
    <w:unhideWhenUsed/>
    <w:rsid w:val="00054DA4"/>
    <w:rPr>
      <w:color w:val="525252" w:themeColor="accent3" w:themeShade="80"/>
      <w:u w:val="single"/>
    </w:rPr>
  </w:style>
  <w:style w:type="paragraph" w:styleId="aff3">
    <w:name w:val="macro"/>
    <w:link w:val="aff4"/>
    <w:uiPriority w:val="99"/>
    <w:semiHidden/>
    <w:unhideWhenUsed/>
    <w:rsid w:val="00054DA4"/>
    <w:pPr>
      <w:tabs>
        <w:tab w:val="left" w:pos="480"/>
        <w:tab w:val="left" w:pos="960"/>
        <w:tab w:val="left" w:pos="1440"/>
        <w:tab w:val="left" w:pos="1920"/>
        <w:tab w:val="left" w:pos="2400"/>
        <w:tab w:val="left" w:pos="2880"/>
        <w:tab w:val="left" w:pos="3360"/>
        <w:tab w:val="left" w:pos="3840"/>
        <w:tab w:val="left" w:pos="4320"/>
      </w:tabs>
      <w:spacing w:before="120" w:after="0" w:line="264" w:lineRule="auto"/>
    </w:pPr>
    <w:rPr>
      <w:rFonts w:ascii="Consolas" w:hAnsi="Consolas"/>
      <w:color w:val="595959" w:themeColor="text1" w:themeTint="A6"/>
      <w:szCs w:val="20"/>
      <w:lang w:val="en-US" w:eastAsia="he-IL" w:bidi="ar-SA"/>
    </w:rPr>
  </w:style>
  <w:style w:type="character" w:customStyle="1" w:styleId="aff4">
    <w:name w:val="טקסט מאקרו תו"/>
    <w:basedOn w:val="a1"/>
    <w:link w:val="aff3"/>
    <w:uiPriority w:val="99"/>
    <w:semiHidden/>
    <w:rsid w:val="00054DA4"/>
    <w:rPr>
      <w:rFonts w:ascii="Consolas" w:hAnsi="Consolas"/>
      <w:color w:val="595959" w:themeColor="text1" w:themeTint="A6"/>
      <w:szCs w:val="20"/>
      <w:lang w:val="en-US" w:eastAsia="he-IL" w:bidi="ar-SA"/>
    </w:rPr>
  </w:style>
  <w:style w:type="character" w:styleId="aff5">
    <w:name w:val="Placeholder Text"/>
    <w:basedOn w:val="a1"/>
    <w:uiPriority w:val="99"/>
    <w:semiHidden/>
    <w:rsid w:val="00054DA4"/>
    <w:rPr>
      <w:color w:val="595959" w:themeColor="text1" w:themeTint="A6"/>
    </w:rPr>
  </w:style>
  <w:style w:type="paragraph" w:styleId="aff6">
    <w:name w:val="Plain Text"/>
    <w:basedOn w:val="a0"/>
    <w:link w:val="aff7"/>
    <w:uiPriority w:val="99"/>
    <w:semiHidden/>
    <w:unhideWhenUsed/>
    <w:rsid w:val="00054DA4"/>
    <w:pPr>
      <w:spacing w:before="0" w:after="0" w:line="240" w:lineRule="auto"/>
    </w:pPr>
    <w:rPr>
      <w:rFonts w:ascii="Consolas" w:hAnsi="Consolas"/>
      <w:szCs w:val="21"/>
    </w:rPr>
  </w:style>
  <w:style w:type="character" w:customStyle="1" w:styleId="aff7">
    <w:name w:val="טקסט רגיל תו"/>
    <w:basedOn w:val="a1"/>
    <w:link w:val="aff6"/>
    <w:uiPriority w:val="99"/>
    <w:semiHidden/>
    <w:rsid w:val="00054DA4"/>
    <w:rPr>
      <w:rFonts w:ascii="Consolas" w:hAnsi="Consolas" w:cs="David"/>
      <w:color w:val="595959" w:themeColor="text1" w:themeTint="A6"/>
      <w:sz w:val="24"/>
      <w:szCs w:val="21"/>
      <w:lang w:val="en-US" w:eastAsia="he-IL"/>
    </w:rPr>
  </w:style>
  <w:style w:type="table" w:styleId="aff8">
    <w:name w:val="Table Grid"/>
    <w:basedOn w:val="a2"/>
    <w:uiPriority w:val="39"/>
    <w:rsid w:val="00054DA4"/>
    <w:pPr>
      <w:spacing w:after="0" w:line="240" w:lineRule="auto"/>
    </w:pPr>
    <w:rPr>
      <w:color w:val="595959" w:themeColor="text1" w:themeTint="A6"/>
      <w:lang w:val="en-US" w:eastAsia="he-IL"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9">
    <w:name w:val="List Paragraph"/>
    <w:basedOn w:val="a0"/>
    <w:uiPriority w:val="34"/>
    <w:unhideWhenUsed/>
    <w:qFormat/>
    <w:rsid w:val="00054DA4"/>
    <w:pPr>
      <w:ind w:left="720"/>
      <w:contextualSpacing/>
    </w:pPr>
  </w:style>
  <w:style w:type="character" w:customStyle="1" w:styleId="highlight">
    <w:name w:val="highlight"/>
    <w:basedOn w:val="a1"/>
    <w:rsid w:val="00054DA4"/>
  </w:style>
  <w:style w:type="paragraph" w:customStyle="1" w:styleId="EndNoteBibliographyTitle">
    <w:name w:val="EndNote Bibliography Title"/>
    <w:basedOn w:val="a0"/>
    <w:link w:val="EndNoteBibliographyTitleChar"/>
    <w:rsid w:val="00054DA4"/>
    <w:pPr>
      <w:spacing w:after="0"/>
      <w:jc w:val="center"/>
    </w:pPr>
    <w:rPr>
      <w:noProof/>
      <w:sz w:val="40"/>
    </w:rPr>
  </w:style>
  <w:style w:type="character" w:customStyle="1" w:styleId="EndNoteBibliographyTitleChar">
    <w:name w:val="EndNote Bibliography Title Char"/>
    <w:basedOn w:val="a1"/>
    <w:link w:val="EndNoteBibliographyTitle"/>
    <w:rsid w:val="00054DA4"/>
    <w:rPr>
      <w:rFonts w:ascii="David" w:hAnsi="David" w:cs="David"/>
      <w:noProof/>
      <w:color w:val="595959" w:themeColor="text1" w:themeTint="A6"/>
      <w:sz w:val="40"/>
      <w:szCs w:val="24"/>
      <w:lang w:val="en-US" w:eastAsia="he-IL"/>
    </w:rPr>
  </w:style>
  <w:style w:type="paragraph" w:customStyle="1" w:styleId="EndNoteBibliography">
    <w:name w:val="EndNote Bibliography"/>
    <w:basedOn w:val="a0"/>
    <w:link w:val="EndNoteBibliographyChar"/>
    <w:rsid w:val="00054DA4"/>
    <w:pPr>
      <w:spacing w:line="240" w:lineRule="auto"/>
    </w:pPr>
    <w:rPr>
      <w:noProof/>
      <w:sz w:val="40"/>
    </w:rPr>
  </w:style>
  <w:style w:type="character" w:customStyle="1" w:styleId="EndNoteBibliographyChar">
    <w:name w:val="EndNote Bibliography Char"/>
    <w:basedOn w:val="a1"/>
    <w:link w:val="EndNoteBibliography"/>
    <w:rsid w:val="00054DA4"/>
    <w:rPr>
      <w:rFonts w:ascii="David" w:hAnsi="David" w:cs="David"/>
      <w:noProof/>
      <w:color w:val="595959" w:themeColor="text1" w:themeTint="A6"/>
      <w:sz w:val="40"/>
      <w:szCs w:val="24"/>
      <w:lang w:val="en-US" w:eastAsia="he-IL"/>
    </w:rPr>
  </w:style>
  <w:style w:type="paragraph" w:styleId="affa">
    <w:name w:val="Revision"/>
    <w:hidden/>
    <w:uiPriority w:val="99"/>
    <w:semiHidden/>
    <w:rsid w:val="00054DA4"/>
    <w:pPr>
      <w:spacing w:after="0" w:line="240" w:lineRule="auto"/>
    </w:pPr>
    <w:rPr>
      <w:rFonts w:ascii="David" w:hAnsi="David" w:cs="David"/>
      <w:color w:val="595959" w:themeColor="text1" w:themeTint="A6"/>
      <w:sz w:val="24"/>
      <w:szCs w:val="24"/>
      <w:lang w:val="en-US" w:eastAsia="he-IL"/>
    </w:rPr>
  </w:style>
  <w:style w:type="table" w:styleId="5-1">
    <w:name w:val="Grid Table 5 Dark Accent 1"/>
    <w:basedOn w:val="a2"/>
    <w:uiPriority w:val="50"/>
    <w:rsid w:val="003435A1"/>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styleId="4-1">
    <w:name w:val="Grid Table 4 Accent 1"/>
    <w:basedOn w:val="a2"/>
    <w:uiPriority w:val="49"/>
    <w:rsid w:val="00CB2A77"/>
    <w:pPr>
      <w:spacing w:after="0" w:line="240" w:lineRule="auto"/>
    </w:pPr>
    <w:tblPr>
      <w:tblStyleRowBandSize w:val="1"/>
      <w:tblStyleColBandSize w:val="1"/>
      <w:tblInd w:w="0" w:type="dxa"/>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4-3">
    <w:name w:val="Grid Table 4 Accent 3"/>
    <w:basedOn w:val="a2"/>
    <w:uiPriority w:val="49"/>
    <w:rsid w:val="00CB2A77"/>
    <w:pPr>
      <w:spacing w:after="0" w:line="240" w:lineRule="auto"/>
    </w:pPr>
    <w:tblPr>
      <w:tblStyleRowBandSize w:val="1"/>
      <w:tblStyleColBandSize w:val="1"/>
      <w:tblInd w:w="0" w:type="dxa"/>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21">
    <w:name w:val="Grid Table 2"/>
    <w:basedOn w:val="a2"/>
    <w:uiPriority w:val="47"/>
    <w:rsid w:val="002C3361"/>
    <w:pPr>
      <w:spacing w:after="0" w:line="240" w:lineRule="auto"/>
    </w:pPr>
    <w:tblPr>
      <w:tblStyleRowBandSize w:val="1"/>
      <w:tblStyleColBandSize w:val="1"/>
      <w:tblInd w:w="0" w:type="dxa"/>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CellMar>
        <w:top w:w="0" w:type="dxa"/>
        <w:left w:w="108" w:type="dxa"/>
        <w:bottom w:w="0" w:type="dxa"/>
        <w:right w:w="108" w:type="dxa"/>
      </w:tblCellMar>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0453980">
      <w:bodyDiv w:val="1"/>
      <w:marLeft w:val="0"/>
      <w:marRight w:val="0"/>
      <w:marTop w:val="0"/>
      <w:marBottom w:val="0"/>
      <w:divBdr>
        <w:top w:val="none" w:sz="0" w:space="0" w:color="auto"/>
        <w:left w:val="none" w:sz="0" w:space="0" w:color="auto"/>
        <w:bottom w:val="none" w:sz="0" w:space="0" w:color="auto"/>
        <w:right w:val="none" w:sz="0" w:space="0" w:color="auto"/>
      </w:divBdr>
    </w:div>
    <w:div w:id="469401517">
      <w:bodyDiv w:val="1"/>
      <w:marLeft w:val="0"/>
      <w:marRight w:val="0"/>
      <w:marTop w:val="0"/>
      <w:marBottom w:val="0"/>
      <w:divBdr>
        <w:top w:val="none" w:sz="0" w:space="0" w:color="auto"/>
        <w:left w:val="none" w:sz="0" w:space="0" w:color="auto"/>
        <w:bottom w:val="none" w:sz="0" w:space="0" w:color="auto"/>
        <w:right w:val="none" w:sz="0" w:space="0" w:color="auto"/>
      </w:divBdr>
    </w:div>
    <w:div w:id="802163391">
      <w:bodyDiv w:val="1"/>
      <w:marLeft w:val="0"/>
      <w:marRight w:val="0"/>
      <w:marTop w:val="0"/>
      <w:marBottom w:val="0"/>
      <w:divBdr>
        <w:top w:val="none" w:sz="0" w:space="0" w:color="auto"/>
        <w:left w:val="none" w:sz="0" w:space="0" w:color="auto"/>
        <w:bottom w:val="none" w:sz="0" w:space="0" w:color="auto"/>
        <w:right w:val="none" w:sz="0" w:space="0" w:color="auto"/>
      </w:divBdr>
    </w:div>
    <w:div w:id="1407337598">
      <w:bodyDiv w:val="1"/>
      <w:marLeft w:val="0"/>
      <w:marRight w:val="0"/>
      <w:marTop w:val="0"/>
      <w:marBottom w:val="0"/>
      <w:divBdr>
        <w:top w:val="none" w:sz="0" w:space="0" w:color="auto"/>
        <w:left w:val="none" w:sz="0" w:space="0" w:color="auto"/>
        <w:bottom w:val="none" w:sz="0" w:space="0" w:color="auto"/>
        <w:right w:val="none" w:sz="0" w:space="0" w:color="auto"/>
      </w:divBdr>
    </w:div>
    <w:div w:id="1457870017">
      <w:bodyDiv w:val="1"/>
      <w:marLeft w:val="0"/>
      <w:marRight w:val="0"/>
      <w:marTop w:val="0"/>
      <w:marBottom w:val="0"/>
      <w:divBdr>
        <w:top w:val="none" w:sz="0" w:space="0" w:color="auto"/>
        <w:left w:val="none" w:sz="0" w:space="0" w:color="auto"/>
        <w:bottom w:val="none" w:sz="0" w:space="0" w:color="auto"/>
        <w:right w:val="none" w:sz="0" w:space="0" w:color="auto"/>
      </w:divBdr>
    </w:div>
    <w:div w:id="1799179563">
      <w:bodyDiv w:val="1"/>
      <w:marLeft w:val="0"/>
      <w:marRight w:val="0"/>
      <w:marTop w:val="0"/>
      <w:marBottom w:val="0"/>
      <w:divBdr>
        <w:top w:val="none" w:sz="0" w:space="0" w:color="auto"/>
        <w:left w:val="none" w:sz="0" w:space="0" w:color="auto"/>
        <w:bottom w:val="none" w:sz="0" w:space="0" w:color="auto"/>
        <w:right w:val="none" w:sz="0" w:space="0" w:color="auto"/>
      </w:divBdr>
    </w:div>
    <w:div w:id="1888568048">
      <w:bodyDiv w:val="1"/>
      <w:marLeft w:val="0"/>
      <w:marRight w:val="0"/>
      <w:marTop w:val="0"/>
      <w:marBottom w:val="0"/>
      <w:divBdr>
        <w:top w:val="none" w:sz="0" w:space="0" w:color="auto"/>
        <w:left w:val="none" w:sz="0" w:space="0" w:color="auto"/>
        <w:bottom w:val="none" w:sz="0" w:space="0" w:color="auto"/>
        <w:right w:val="none" w:sz="0" w:space="0" w:color="auto"/>
      </w:divBdr>
    </w:div>
    <w:div w:id="20847954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emf"/><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chart" Target="charts/chart3.xml"/><Relationship Id="rId2" Type="http://schemas.openxmlformats.org/officeDocument/2006/relationships/numbering" Target="numbering.xml"/><Relationship Id="rId16" Type="http://schemas.openxmlformats.org/officeDocument/2006/relationships/chart" Target="charts/chart2.xml"/><Relationship Id="rId20" Type="http://schemas.openxmlformats.org/officeDocument/2006/relationships/chart" Target="charts/chart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mp"/><Relationship Id="rId5" Type="http://schemas.openxmlformats.org/officeDocument/2006/relationships/webSettings" Target="webSettings.xml"/><Relationship Id="rId15" Type="http://schemas.openxmlformats.org/officeDocument/2006/relationships/chart" Target="charts/chart1.xml"/><Relationship Id="rId10" Type="http://schemas.openxmlformats.org/officeDocument/2006/relationships/image" Target="media/image2.png"/><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emf"/><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1495;&#1493;&#1489;&#1512;&#1514;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nakar\Desktop\Raman%20PLS%20analysed.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anakar\Desktop\Raman%20PLS%20analysed.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anakar\Google%20Drive\&#1500;&#1497;&#1502;&#1493;&#1491;&#1497;&#1501;\Data\Mekorot\Mekorot%20Master%20analysed.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he-I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smoothMarker"/>
        <c:varyColors val="0"/>
        <c:ser>
          <c:idx val="0"/>
          <c:order val="0"/>
          <c:tx>
            <c:strRef>
              <c:f>Raman!$A$2</c:f>
              <c:strCache>
                <c:ptCount val="1"/>
                <c:pt idx="0">
                  <c:v>E. coli</c:v>
                </c:pt>
              </c:strCache>
            </c:strRef>
          </c:tx>
          <c:spPr>
            <a:ln w="19050" cap="rnd">
              <a:solidFill>
                <a:schemeClr val="accent1"/>
              </a:solidFill>
              <a:round/>
            </a:ln>
            <a:effectLst/>
          </c:spPr>
          <c:marker>
            <c:symbol val="none"/>
          </c:marker>
          <c:xVal>
            <c:numRef>
              <c:f>Raman!$E$1:$ANH$1</c:f>
              <c:numCache>
                <c:formatCode>General</c:formatCode>
                <c:ptCount val="1044"/>
                <c:pt idx="0">
                  <c:v>160.70099999999999</c:v>
                </c:pt>
                <c:pt idx="1">
                  <c:v>166.74199999999999</c:v>
                </c:pt>
                <c:pt idx="2">
                  <c:v>172.77699999999999</c:v>
                </c:pt>
                <c:pt idx="3">
                  <c:v>178.80500000000001</c:v>
                </c:pt>
                <c:pt idx="4">
                  <c:v>184.82599999999999</c:v>
                </c:pt>
                <c:pt idx="5">
                  <c:v>190.84100000000001</c:v>
                </c:pt>
                <c:pt idx="6">
                  <c:v>196.84899999999999</c:v>
                </c:pt>
                <c:pt idx="7">
                  <c:v>202.85</c:v>
                </c:pt>
                <c:pt idx="8">
                  <c:v>208.845</c:v>
                </c:pt>
                <c:pt idx="9">
                  <c:v>214.833</c:v>
                </c:pt>
                <c:pt idx="10">
                  <c:v>220.815</c:v>
                </c:pt>
                <c:pt idx="11">
                  <c:v>226.78899999999999</c:v>
                </c:pt>
                <c:pt idx="12">
                  <c:v>232.75800000000001</c:v>
                </c:pt>
                <c:pt idx="13">
                  <c:v>238.71899999999999</c:v>
                </c:pt>
                <c:pt idx="14">
                  <c:v>244.67400000000001</c:v>
                </c:pt>
                <c:pt idx="15">
                  <c:v>250.62299999999999</c:v>
                </c:pt>
                <c:pt idx="16">
                  <c:v>256.565</c:v>
                </c:pt>
                <c:pt idx="17">
                  <c:v>262.5</c:v>
                </c:pt>
                <c:pt idx="18">
                  <c:v>268.42899999999997</c:v>
                </c:pt>
                <c:pt idx="19">
                  <c:v>274.351</c:v>
                </c:pt>
                <c:pt idx="20">
                  <c:v>280.267</c:v>
                </c:pt>
                <c:pt idx="21">
                  <c:v>286.17599999999999</c:v>
                </c:pt>
                <c:pt idx="22">
                  <c:v>292.07900000000001</c:v>
                </c:pt>
                <c:pt idx="23">
                  <c:v>297.97500000000002</c:v>
                </c:pt>
                <c:pt idx="24">
                  <c:v>303.86500000000001</c:v>
                </c:pt>
                <c:pt idx="25">
                  <c:v>309.74799999999999</c:v>
                </c:pt>
                <c:pt idx="26">
                  <c:v>315.625</c:v>
                </c:pt>
                <c:pt idx="27">
                  <c:v>321.495</c:v>
                </c:pt>
                <c:pt idx="28">
                  <c:v>327.35899999999998</c:v>
                </c:pt>
                <c:pt idx="29">
                  <c:v>333.21699999999998</c:v>
                </c:pt>
                <c:pt idx="30">
                  <c:v>339.06799999999998</c:v>
                </c:pt>
                <c:pt idx="31">
                  <c:v>344.91199999999998</c:v>
                </c:pt>
                <c:pt idx="32">
                  <c:v>350.75099999999998</c:v>
                </c:pt>
                <c:pt idx="33">
                  <c:v>356.58300000000003</c:v>
                </c:pt>
                <c:pt idx="34">
                  <c:v>362.40800000000002</c:v>
                </c:pt>
                <c:pt idx="35">
                  <c:v>368.22699999999998</c:v>
                </c:pt>
                <c:pt idx="36">
                  <c:v>374.04</c:v>
                </c:pt>
                <c:pt idx="37">
                  <c:v>379.84699999999998</c:v>
                </c:pt>
                <c:pt idx="38">
                  <c:v>385.64699999999999</c:v>
                </c:pt>
                <c:pt idx="39">
                  <c:v>391.44</c:v>
                </c:pt>
                <c:pt idx="40">
                  <c:v>397.22800000000001</c:v>
                </c:pt>
                <c:pt idx="41">
                  <c:v>403.00900000000001</c:v>
                </c:pt>
                <c:pt idx="42">
                  <c:v>408.78399999999999</c:v>
                </c:pt>
                <c:pt idx="43">
                  <c:v>414.553</c:v>
                </c:pt>
                <c:pt idx="44">
                  <c:v>420.315</c:v>
                </c:pt>
                <c:pt idx="45">
                  <c:v>426.07100000000003</c:v>
                </c:pt>
                <c:pt idx="46">
                  <c:v>431.82100000000003</c:v>
                </c:pt>
                <c:pt idx="47">
                  <c:v>437.565</c:v>
                </c:pt>
                <c:pt idx="48">
                  <c:v>443.30200000000002</c:v>
                </c:pt>
                <c:pt idx="49">
                  <c:v>449.03300000000002</c:v>
                </c:pt>
                <c:pt idx="50">
                  <c:v>454.75799999999998</c:v>
                </c:pt>
                <c:pt idx="51">
                  <c:v>460.47699999999998</c:v>
                </c:pt>
                <c:pt idx="52">
                  <c:v>466.18900000000002</c:v>
                </c:pt>
                <c:pt idx="53">
                  <c:v>471.89600000000002</c:v>
                </c:pt>
                <c:pt idx="54">
                  <c:v>477.596</c:v>
                </c:pt>
                <c:pt idx="55">
                  <c:v>483.29</c:v>
                </c:pt>
                <c:pt idx="56">
                  <c:v>488.97800000000001</c:v>
                </c:pt>
                <c:pt idx="57">
                  <c:v>494.66</c:v>
                </c:pt>
                <c:pt idx="58">
                  <c:v>500.33499999999998</c:v>
                </c:pt>
                <c:pt idx="59">
                  <c:v>506.005</c:v>
                </c:pt>
                <c:pt idx="60">
                  <c:v>511.66800000000001</c:v>
                </c:pt>
                <c:pt idx="61">
                  <c:v>517.32500000000005</c:v>
                </c:pt>
                <c:pt idx="62">
                  <c:v>522.97699999999998</c:v>
                </c:pt>
                <c:pt idx="63">
                  <c:v>528.62199999999996</c:v>
                </c:pt>
                <c:pt idx="64">
                  <c:v>534.26099999999997</c:v>
                </c:pt>
                <c:pt idx="65">
                  <c:v>539.89400000000001</c:v>
                </c:pt>
                <c:pt idx="66">
                  <c:v>545.52099999999996</c:v>
                </c:pt>
                <c:pt idx="67">
                  <c:v>551.14099999999996</c:v>
                </c:pt>
                <c:pt idx="68">
                  <c:v>556.75599999999997</c:v>
                </c:pt>
                <c:pt idx="69">
                  <c:v>562.36500000000001</c:v>
                </c:pt>
                <c:pt idx="70">
                  <c:v>567.96799999999996</c:v>
                </c:pt>
                <c:pt idx="71">
                  <c:v>573.56500000000005</c:v>
                </c:pt>
                <c:pt idx="72">
                  <c:v>579.15499999999997</c:v>
                </c:pt>
                <c:pt idx="73">
                  <c:v>584.74</c:v>
                </c:pt>
                <c:pt idx="74">
                  <c:v>590.31899999999996</c:v>
                </c:pt>
                <c:pt idx="75">
                  <c:v>595.89200000000005</c:v>
                </c:pt>
                <c:pt idx="76">
                  <c:v>601.45899999999995</c:v>
                </c:pt>
                <c:pt idx="77">
                  <c:v>607.02</c:v>
                </c:pt>
                <c:pt idx="78">
                  <c:v>612.57500000000005</c:v>
                </c:pt>
                <c:pt idx="79">
                  <c:v>618.12400000000002</c:v>
                </c:pt>
                <c:pt idx="80">
                  <c:v>623.66700000000003</c:v>
                </c:pt>
                <c:pt idx="81">
                  <c:v>629.20399999999995</c:v>
                </c:pt>
                <c:pt idx="82">
                  <c:v>634.73500000000001</c:v>
                </c:pt>
                <c:pt idx="83">
                  <c:v>640.26099999999997</c:v>
                </c:pt>
                <c:pt idx="84">
                  <c:v>645.78099999999995</c:v>
                </c:pt>
                <c:pt idx="85">
                  <c:v>651.29399999999998</c:v>
                </c:pt>
                <c:pt idx="86">
                  <c:v>656.80200000000002</c:v>
                </c:pt>
                <c:pt idx="87">
                  <c:v>662.30399999999997</c:v>
                </c:pt>
                <c:pt idx="88">
                  <c:v>667.8</c:v>
                </c:pt>
                <c:pt idx="89">
                  <c:v>673.29</c:v>
                </c:pt>
                <c:pt idx="90">
                  <c:v>678.77499999999998</c:v>
                </c:pt>
                <c:pt idx="91">
                  <c:v>684.25400000000002</c:v>
                </c:pt>
                <c:pt idx="92">
                  <c:v>689.726</c:v>
                </c:pt>
                <c:pt idx="93">
                  <c:v>695.19299999999998</c:v>
                </c:pt>
                <c:pt idx="94">
                  <c:v>700.65499999999997</c:v>
                </c:pt>
                <c:pt idx="95">
                  <c:v>706.11</c:v>
                </c:pt>
                <c:pt idx="96">
                  <c:v>711.56</c:v>
                </c:pt>
                <c:pt idx="97">
                  <c:v>717.00400000000002</c:v>
                </c:pt>
                <c:pt idx="98">
                  <c:v>722.44200000000001</c:v>
                </c:pt>
                <c:pt idx="99">
                  <c:v>727.87400000000002</c:v>
                </c:pt>
                <c:pt idx="100">
                  <c:v>733.30100000000004</c:v>
                </c:pt>
                <c:pt idx="101">
                  <c:v>738.72199999999998</c:v>
                </c:pt>
                <c:pt idx="102">
                  <c:v>744.13699999999994</c:v>
                </c:pt>
                <c:pt idx="103">
                  <c:v>749.54700000000003</c:v>
                </c:pt>
                <c:pt idx="104">
                  <c:v>754.95100000000002</c:v>
                </c:pt>
                <c:pt idx="105">
                  <c:v>760.34900000000005</c:v>
                </c:pt>
                <c:pt idx="106">
                  <c:v>765.74099999999999</c:v>
                </c:pt>
                <c:pt idx="107">
                  <c:v>771.12800000000004</c:v>
                </c:pt>
                <c:pt idx="108">
                  <c:v>776.50900000000001</c:v>
                </c:pt>
                <c:pt idx="109">
                  <c:v>781.88499999999999</c:v>
                </c:pt>
                <c:pt idx="110">
                  <c:v>787.25400000000002</c:v>
                </c:pt>
                <c:pt idx="111">
                  <c:v>792.61800000000005</c:v>
                </c:pt>
                <c:pt idx="112">
                  <c:v>797.97699999999998</c:v>
                </c:pt>
                <c:pt idx="113">
                  <c:v>803.33</c:v>
                </c:pt>
                <c:pt idx="114">
                  <c:v>808.67700000000002</c:v>
                </c:pt>
                <c:pt idx="115">
                  <c:v>814.01900000000001</c:v>
                </c:pt>
                <c:pt idx="116">
                  <c:v>819.35500000000002</c:v>
                </c:pt>
                <c:pt idx="117">
                  <c:v>824.68600000000004</c:v>
                </c:pt>
                <c:pt idx="118">
                  <c:v>830.01099999999997</c:v>
                </c:pt>
                <c:pt idx="119">
                  <c:v>835.33</c:v>
                </c:pt>
                <c:pt idx="120">
                  <c:v>840.64400000000001</c:v>
                </c:pt>
                <c:pt idx="121">
                  <c:v>845.952</c:v>
                </c:pt>
                <c:pt idx="122">
                  <c:v>851.255</c:v>
                </c:pt>
                <c:pt idx="123">
                  <c:v>856.55200000000002</c:v>
                </c:pt>
                <c:pt idx="124">
                  <c:v>861.84400000000005</c:v>
                </c:pt>
                <c:pt idx="125">
                  <c:v>867.13</c:v>
                </c:pt>
                <c:pt idx="126">
                  <c:v>872.41</c:v>
                </c:pt>
                <c:pt idx="127">
                  <c:v>877.68600000000004</c:v>
                </c:pt>
                <c:pt idx="128">
                  <c:v>882.95500000000004</c:v>
                </c:pt>
                <c:pt idx="129">
                  <c:v>888.21900000000005</c:v>
                </c:pt>
                <c:pt idx="130">
                  <c:v>893.47799999999995</c:v>
                </c:pt>
                <c:pt idx="131">
                  <c:v>898.73099999999999</c:v>
                </c:pt>
                <c:pt idx="132">
                  <c:v>903.97900000000004</c:v>
                </c:pt>
                <c:pt idx="133">
                  <c:v>909.221</c:v>
                </c:pt>
                <c:pt idx="134">
                  <c:v>914.45799999999997</c:v>
                </c:pt>
                <c:pt idx="135">
                  <c:v>919.69</c:v>
                </c:pt>
                <c:pt idx="136">
                  <c:v>924.91600000000005</c:v>
                </c:pt>
                <c:pt idx="137">
                  <c:v>930.13599999999997</c:v>
                </c:pt>
                <c:pt idx="138">
                  <c:v>935.351</c:v>
                </c:pt>
                <c:pt idx="139">
                  <c:v>940.56100000000004</c:v>
                </c:pt>
                <c:pt idx="140">
                  <c:v>945.76599999999996</c:v>
                </c:pt>
                <c:pt idx="141">
                  <c:v>950.96500000000003</c:v>
                </c:pt>
                <c:pt idx="142">
                  <c:v>956.15800000000002</c:v>
                </c:pt>
                <c:pt idx="143">
                  <c:v>961.34699999999998</c:v>
                </c:pt>
                <c:pt idx="144">
                  <c:v>966.529</c:v>
                </c:pt>
                <c:pt idx="145">
                  <c:v>971.70699999999999</c:v>
                </c:pt>
                <c:pt idx="146">
                  <c:v>976.87900000000002</c:v>
                </c:pt>
                <c:pt idx="147">
                  <c:v>982.04600000000005</c:v>
                </c:pt>
                <c:pt idx="148">
                  <c:v>987.20799999999997</c:v>
                </c:pt>
                <c:pt idx="149">
                  <c:v>992.36400000000003</c:v>
                </c:pt>
                <c:pt idx="150">
                  <c:v>997.51499999999999</c:v>
                </c:pt>
                <c:pt idx="151">
                  <c:v>1002.66</c:v>
                </c:pt>
                <c:pt idx="152">
                  <c:v>1007.801</c:v>
                </c:pt>
                <c:pt idx="153">
                  <c:v>1012.936</c:v>
                </c:pt>
                <c:pt idx="154">
                  <c:v>1018.066</c:v>
                </c:pt>
                <c:pt idx="155">
                  <c:v>1023.19</c:v>
                </c:pt>
                <c:pt idx="156">
                  <c:v>1028.309</c:v>
                </c:pt>
                <c:pt idx="157">
                  <c:v>1033.423</c:v>
                </c:pt>
                <c:pt idx="158">
                  <c:v>1038.5319999999999</c:v>
                </c:pt>
                <c:pt idx="159">
                  <c:v>1043.636</c:v>
                </c:pt>
                <c:pt idx="160">
                  <c:v>1048.7339999999999</c:v>
                </c:pt>
                <c:pt idx="161">
                  <c:v>1053.827</c:v>
                </c:pt>
                <c:pt idx="162">
                  <c:v>1058.915</c:v>
                </c:pt>
                <c:pt idx="163">
                  <c:v>1063.998</c:v>
                </c:pt>
                <c:pt idx="164">
                  <c:v>1069.075</c:v>
                </c:pt>
                <c:pt idx="165">
                  <c:v>1074.1469999999999</c:v>
                </c:pt>
                <c:pt idx="166">
                  <c:v>1079.2139999999999</c:v>
                </c:pt>
                <c:pt idx="167">
                  <c:v>1084.2760000000001</c:v>
                </c:pt>
                <c:pt idx="168">
                  <c:v>1089.3330000000001</c:v>
                </c:pt>
                <c:pt idx="169">
                  <c:v>1094.385</c:v>
                </c:pt>
                <c:pt idx="170">
                  <c:v>1099.431</c:v>
                </c:pt>
                <c:pt idx="171">
                  <c:v>1104.472</c:v>
                </c:pt>
                <c:pt idx="172">
                  <c:v>1109.509</c:v>
                </c:pt>
                <c:pt idx="173">
                  <c:v>1114.54</c:v>
                </c:pt>
                <c:pt idx="174">
                  <c:v>1119.5650000000001</c:v>
                </c:pt>
                <c:pt idx="175">
                  <c:v>1124.586</c:v>
                </c:pt>
                <c:pt idx="176">
                  <c:v>1129.6020000000001</c:v>
                </c:pt>
                <c:pt idx="177">
                  <c:v>1134.6130000000001</c:v>
                </c:pt>
                <c:pt idx="178">
                  <c:v>1139.6179999999999</c:v>
                </c:pt>
                <c:pt idx="179">
                  <c:v>1144.6189999999999</c:v>
                </c:pt>
                <c:pt idx="180">
                  <c:v>1149.614</c:v>
                </c:pt>
                <c:pt idx="181">
                  <c:v>1154.604</c:v>
                </c:pt>
                <c:pt idx="182">
                  <c:v>1159.5889999999999</c:v>
                </c:pt>
                <c:pt idx="183">
                  <c:v>1164.57</c:v>
                </c:pt>
                <c:pt idx="184">
                  <c:v>1169.5450000000001</c:v>
                </c:pt>
                <c:pt idx="185">
                  <c:v>1174.5150000000001</c:v>
                </c:pt>
                <c:pt idx="186">
                  <c:v>1179.48</c:v>
                </c:pt>
                <c:pt idx="187">
                  <c:v>1184.44</c:v>
                </c:pt>
                <c:pt idx="188">
                  <c:v>1189.395</c:v>
                </c:pt>
                <c:pt idx="189">
                  <c:v>1194.345</c:v>
                </c:pt>
                <c:pt idx="190">
                  <c:v>1199.29</c:v>
                </c:pt>
                <c:pt idx="191">
                  <c:v>1204.23</c:v>
                </c:pt>
                <c:pt idx="192">
                  <c:v>1209.165</c:v>
                </c:pt>
                <c:pt idx="193">
                  <c:v>1214.095</c:v>
                </c:pt>
                <c:pt idx="194">
                  <c:v>1219.021</c:v>
                </c:pt>
                <c:pt idx="195">
                  <c:v>1223.941</c:v>
                </c:pt>
                <c:pt idx="196">
                  <c:v>1228.856</c:v>
                </c:pt>
                <c:pt idx="197">
                  <c:v>1233.7660000000001</c:v>
                </c:pt>
                <c:pt idx="198">
                  <c:v>1238.672</c:v>
                </c:pt>
                <c:pt idx="199">
                  <c:v>1243.5719999999999</c:v>
                </c:pt>
                <c:pt idx="200">
                  <c:v>1248.4670000000001</c:v>
                </c:pt>
                <c:pt idx="201">
                  <c:v>1253.3579999999999</c:v>
                </c:pt>
                <c:pt idx="202">
                  <c:v>1258.2439999999999</c:v>
                </c:pt>
                <c:pt idx="203">
                  <c:v>1263.124</c:v>
                </c:pt>
                <c:pt idx="204">
                  <c:v>1268</c:v>
                </c:pt>
                <c:pt idx="205">
                  <c:v>1272.8710000000001</c:v>
                </c:pt>
                <c:pt idx="206">
                  <c:v>1277.7370000000001</c:v>
                </c:pt>
                <c:pt idx="207">
                  <c:v>1282.5989999999999</c:v>
                </c:pt>
                <c:pt idx="208">
                  <c:v>1287.4549999999999</c:v>
                </c:pt>
                <c:pt idx="209">
                  <c:v>1292.306</c:v>
                </c:pt>
                <c:pt idx="210">
                  <c:v>1297.153</c:v>
                </c:pt>
                <c:pt idx="211">
                  <c:v>1301.9949999999999</c:v>
                </c:pt>
                <c:pt idx="212">
                  <c:v>1306.8320000000001</c:v>
                </c:pt>
                <c:pt idx="213">
                  <c:v>1311.664</c:v>
                </c:pt>
                <c:pt idx="214">
                  <c:v>1316.491</c:v>
                </c:pt>
                <c:pt idx="215">
                  <c:v>1321.3140000000001</c:v>
                </c:pt>
                <c:pt idx="216">
                  <c:v>1326.1320000000001</c:v>
                </c:pt>
                <c:pt idx="217">
                  <c:v>1330.9449999999999</c:v>
                </c:pt>
                <c:pt idx="218">
                  <c:v>1335.7529999999999</c:v>
                </c:pt>
                <c:pt idx="219">
                  <c:v>1340.556</c:v>
                </c:pt>
                <c:pt idx="220">
                  <c:v>1345.354</c:v>
                </c:pt>
                <c:pt idx="221">
                  <c:v>1350.1479999999999</c:v>
                </c:pt>
                <c:pt idx="222">
                  <c:v>1354.9369999999999</c:v>
                </c:pt>
                <c:pt idx="223">
                  <c:v>1359.722</c:v>
                </c:pt>
                <c:pt idx="224">
                  <c:v>1364.501</c:v>
                </c:pt>
                <c:pt idx="225">
                  <c:v>1369.2760000000001</c:v>
                </c:pt>
                <c:pt idx="226">
                  <c:v>1374.046</c:v>
                </c:pt>
                <c:pt idx="227">
                  <c:v>1378.8109999999999</c:v>
                </c:pt>
                <c:pt idx="228">
                  <c:v>1383.5719999999999</c:v>
                </c:pt>
                <c:pt idx="229">
                  <c:v>1388.327</c:v>
                </c:pt>
                <c:pt idx="230">
                  <c:v>1393.079</c:v>
                </c:pt>
                <c:pt idx="231">
                  <c:v>1397.825</c:v>
                </c:pt>
                <c:pt idx="232">
                  <c:v>1402.567</c:v>
                </c:pt>
                <c:pt idx="233">
                  <c:v>1407.3040000000001</c:v>
                </c:pt>
                <c:pt idx="234">
                  <c:v>1412.0360000000001</c:v>
                </c:pt>
                <c:pt idx="235">
                  <c:v>1416.7639999999999</c:v>
                </c:pt>
                <c:pt idx="236">
                  <c:v>1421.4870000000001</c:v>
                </c:pt>
                <c:pt idx="237">
                  <c:v>1426.2049999999999</c:v>
                </c:pt>
                <c:pt idx="238">
                  <c:v>1430.9190000000001</c:v>
                </c:pt>
                <c:pt idx="239">
                  <c:v>1435.6279999999999</c:v>
                </c:pt>
                <c:pt idx="240">
                  <c:v>1440.3330000000001</c:v>
                </c:pt>
                <c:pt idx="241">
                  <c:v>1445.0319999999999</c:v>
                </c:pt>
                <c:pt idx="242">
                  <c:v>1449.7270000000001</c:v>
                </c:pt>
                <c:pt idx="243">
                  <c:v>1454.4179999999999</c:v>
                </c:pt>
                <c:pt idx="244">
                  <c:v>1459.104</c:v>
                </c:pt>
                <c:pt idx="245">
                  <c:v>1463.7850000000001</c:v>
                </c:pt>
                <c:pt idx="246">
                  <c:v>1468.462</c:v>
                </c:pt>
                <c:pt idx="247">
                  <c:v>1473.134</c:v>
                </c:pt>
                <c:pt idx="248">
                  <c:v>1477.8019999999999</c:v>
                </c:pt>
                <c:pt idx="249">
                  <c:v>1482.4649999999999</c:v>
                </c:pt>
                <c:pt idx="250">
                  <c:v>1487.123</c:v>
                </c:pt>
                <c:pt idx="251">
                  <c:v>1491.777</c:v>
                </c:pt>
                <c:pt idx="252">
                  <c:v>1496.4259999999999</c:v>
                </c:pt>
                <c:pt idx="253">
                  <c:v>1501.0709999999999</c:v>
                </c:pt>
                <c:pt idx="254">
                  <c:v>1505.711</c:v>
                </c:pt>
                <c:pt idx="255">
                  <c:v>1510.347</c:v>
                </c:pt>
                <c:pt idx="256">
                  <c:v>1514.9780000000001</c:v>
                </c:pt>
                <c:pt idx="257">
                  <c:v>1519.604</c:v>
                </c:pt>
                <c:pt idx="258">
                  <c:v>1524.2260000000001</c:v>
                </c:pt>
                <c:pt idx="259">
                  <c:v>1528.8440000000001</c:v>
                </c:pt>
                <c:pt idx="260">
                  <c:v>1533.4570000000001</c:v>
                </c:pt>
                <c:pt idx="261">
                  <c:v>1538.0650000000001</c:v>
                </c:pt>
                <c:pt idx="262">
                  <c:v>1542.6690000000001</c:v>
                </c:pt>
                <c:pt idx="263">
                  <c:v>1547.269</c:v>
                </c:pt>
                <c:pt idx="264">
                  <c:v>1551.864</c:v>
                </c:pt>
                <c:pt idx="265">
                  <c:v>1556.454</c:v>
                </c:pt>
                <c:pt idx="266">
                  <c:v>1561.0409999999999</c:v>
                </c:pt>
                <c:pt idx="267">
                  <c:v>1565.6220000000001</c:v>
                </c:pt>
                <c:pt idx="268">
                  <c:v>1570.1990000000001</c:v>
                </c:pt>
                <c:pt idx="269">
                  <c:v>1574.7719999999999</c:v>
                </c:pt>
                <c:pt idx="270">
                  <c:v>1579.34</c:v>
                </c:pt>
                <c:pt idx="271">
                  <c:v>1583.904</c:v>
                </c:pt>
                <c:pt idx="272">
                  <c:v>1588.4639999999999</c:v>
                </c:pt>
                <c:pt idx="273">
                  <c:v>1593.019</c:v>
                </c:pt>
                <c:pt idx="274">
                  <c:v>1597.569</c:v>
                </c:pt>
                <c:pt idx="275">
                  <c:v>1602.115</c:v>
                </c:pt>
                <c:pt idx="276">
                  <c:v>1606.6569999999999</c:v>
                </c:pt>
                <c:pt idx="277">
                  <c:v>1611.1949999999999</c:v>
                </c:pt>
                <c:pt idx="278">
                  <c:v>1615.7280000000001</c:v>
                </c:pt>
                <c:pt idx="279">
                  <c:v>1620.2560000000001</c:v>
                </c:pt>
                <c:pt idx="280">
                  <c:v>1624.78</c:v>
                </c:pt>
                <c:pt idx="281">
                  <c:v>1629.3</c:v>
                </c:pt>
                <c:pt idx="282">
                  <c:v>1633.816</c:v>
                </c:pt>
                <c:pt idx="283">
                  <c:v>1638.327</c:v>
                </c:pt>
                <c:pt idx="284">
                  <c:v>1642.8340000000001</c:v>
                </c:pt>
                <c:pt idx="285">
                  <c:v>1647.336</c:v>
                </c:pt>
                <c:pt idx="286">
                  <c:v>1651.8340000000001</c:v>
                </c:pt>
                <c:pt idx="287">
                  <c:v>1656.328</c:v>
                </c:pt>
                <c:pt idx="288">
                  <c:v>1660.817</c:v>
                </c:pt>
                <c:pt idx="289">
                  <c:v>1665.3019999999999</c:v>
                </c:pt>
                <c:pt idx="290">
                  <c:v>1669.7829999999999</c:v>
                </c:pt>
                <c:pt idx="291">
                  <c:v>1674.259</c:v>
                </c:pt>
                <c:pt idx="292">
                  <c:v>1678.732</c:v>
                </c:pt>
                <c:pt idx="293">
                  <c:v>1683.1990000000001</c:v>
                </c:pt>
                <c:pt idx="294">
                  <c:v>1687.663</c:v>
                </c:pt>
                <c:pt idx="295">
                  <c:v>1692.1220000000001</c:v>
                </c:pt>
                <c:pt idx="296">
                  <c:v>1696.577</c:v>
                </c:pt>
                <c:pt idx="297">
                  <c:v>1701.028</c:v>
                </c:pt>
                <c:pt idx="298">
                  <c:v>1705.4739999999999</c:v>
                </c:pt>
                <c:pt idx="299">
                  <c:v>1709.9169999999999</c:v>
                </c:pt>
                <c:pt idx="300">
                  <c:v>1714.355</c:v>
                </c:pt>
                <c:pt idx="301">
                  <c:v>1718.788</c:v>
                </c:pt>
                <c:pt idx="302">
                  <c:v>1723.2180000000001</c:v>
                </c:pt>
                <c:pt idx="303">
                  <c:v>1727.643</c:v>
                </c:pt>
                <c:pt idx="304">
                  <c:v>1732.0640000000001</c:v>
                </c:pt>
                <c:pt idx="305">
                  <c:v>1736.481</c:v>
                </c:pt>
                <c:pt idx="306">
                  <c:v>1740.893</c:v>
                </c:pt>
                <c:pt idx="307">
                  <c:v>1745.3009999999999</c:v>
                </c:pt>
                <c:pt idx="308">
                  <c:v>1749.7049999999999</c:v>
                </c:pt>
                <c:pt idx="309">
                  <c:v>1754.105</c:v>
                </c:pt>
                <c:pt idx="310">
                  <c:v>1758.501</c:v>
                </c:pt>
                <c:pt idx="311">
                  <c:v>1762.893</c:v>
                </c:pt>
                <c:pt idx="312">
                  <c:v>1767.28</c:v>
                </c:pt>
                <c:pt idx="313">
                  <c:v>1771.663</c:v>
                </c:pt>
                <c:pt idx="314">
                  <c:v>1776.0419999999999</c:v>
                </c:pt>
                <c:pt idx="315">
                  <c:v>1780.4169999999999</c:v>
                </c:pt>
                <c:pt idx="316">
                  <c:v>1784.787</c:v>
                </c:pt>
                <c:pt idx="317">
                  <c:v>1789.154</c:v>
                </c:pt>
                <c:pt idx="318">
                  <c:v>1793.5160000000001</c:v>
                </c:pt>
                <c:pt idx="319">
                  <c:v>1797.874</c:v>
                </c:pt>
                <c:pt idx="320">
                  <c:v>1802.2280000000001</c:v>
                </c:pt>
                <c:pt idx="321">
                  <c:v>1806.578</c:v>
                </c:pt>
                <c:pt idx="322">
                  <c:v>1810.924</c:v>
                </c:pt>
                <c:pt idx="323">
                  <c:v>1815.2660000000001</c:v>
                </c:pt>
                <c:pt idx="324">
                  <c:v>1819.6030000000001</c:v>
                </c:pt>
                <c:pt idx="325">
                  <c:v>1823.9369999999999</c:v>
                </c:pt>
                <c:pt idx="326">
                  <c:v>1828.2660000000001</c:v>
                </c:pt>
                <c:pt idx="327">
                  <c:v>1832.5909999999999</c:v>
                </c:pt>
                <c:pt idx="328">
                  <c:v>1836.913</c:v>
                </c:pt>
                <c:pt idx="329">
                  <c:v>1841.23</c:v>
                </c:pt>
                <c:pt idx="330">
                  <c:v>1845.5429999999999</c:v>
                </c:pt>
                <c:pt idx="331">
                  <c:v>1849.8520000000001</c:v>
                </c:pt>
                <c:pt idx="332">
                  <c:v>1854.1559999999999</c:v>
                </c:pt>
                <c:pt idx="333">
                  <c:v>1858.4570000000001</c:v>
                </c:pt>
                <c:pt idx="334">
                  <c:v>1862.7539999999999</c:v>
                </c:pt>
                <c:pt idx="335">
                  <c:v>1867.047</c:v>
                </c:pt>
                <c:pt idx="336">
                  <c:v>1871.335</c:v>
                </c:pt>
                <c:pt idx="337">
                  <c:v>1875.62</c:v>
                </c:pt>
                <c:pt idx="338">
                  <c:v>1879.9</c:v>
                </c:pt>
                <c:pt idx="339">
                  <c:v>1884.1769999999999</c:v>
                </c:pt>
                <c:pt idx="340">
                  <c:v>1888.4490000000001</c:v>
                </c:pt>
                <c:pt idx="341">
                  <c:v>1892.7180000000001</c:v>
                </c:pt>
                <c:pt idx="342">
                  <c:v>1896.982</c:v>
                </c:pt>
                <c:pt idx="343">
                  <c:v>1901.2429999999999</c:v>
                </c:pt>
                <c:pt idx="344">
                  <c:v>1905.499</c:v>
                </c:pt>
                <c:pt idx="345">
                  <c:v>1909.752</c:v>
                </c:pt>
                <c:pt idx="346">
                  <c:v>1914</c:v>
                </c:pt>
                <c:pt idx="347">
                  <c:v>1918.2449999999999</c:v>
                </c:pt>
                <c:pt idx="348">
                  <c:v>1922.4849999999999</c:v>
                </c:pt>
                <c:pt idx="349">
                  <c:v>1926.722</c:v>
                </c:pt>
                <c:pt idx="350">
                  <c:v>1930.954</c:v>
                </c:pt>
                <c:pt idx="351">
                  <c:v>1935.183</c:v>
                </c:pt>
                <c:pt idx="352">
                  <c:v>1939.4079999999999</c:v>
                </c:pt>
                <c:pt idx="353">
                  <c:v>1943.6279999999999</c:v>
                </c:pt>
                <c:pt idx="354">
                  <c:v>1947.845</c:v>
                </c:pt>
                <c:pt idx="355">
                  <c:v>1952.058</c:v>
                </c:pt>
                <c:pt idx="356">
                  <c:v>1956.2670000000001</c:v>
                </c:pt>
                <c:pt idx="357">
                  <c:v>1960.472</c:v>
                </c:pt>
                <c:pt idx="358">
                  <c:v>1964.673</c:v>
                </c:pt>
                <c:pt idx="359">
                  <c:v>1968.87</c:v>
                </c:pt>
                <c:pt idx="360">
                  <c:v>1973.0630000000001</c:v>
                </c:pt>
                <c:pt idx="361">
                  <c:v>1977.252</c:v>
                </c:pt>
                <c:pt idx="362">
                  <c:v>1981.4380000000001</c:v>
                </c:pt>
                <c:pt idx="363">
                  <c:v>1985.6189999999999</c:v>
                </c:pt>
                <c:pt idx="364">
                  <c:v>1989.797</c:v>
                </c:pt>
                <c:pt idx="365">
                  <c:v>1993.971</c:v>
                </c:pt>
                <c:pt idx="366">
                  <c:v>1998.14</c:v>
                </c:pt>
                <c:pt idx="367">
                  <c:v>2002.306</c:v>
                </c:pt>
                <c:pt idx="368">
                  <c:v>2006.4690000000001</c:v>
                </c:pt>
                <c:pt idx="369">
                  <c:v>2010.627</c:v>
                </c:pt>
                <c:pt idx="370">
                  <c:v>2014.7809999999999</c:v>
                </c:pt>
                <c:pt idx="371">
                  <c:v>2018.932</c:v>
                </c:pt>
                <c:pt idx="372">
                  <c:v>2023.078</c:v>
                </c:pt>
                <c:pt idx="373">
                  <c:v>2027.221</c:v>
                </c:pt>
                <c:pt idx="374">
                  <c:v>2031.36</c:v>
                </c:pt>
                <c:pt idx="375">
                  <c:v>2035.4949999999999</c:v>
                </c:pt>
                <c:pt idx="376">
                  <c:v>2039.627</c:v>
                </c:pt>
                <c:pt idx="377">
                  <c:v>2043.7539999999999</c:v>
                </c:pt>
                <c:pt idx="378">
                  <c:v>2047.8779999999999</c:v>
                </c:pt>
                <c:pt idx="379">
                  <c:v>2051.998</c:v>
                </c:pt>
                <c:pt idx="380">
                  <c:v>2056.114</c:v>
                </c:pt>
                <c:pt idx="381">
                  <c:v>2060.2260000000001</c:v>
                </c:pt>
                <c:pt idx="382">
                  <c:v>2064.3339999999998</c:v>
                </c:pt>
                <c:pt idx="383">
                  <c:v>2068.4389999999999</c:v>
                </c:pt>
                <c:pt idx="384">
                  <c:v>2072.54</c:v>
                </c:pt>
                <c:pt idx="385">
                  <c:v>2076.6370000000002</c:v>
                </c:pt>
                <c:pt idx="386">
                  <c:v>2080.73</c:v>
                </c:pt>
                <c:pt idx="387">
                  <c:v>2084.8200000000002</c:v>
                </c:pt>
                <c:pt idx="388">
                  <c:v>2088.9059999999999</c:v>
                </c:pt>
                <c:pt idx="389">
                  <c:v>2092.9879999999998</c:v>
                </c:pt>
                <c:pt idx="390">
                  <c:v>2097.0659999999998</c:v>
                </c:pt>
                <c:pt idx="391">
                  <c:v>2101.14</c:v>
                </c:pt>
                <c:pt idx="392">
                  <c:v>2105.2109999999998</c:v>
                </c:pt>
                <c:pt idx="393">
                  <c:v>2109.2779999999998</c:v>
                </c:pt>
                <c:pt idx="394">
                  <c:v>2113.3420000000001</c:v>
                </c:pt>
                <c:pt idx="395">
                  <c:v>2117.4009999999998</c:v>
                </c:pt>
                <c:pt idx="396">
                  <c:v>2121.4569999999999</c:v>
                </c:pt>
                <c:pt idx="397">
                  <c:v>2125.509</c:v>
                </c:pt>
                <c:pt idx="398">
                  <c:v>2129.558</c:v>
                </c:pt>
                <c:pt idx="399">
                  <c:v>2133.6019999999999</c:v>
                </c:pt>
                <c:pt idx="400">
                  <c:v>2137.643</c:v>
                </c:pt>
                <c:pt idx="401">
                  <c:v>2141.681</c:v>
                </c:pt>
                <c:pt idx="402">
                  <c:v>2145.7139999999999</c:v>
                </c:pt>
                <c:pt idx="403">
                  <c:v>2149.7440000000001</c:v>
                </c:pt>
                <c:pt idx="404">
                  <c:v>2153.77</c:v>
                </c:pt>
                <c:pt idx="405">
                  <c:v>2157.7930000000001</c:v>
                </c:pt>
                <c:pt idx="406">
                  <c:v>2161.8119999999999</c:v>
                </c:pt>
                <c:pt idx="407">
                  <c:v>2165.8270000000002</c:v>
                </c:pt>
                <c:pt idx="408">
                  <c:v>2169.8380000000002</c:v>
                </c:pt>
                <c:pt idx="409">
                  <c:v>2173.846</c:v>
                </c:pt>
                <c:pt idx="410">
                  <c:v>2177.8510000000001</c:v>
                </c:pt>
                <c:pt idx="411">
                  <c:v>2181.8510000000001</c:v>
                </c:pt>
                <c:pt idx="412">
                  <c:v>2185.848</c:v>
                </c:pt>
                <c:pt idx="413">
                  <c:v>2189.8409999999999</c:v>
                </c:pt>
                <c:pt idx="414">
                  <c:v>2193.8310000000001</c:v>
                </c:pt>
                <c:pt idx="415">
                  <c:v>2197.817</c:v>
                </c:pt>
                <c:pt idx="416">
                  <c:v>2201.799</c:v>
                </c:pt>
                <c:pt idx="417">
                  <c:v>2205.7779999999998</c:v>
                </c:pt>
                <c:pt idx="418">
                  <c:v>2209.7530000000002</c:v>
                </c:pt>
                <c:pt idx="419">
                  <c:v>2213.7249999999999</c:v>
                </c:pt>
                <c:pt idx="420">
                  <c:v>2217.6930000000002</c:v>
                </c:pt>
                <c:pt idx="421">
                  <c:v>2221.6570000000002</c:v>
                </c:pt>
                <c:pt idx="422">
                  <c:v>2225.6179999999999</c:v>
                </c:pt>
                <c:pt idx="423">
                  <c:v>2229.5749999999998</c:v>
                </c:pt>
                <c:pt idx="424">
                  <c:v>2233.529</c:v>
                </c:pt>
                <c:pt idx="425">
                  <c:v>2237.4789999999998</c:v>
                </c:pt>
                <c:pt idx="426">
                  <c:v>2241.4250000000002</c:v>
                </c:pt>
                <c:pt idx="427">
                  <c:v>2245.3679999999999</c:v>
                </c:pt>
                <c:pt idx="428">
                  <c:v>2249.3069999999998</c:v>
                </c:pt>
                <c:pt idx="429">
                  <c:v>2253.2429999999999</c:v>
                </c:pt>
                <c:pt idx="430">
                  <c:v>2257.1750000000002</c:v>
                </c:pt>
                <c:pt idx="431">
                  <c:v>2261.1039999999998</c:v>
                </c:pt>
                <c:pt idx="432">
                  <c:v>2265.029</c:v>
                </c:pt>
                <c:pt idx="433">
                  <c:v>2268.9499999999998</c:v>
                </c:pt>
                <c:pt idx="434">
                  <c:v>2272.8679999999999</c:v>
                </c:pt>
                <c:pt idx="435">
                  <c:v>2276.7829999999999</c:v>
                </c:pt>
                <c:pt idx="436">
                  <c:v>2280.694</c:v>
                </c:pt>
                <c:pt idx="437">
                  <c:v>2284.6010000000001</c:v>
                </c:pt>
                <c:pt idx="438">
                  <c:v>2288.5050000000001</c:v>
                </c:pt>
                <c:pt idx="439">
                  <c:v>2292.4050000000002</c:v>
                </c:pt>
                <c:pt idx="440">
                  <c:v>2296.3020000000001</c:v>
                </c:pt>
                <c:pt idx="441">
                  <c:v>2300.1950000000002</c:v>
                </c:pt>
                <c:pt idx="442">
                  <c:v>2304.085</c:v>
                </c:pt>
                <c:pt idx="443">
                  <c:v>2307.971</c:v>
                </c:pt>
                <c:pt idx="444">
                  <c:v>2311.8539999999998</c:v>
                </c:pt>
                <c:pt idx="445">
                  <c:v>2315.7339999999999</c:v>
                </c:pt>
                <c:pt idx="446">
                  <c:v>2319.6089999999999</c:v>
                </c:pt>
                <c:pt idx="447">
                  <c:v>2323.482</c:v>
                </c:pt>
                <c:pt idx="448">
                  <c:v>2327.3510000000001</c:v>
                </c:pt>
                <c:pt idx="449">
                  <c:v>2331.2159999999999</c:v>
                </c:pt>
                <c:pt idx="450">
                  <c:v>2335.078</c:v>
                </c:pt>
                <c:pt idx="451">
                  <c:v>2338.9369999999999</c:v>
                </c:pt>
                <c:pt idx="452">
                  <c:v>2342.7919999999999</c:v>
                </c:pt>
                <c:pt idx="453">
                  <c:v>2346.643</c:v>
                </c:pt>
                <c:pt idx="454">
                  <c:v>2350.4920000000002</c:v>
                </c:pt>
                <c:pt idx="455">
                  <c:v>2354.3359999999998</c:v>
                </c:pt>
                <c:pt idx="456">
                  <c:v>2358.1779999999999</c:v>
                </c:pt>
                <c:pt idx="457">
                  <c:v>2362.0149999999999</c:v>
                </c:pt>
                <c:pt idx="458">
                  <c:v>2365.85</c:v>
                </c:pt>
                <c:pt idx="459">
                  <c:v>2369.681</c:v>
                </c:pt>
                <c:pt idx="460">
                  <c:v>2373.5079999999998</c:v>
                </c:pt>
                <c:pt idx="461">
                  <c:v>2377.3330000000001</c:v>
                </c:pt>
                <c:pt idx="462">
                  <c:v>2381.1529999999998</c:v>
                </c:pt>
                <c:pt idx="463">
                  <c:v>2384.971</c:v>
                </c:pt>
                <c:pt idx="464">
                  <c:v>2388.7849999999999</c:v>
                </c:pt>
                <c:pt idx="465">
                  <c:v>2392.5949999999998</c:v>
                </c:pt>
                <c:pt idx="466">
                  <c:v>2396.402</c:v>
                </c:pt>
                <c:pt idx="467">
                  <c:v>2400.2060000000001</c:v>
                </c:pt>
                <c:pt idx="468">
                  <c:v>2404.0070000000001</c:v>
                </c:pt>
                <c:pt idx="469">
                  <c:v>2407.8040000000001</c:v>
                </c:pt>
                <c:pt idx="470">
                  <c:v>2411.5970000000002</c:v>
                </c:pt>
                <c:pt idx="471">
                  <c:v>2415.3879999999999</c:v>
                </c:pt>
                <c:pt idx="472">
                  <c:v>2419.174</c:v>
                </c:pt>
                <c:pt idx="473">
                  <c:v>2422.9580000000001</c:v>
                </c:pt>
                <c:pt idx="474">
                  <c:v>2426.7379999999998</c:v>
                </c:pt>
                <c:pt idx="475">
                  <c:v>2430.5149999999999</c:v>
                </c:pt>
                <c:pt idx="476">
                  <c:v>2434.2890000000002</c:v>
                </c:pt>
                <c:pt idx="477">
                  <c:v>2438.0590000000002</c:v>
                </c:pt>
                <c:pt idx="478">
                  <c:v>2441.8249999999998</c:v>
                </c:pt>
                <c:pt idx="479">
                  <c:v>2445.5889999999999</c:v>
                </c:pt>
                <c:pt idx="480">
                  <c:v>2449.3490000000002</c:v>
                </c:pt>
                <c:pt idx="481">
                  <c:v>2453.1060000000002</c:v>
                </c:pt>
                <c:pt idx="482">
                  <c:v>2456.8589999999999</c:v>
                </c:pt>
                <c:pt idx="483">
                  <c:v>2460.61</c:v>
                </c:pt>
                <c:pt idx="484">
                  <c:v>2464.3560000000002</c:v>
                </c:pt>
                <c:pt idx="485">
                  <c:v>2468.1</c:v>
                </c:pt>
                <c:pt idx="486">
                  <c:v>2471.84</c:v>
                </c:pt>
                <c:pt idx="487">
                  <c:v>2475.5770000000002</c:v>
                </c:pt>
                <c:pt idx="488">
                  <c:v>2479.3110000000001</c:v>
                </c:pt>
                <c:pt idx="489">
                  <c:v>2483.0410000000002</c:v>
                </c:pt>
                <c:pt idx="490">
                  <c:v>2486.768</c:v>
                </c:pt>
                <c:pt idx="491">
                  <c:v>2490.4920000000002</c:v>
                </c:pt>
                <c:pt idx="492">
                  <c:v>2494.2130000000002</c:v>
                </c:pt>
                <c:pt idx="493">
                  <c:v>2497.9299999999998</c:v>
                </c:pt>
                <c:pt idx="494">
                  <c:v>2501.6439999999998</c:v>
                </c:pt>
                <c:pt idx="495">
                  <c:v>2505.355</c:v>
                </c:pt>
                <c:pt idx="496">
                  <c:v>2509.0619999999999</c:v>
                </c:pt>
                <c:pt idx="497">
                  <c:v>2512.7660000000001</c:v>
                </c:pt>
                <c:pt idx="498">
                  <c:v>2516.4670000000001</c:v>
                </c:pt>
                <c:pt idx="499">
                  <c:v>2520.165</c:v>
                </c:pt>
                <c:pt idx="500">
                  <c:v>2523.8589999999999</c:v>
                </c:pt>
                <c:pt idx="501">
                  <c:v>2527.5509999999999</c:v>
                </c:pt>
                <c:pt idx="502">
                  <c:v>2531.239</c:v>
                </c:pt>
                <c:pt idx="503">
                  <c:v>2534.9229999999998</c:v>
                </c:pt>
                <c:pt idx="504">
                  <c:v>2538.605</c:v>
                </c:pt>
                <c:pt idx="505">
                  <c:v>2542.2829999999999</c:v>
                </c:pt>
                <c:pt idx="506">
                  <c:v>2545.9580000000001</c:v>
                </c:pt>
                <c:pt idx="507">
                  <c:v>2549.63</c:v>
                </c:pt>
                <c:pt idx="508">
                  <c:v>2553.299</c:v>
                </c:pt>
                <c:pt idx="509">
                  <c:v>2556.9639999999999</c:v>
                </c:pt>
                <c:pt idx="510">
                  <c:v>2560.6260000000002</c:v>
                </c:pt>
                <c:pt idx="511">
                  <c:v>2564.2849999999999</c:v>
                </c:pt>
                <c:pt idx="512">
                  <c:v>2567.9409999999998</c:v>
                </c:pt>
                <c:pt idx="513">
                  <c:v>2571.5940000000001</c:v>
                </c:pt>
                <c:pt idx="514">
                  <c:v>2575.2429999999999</c:v>
                </c:pt>
                <c:pt idx="515">
                  <c:v>2578.89</c:v>
                </c:pt>
                <c:pt idx="516">
                  <c:v>2582.5329999999999</c:v>
                </c:pt>
                <c:pt idx="517">
                  <c:v>2586.1729999999998</c:v>
                </c:pt>
                <c:pt idx="518">
                  <c:v>2589.8090000000002</c:v>
                </c:pt>
                <c:pt idx="519">
                  <c:v>2593.4430000000002</c:v>
                </c:pt>
                <c:pt idx="520">
                  <c:v>2597.0729999999999</c:v>
                </c:pt>
                <c:pt idx="521">
                  <c:v>2600.701</c:v>
                </c:pt>
                <c:pt idx="522">
                  <c:v>2604.3249999999998</c:v>
                </c:pt>
                <c:pt idx="523">
                  <c:v>2607.9459999999999</c:v>
                </c:pt>
                <c:pt idx="524">
                  <c:v>2611.5639999999999</c:v>
                </c:pt>
                <c:pt idx="525">
                  <c:v>2615.1779999999999</c:v>
                </c:pt>
                <c:pt idx="526">
                  <c:v>2618.79</c:v>
                </c:pt>
                <c:pt idx="527">
                  <c:v>2622.3980000000001</c:v>
                </c:pt>
                <c:pt idx="528">
                  <c:v>2626.0039999999999</c:v>
                </c:pt>
                <c:pt idx="529">
                  <c:v>2629.6060000000002</c:v>
                </c:pt>
                <c:pt idx="530">
                  <c:v>2633.2049999999999</c:v>
                </c:pt>
                <c:pt idx="531">
                  <c:v>2636.8009999999999</c:v>
                </c:pt>
                <c:pt idx="532">
                  <c:v>2640.3939999999998</c:v>
                </c:pt>
                <c:pt idx="533">
                  <c:v>2643.9830000000002</c:v>
                </c:pt>
                <c:pt idx="534">
                  <c:v>2647.57</c:v>
                </c:pt>
                <c:pt idx="535">
                  <c:v>2651.1529999999998</c:v>
                </c:pt>
                <c:pt idx="536">
                  <c:v>2654.7339999999999</c:v>
                </c:pt>
                <c:pt idx="537">
                  <c:v>2658.3110000000001</c:v>
                </c:pt>
                <c:pt idx="538">
                  <c:v>2661.8850000000002</c:v>
                </c:pt>
                <c:pt idx="539">
                  <c:v>2665.4560000000001</c:v>
                </c:pt>
                <c:pt idx="540">
                  <c:v>2669.0250000000001</c:v>
                </c:pt>
                <c:pt idx="541">
                  <c:v>2672.5889999999999</c:v>
                </c:pt>
                <c:pt idx="542">
                  <c:v>2676.1509999999998</c:v>
                </c:pt>
                <c:pt idx="543">
                  <c:v>2679.71</c:v>
                </c:pt>
                <c:pt idx="544">
                  <c:v>2683.2660000000001</c:v>
                </c:pt>
                <c:pt idx="545">
                  <c:v>2686.819</c:v>
                </c:pt>
                <c:pt idx="546">
                  <c:v>2690.3679999999999</c:v>
                </c:pt>
                <c:pt idx="547">
                  <c:v>2693.915</c:v>
                </c:pt>
                <c:pt idx="548">
                  <c:v>2697.4580000000001</c:v>
                </c:pt>
                <c:pt idx="549">
                  <c:v>2700.9989999999998</c:v>
                </c:pt>
                <c:pt idx="550">
                  <c:v>2704.5360000000001</c:v>
                </c:pt>
                <c:pt idx="551">
                  <c:v>2708.0709999999999</c:v>
                </c:pt>
                <c:pt idx="552">
                  <c:v>2711.6019999999999</c:v>
                </c:pt>
                <c:pt idx="553">
                  <c:v>2715.13</c:v>
                </c:pt>
                <c:pt idx="554">
                  <c:v>2718.6559999999999</c:v>
                </c:pt>
                <c:pt idx="555">
                  <c:v>2722.1779999999999</c:v>
                </c:pt>
                <c:pt idx="556">
                  <c:v>2725.6970000000001</c:v>
                </c:pt>
                <c:pt idx="557">
                  <c:v>2729.2139999999999</c:v>
                </c:pt>
                <c:pt idx="558">
                  <c:v>2732.7269999999999</c:v>
                </c:pt>
                <c:pt idx="559">
                  <c:v>2736.2370000000001</c:v>
                </c:pt>
                <c:pt idx="560">
                  <c:v>2739.7440000000001</c:v>
                </c:pt>
                <c:pt idx="561">
                  <c:v>2743.2489999999998</c:v>
                </c:pt>
                <c:pt idx="562">
                  <c:v>2746.75</c:v>
                </c:pt>
                <c:pt idx="563">
                  <c:v>2750.248</c:v>
                </c:pt>
                <c:pt idx="564">
                  <c:v>2753.7429999999999</c:v>
                </c:pt>
                <c:pt idx="565">
                  <c:v>2757.2359999999999</c:v>
                </c:pt>
                <c:pt idx="566">
                  <c:v>2760.7249999999999</c:v>
                </c:pt>
                <c:pt idx="567">
                  <c:v>2764.2109999999998</c:v>
                </c:pt>
                <c:pt idx="568">
                  <c:v>2767.6950000000002</c:v>
                </c:pt>
                <c:pt idx="569">
                  <c:v>2771.1750000000002</c:v>
                </c:pt>
                <c:pt idx="570">
                  <c:v>2774.652</c:v>
                </c:pt>
                <c:pt idx="571">
                  <c:v>2778.127</c:v>
                </c:pt>
                <c:pt idx="572">
                  <c:v>2781.598</c:v>
                </c:pt>
                <c:pt idx="573">
                  <c:v>2785.067</c:v>
                </c:pt>
                <c:pt idx="574">
                  <c:v>2788.5320000000002</c:v>
                </c:pt>
                <c:pt idx="575">
                  <c:v>2791.9949999999999</c:v>
                </c:pt>
                <c:pt idx="576">
                  <c:v>2795.4549999999999</c:v>
                </c:pt>
                <c:pt idx="577">
                  <c:v>2798.9110000000001</c:v>
                </c:pt>
                <c:pt idx="578">
                  <c:v>2802.3649999999998</c:v>
                </c:pt>
                <c:pt idx="579">
                  <c:v>2805.8159999999998</c:v>
                </c:pt>
                <c:pt idx="580">
                  <c:v>2809.2640000000001</c:v>
                </c:pt>
                <c:pt idx="581">
                  <c:v>2812.7089999999998</c:v>
                </c:pt>
                <c:pt idx="582">
                  <c:v>2816.1509999999998</c:v>
                </c:pt>
                <c:pt idx="583">
                  <c:v>2819.59</c:v>
                </c:pt>
                <c:pt idx="584">
                  <c:v>2823.0259999999998</c:v>
                </c:pt>
                <c:pt idx="585">
                  <c:v>2826.46</c:v>
                </c:pt>
                <c:pt idx="586">
                  <c:v>2829.89</c:v>
                </c:pt>
                <c:pt idx="587">
                  <c:v>2833.3180000000002</c:v>
                </c:pt>
                <c:pt idx="588">
                  <c:v>2836.7420000000002</c:v>
                </c:pt>
                <c:pt idx="589">
                  <c:v>2840.1640000000002</c:v>
                </c:pt>
                <c:pt idx="590">
                  <c:v>2843.5830000000001</c:v>
                </c:pt>
                <c:pt idx="591">
                  <c:v>2846.9989999999998</c:v>
                </c:pt>
                <c:pt idx="592">
                  <c:v>2850.4119999999998</c:v>
                </c:pt>
                <c:pt idx="593">
                  <c:v>2853.8220000000001</c:v>
                </c:pt>
                <c:pt idx="594">
                  <c:v>2857.2289999999998</c:v>
                </c:pt>
                <c:pt idx="595">
                  <c:v>2860.634</c:v>
                </c:pt>
                <c:pt idx="596">
                  <c:v>2864.0349999999999</c:v>
                </c:pt>
                <c:pt idx="597">
                  <c:v>2867.4340000000002</c:v>
                </c:pt>
                <c:pt idx="598">
                  <c:v>2870.83</c:v>
                </c:pt>
                <c:pt idx="599">
                  <c:v>2874.223</c:v>
                </c:pt>
                <c:pt idx="600">
                  <c:v>2877.6129999999998</c:v>
                </c:pt>
                <c:pt idx="601">
                  <c:v>2881</c:v>
                </c:pt>
                <c:pt idx="602">
                  <c:v>2884.3850000000002</c:v>
                </c:pt>
                <c:pt idx="603">
                  <c:v>2887.7660000000001</c:v>
                </c:pt>
                <c:pt idx="604">
                  <c:v>2891.145</c:v>
                </c:pt>
                <c:pt idx="605">
                  <c:v>2894.5210000000002</c:v>
                </c:pt>
                <c:pt idx="606">
                  <c:v>2897.8939999999998</c:v>
                </c:pt>
                <c:pt idx="607">
                  <c:v>2901.2640000000001</c:v>
                </c:pt>
                <c:pt idx="608">
                  <c:v>2904.6309999999999</c:v>
                </c:pt>
                <c:pt idx="609">
                  <c:v>2907.9960000000001</c:v>
                </c:pt>
                <c:pt idx="610">
                  <c:v>2911.3580000000002</c:v>
                </c:pt>
                <c:pt idx="611">
                  <c:v>2914.7170000000001</c:v>
                </c:pt>
                <c:pt idx="612">
                  <c:v>2918.0729999999999</c:v>
                </c:pt>
                <c:pt idx="613">
                  <c:v>2921.4259999999999</c:v>
                </c:pt>
                <c:pt idx="614">
                  <c:v>2924.777</c:v>
                </c:pt>
                <c:pt idx="615">
                  <c:v>2928.1239999999998</c:v>
                </c:pt>
                <c:pt idx="616">
                  <c:v>2931.4690000000001</c:v>
                </c:pt>
                <c:pt idx="617">
                  <c:v>2934.8110000000001</c:v>
                </c:pt>
                <c:pt idx="618">
                  <c:v>2938.15</c:v>
                </c:pt>
                <c:pt idx="619">
                  <c:v>2941.4870000000001</c:v>
                </c:pt>
                <c:pt idx="620">
                  <c:v>2944.8209999999999</c:v>
                </c:pt>
                <c:pt idx="621">
                  <c:v>2948.152</c:v>
                </c:pt>
                <c:pt idx="622">
                  <c:v>2951.48</c:v>
                </c:pt>
                <c:pt idx="623">
                  <c:v>2954.8049999999998</c:v>
                </c:pt>
                <c:pt idx="624">
                  <c:v>2958.1280000000002</c:v>
                </c:pt>
                <c:pt idx="625">
                  <c:v>2961.4470000000001</c:v>
                </c:pt>
                <c:pt idx="626">
                  <c:v>2964.7649999999999</c:v>
                </c:pt>
                <c:pt idx="627">
                  <c:v>2968.0790000000002</c:v>
                </c:pt>
                <c:pt idx="628">
                  <c:v>2971.39</c:v>
                </c:pt>
                <c:pt idx="629">
                  <c:v>2974.6990000000001</c:v>
                </c:pt>
                <c:pt idx="630">
                  <c:v>2978.0050000000001</c:v>
                </c:pt>
                <c:pt idx="631">
                  <c:v>2981.308</c:v>
                </c:pt>
                <c:pt idx="632">
                  <c:v>2984.6089999999999</c:v>
                </c:pt>
                <c:pt idx="633">
                  <c:v>2987.9070000000002</c:v>
                </c:pt>
                <c:pt idx="634">
                  <c:v>2991.2020000000002</c:v>
                </c:pt>
                <c:pt idx="635">
                  <c:v>2994.4940000000001</c:v>
                </c:pt>
                <c:pt idx="636">
                  <c:v>2997.7840000000001</c:v>
                </c:pt>
                <c:pt idx="637">
                  <c:v>3001.07</c:v>
                </c:pt>
                <c:pt idx="638">
                  <c:v>3004.355</c:v>
                </c:pt>
                <c:pt idx="639">
                  <c:v>3007.636</c:v>
                </c:pt>
                <c:pt idx="640">
                  <c:v>3010.915</c:v>
                </c:pt>
                <c:pt idx="641">
                  <c:v>3014.1909999999998</c:v>
                </c:pt>
                <c:pt idx="642">
                  <c:v>3017.4639999999999</c:v>
                </c:pt>
                <c:pt idx="643">
                  <c:v>3020.7339999999999</c:v>
                </c:pt>
                <c:pt idx="644">
                  <c:v>3024.002</c:v>
                </c:pt>
                <c:pt idx="645">
                  <c:v>3027.2669999999998</c:v>
                </c:pt>
                <c:pt idx="646">
                  <c:v>3030.53</c:v>
                </c:pt>
                <c:pt idx="647">
                  <c:v>3033.7890000000002</c:v>
                </c:pt>
                <c:pt idx="648">
                  <c:v>3037.0459999999998</c:v>
                </c:pt>
                <c:pt idx="649">
                  <c:v>3040.3009999999999</c:v>
                </c:pt>
                <c:pt idx="650">
                  <c:v>3043.5520000000001</c:v>
                </c:pt>
                <c:pt idx="651">
                  <c:v>3046.8009999999999</c:v>
                </c:pt>
                <c:pt idx="652">
                  <c:v>3050.0479999999998</c:v>
                </c:pt>
                <c:pt idx="653">
                  <c:v>3053.2910000000002</c:v>
                </c:pt>
                <c:pt idx="654">
                  <c:v>3056.5320000000002</c:v>
                </c:pt>
                <c:pt idx="655">
                  <c:v>3059.7710000000002</c:v>
                </c:pt>
                <c:pt idx="656">
                  <c:v>3063.0059999999999</c:v>
                </c:pt>
                <c:pt idx="657">
                  <c:v>3066.239</c:v>
                </c:pt>
                <c:pt idx="658">
                  <c:v>3069.4690000000001</c:v>
                </c:pt>
                <c:pt idx="659">
                  <c:v>3072.6970000000001</c:v>
                </c:pt>
                <c:pt idx="660">
                  <c:v>3075.922</c:v>
                </c:pt>
                <c:pt idx="661">
                  <c:v>3079.1439999999998</c:v>
                </c:pt>
                <c:pt idx="662">
                  <c:v>3082.364</c:v>
                </c:pt>
                <c:pt idx="663">
                  <c:v>3085.5810000000001</c:v>
                </c:pt>
                <c:pt idx="664">
                  <c:v>3088.7950000000001</c:v>
                </c:pt>
                <c:pt idx="665">
                  <c:v>3092.0070000000001</c:v>
                </c:pt>
                <c:pt idx="666">
                  <c:v>3095.2159999999999</c:v>
                </c:pt>
                <c:pt idx="667">
                  <c:v>3098.4229999999998</c:v>
                </c:pt>
                <c:pt idx="668">
                  <c:v>3101.627</c:v>
                </c:pt>
                <c:pt idx="669">
                  <c:v>3104.828</c:v>
                </c:pt>
                <c:pt idx="670">
                  <c:v>3108.0259999999998</c:v>
                </c:pt>
                <c:pt idx="671">
                  <c:v>3111.2220000000002</c:v>
                </c:pt>
                <c:pt idx="672">
                  <c:v>3114.4160000000002</c:v>
                </c:pt>
                <c:pt idx="673">
                  <c:v>3117.607</c:v>
                </c:pt>
                <c:pt idx="674">
                  <c:v>3120.7950000000001</c:v>
                </c:pt>
                <c:pt idx="675">
                  <c:v>3123.98</c:v>
                </c:pt>
                <c:pt idx="676">
                  <c:v>3127.163</c:v>
                </c:pt>
                <c:pt idx="677">
                  <c:v>3130.3440000000001</c:v>
                </c:pt>
                <c:pt idx="678">
                  <c:v>3133.5210000000002</c:v>
                </c:pt>
                <c:pt idx="679">
                  <c:v>3136.6959999999999</c:v>
                </c:pt>
                <c:pt idx="680">
                  <c:v>3139.8690000000001</c:v>
                </c:pt>
                <c:pt idx="681">
                  <c:v>3143.0390000000002</c:v>
                </c:pt>
                <c:pt idx="682">
                  <c:v>3146.2060000000001</c:v>
                </c:pt>
                <c:pt idx="683">
                  <c:v>3149.3710000000001</c:v>
                </c:pt>
                <c:pt idx="684">
                  <c:v>3152.5329999999999</c:v>
                </c:pt>
                <c:pt idx="685">
                  <c:v>3155.6930000000002</c:v>
                </c:pt>
                <c:pt idx="686">
                  <c:v>3158.85</c:v>
                </c:pt>
                <c:pt idx="687">
                  <c:v>3162.0050000000001</c:v>
                </c:pt>
                <c:pt idx="688">
                  <c:v>3165.1570000000002</c:v>
                </c:pt>
                <c:pt idx="689">
                  <c:v>3168.306</c:v>
                </c:pt>
                <c:pt idx="690">
                  <c:v>3171.453</c:v>
                </c:pt>
                <c:pt idx="691">
                  <c:v>3174.5970000000002</c:v>
                </c:pt>
                <c:pt idx="692">
                  <c:v>3177.739</c:v>
                </c:pt>
                <c:pt idx="693">
                  <c:v>3180.8780000000002</c:v>
                </c:pt>
                <c:pt idx="694">
                  <c:v>3184.0140000000001</c:v>
                </c:pt>
                <c:pt idx="695">
                  <c:v>3187.1489999999999</c:v>
                </c:pt>
                <c:pt idx="696">
                  <c:v>3190.28</c:v>
                </c:pt>
                <c:pt idx="697">
                  <c:v>3193.4090000000001</c:v>
                </c:pt>
                <c:pt idx="698">
                  <c:v>3196.5360000000001</c:v>
                </c:pt>
                <c:pt idx="699">
                  <c:v>3199.6590000000001</c:v>
                </c:pt>
                <c:pt idx="700">
                  <c:v>3202.7809999999999</c:v>
                </c:pt>
                <c:pt idx="701">
                  <c:v>3205.9</c:v>
                </c:pt>
                <c:pt idx="702">
                  <c:v>3209.0160000000001</c:v>
                </c:pt>
                <c:pt idx="703">
                  <c:v>3212.13</c:v>
                </c:pt>
                <c:pt idx="704">
                  <c:v>3215.241</c:v>
                </c:pt>
                <c:pt idx="705">
                  <c:v>3218.35</c:v>
                </c:pt>
                <c:pt idx="706">
                  <c:v>3221.4560000000001</c:v>
                </c:pt>
                <c:pt idx="707">
                  <c:v>3224.56</c:v>
                </c:pt>
                <c:pt idx="708">
                  <c:v>3227.6610000000001</c:v>
                </c:pt>
                <c:pt idx="709">
                  <c:v>3230.76</c:v>
                </c:pt>
                <c:pt idx="710">
                  <c:v>3233.8560000000002</c:v>
                </c:pt>
                <c:pt idx="711">
                  <c:v>3236.95</c:v>
                </c:pt>
                <c:pt idx="712">
                  <c:v>3240.0410000000002</c:v>
                </c:pt>
                <c:pt idx="713">
                  <c:v>3243.13</c:v>
                </c:pt>
                <c:pt idx="714">
                  <c:v>3246.2159999999999</c:v>
                </c:pt>
                <c:pt idx="715">
                  <c:v>3249.3</c:v>
                </c:pt>
                <c:pt idx="716">
                  <c:v>3252.3820000000001</c:v>
                </c:pt>
                <c:pt idx="717">
                  <c:v>3255.46</c:v>
                </c:pt>
                <c:pt idx="718">
                  <c:v>3258.5369999999998</c:v>
                </c:pt>
                <c:pt idx="719">
                  <c:v>3261.6109999999999</c:v>
                </c:pt>
                <c:pt idx="720">
                  <c:v>3264.6819999999998</c:v>
                </c:pt>
                <c:pt idx="721">
                  <c:v>3267.7510000000002</c:v>
                </c:pt>
                <c:pt idx="722">
                  <c:v>3270.8180000000002</c:v>
                </c:pt>
                <c:pt idx="723">
                  <c:v>3273.8820000000001</c:v>
                </c:pt>
                <c:pt idx="724">
                  <c:v>3276.9430000000002</c:v>
                </c:pt>
                <c:pt idx="725">
                  <c:v>3280.002</c:v>
                </c:pt>
                <c:pt idx="726">
                  <c:v>3283.0590000000002</c:v>
                </c:pt>
                <c:pt idx="727">
                  <c:v>3286.1129999999998</c:v>
                </c:pt>
                <c:pt idx="728">
                  <c:v>3289.165</c:v>
                </c:pt>
                <c:pt idx="729">
                  <c:v>3292.2139999999999</c:v>
                </c:pt>
                <c:pt idx="730">
                  <c:v>3295.261</c:v>
                </c:pt>
                <c:pt idx="731">
                  <c:v>3298.306</c:v>
                </c:pt>
                <c:pt idx="732">
                  <c:v>3301.348</c:v>
                </c:pt>
                <c:pt idx="733">
                  <c:v>3304.3870000000002</c:v>
                </c:pt>
                <c:pt idx="734">
                  <c:v>3307.4250000000002</c:v>
                </c:pt>
                <c:pt idx="735">
                  <c:v>3310.4589999999998</c:v>
                </c:pt>
                <c:pt idx="736">
                  <c:v>3313.4920000000002</c:v>
                </c:pt>
                <c:pt idx="737">
                  <c:v>3316.5210000000002</c:v>
                </c:pt>
                <c:pt idx="738">
                  <c:v>3319.549</c:v>
                </c:pt>
                <c:pt idx="739">
                  <c:v>3322.5740000000001</c:v>
                </c:pt>
                <c:pt idx="740">
                  <c:v>3325.5970000000002</c:v>
                </c:pt>
                <c:pt idx="741">
                  <c:v>3328.6170000000002</c:v>
                </c:pt>
                <c:pt idx="742">
                  <c:v>3331.6350000000002</c:v>
                </c:pt>
                <c:pt idx="743">
                  <c:v>3334.65</c:v>
                </c:pt>
                <c:pt idx="744">
                  <c:v>3337.663</c:v>
                </c:pt>
                <c:pt idx="745">
                  <c:v>3340.674</c:v>
                </c:pt>
                <c:pt idx="746">
                  <c:v>3343.6819999999998</c:v>
                </c:pt>
                <c:pt idx="747">
                  <c:v>3346.6880000000001</c:v>
                </c:pt>
                <c:pt idx="748">
                  <c:v>3349.6909999999998</c:v>
                </c:pt>
                <c:pt idx="749">
                  <c:v>3352.692</c:v>
                </c:pt>
                <c:pt idx="750">
                  <c:v>3355.6909999999998</c:v>
                </c:pt>
                <c:pt idx="751">
                  <c:v>3358.6869999999999</c:v>
                </c:pt>
                <c:pt idx="752">
                  <c:v>3361.681</c:v>
                </c:pt>
                <c:pt idx="753">
                  <c:v>3364.6729999999998</c:v>
                </c:pt>
                <c:pt idx="754">
                  <c:v>3367.6619999999998</c:v>
                </c:pt>
                <c:pt idx="755">
                  <c:v>3370.6489999999999</c:v>
                </c:pt>
                <c:pt idx="756">
                  <c:v>3373.6329999999998</c:v>
                </c:pt>
                <c:pt idx="757">
                  <c:v>3376.6149999999998</c:v>
                </c:pt>
                <c:pt idx="758">
                  <c:v>3379.5949999999998</c:v>
                </c:pt>
                <c:pt idx="759">
                  <c:v>3382.5720000000001</c:v>
                </c:pt>
                <c:pt idx="760">
                  <c:v>3385.547</c:v>
                </c:pt>
                <c:pt idx="761">
                  <c:v>3388.52</c:v>
                </c:pt>
                <c:pt idx="762">
                  <c:v>3391.49</c:v>
                </c:pt>
                <c:pt idx="763">
                  <c:v>3394.4580000000001</c:v>
                </c:pt>
                <c:pt idx="764">
                  <c:v>3397.424</c:v>
                </c:pt>
                <c:pt idx="765">
                  <c:v>3400.3870000000002</c:v>
                </c:pt>
                <c:pt idx="766">
                  <c:v>3403.348</c:v>
                </c:pt>
                <c:pt idx="767">
                  <c:v>3406.3069999999998</c:v>
                </c:pt>
                <c:pt idx="768">
                  <c:v>3409.2629999999999</c:v>
                </c:pt>
                <c:pt idx="769">
                  <c:v>3412.2170000000001</c:v>
                </c:pt>
                <c:pt idx="770">
                  <c:v>3415.1680000000001</c:v>
                </c:pt>
                <c:pt idx="771">
                  <c:v>3418.1179999999999</c:v>
                </c:pt>
                <c:pt idx="772">
                  <c:v>3421.0650000000001</c:v>
                </c:pt>
                <c:pt idx="773">
                  <c:v>3424.009</c:v>
                </c:pt>
                <c:pt idx="774">
                  <c:v>3426.951</c:v>
                </c:pt>
                <c:pt idx="775">
                  <c:v>3429.8910000000001</c:v>
                </c:pt>
                <c:pt idx="776">
                  <c:v>3432.8290000000002</c:v>
                </c:pt>
                <c:pt idx="777">
                  <c:v>3435.7640000000001</c:v>
                </c:pt>
                <c:pt idx="778">
                  <c:v>3438.6970000000001</c:v>
                </c:pt>
                <c:pt idx="779">
                  <c:v>3441.6280000000002</c:v>
                </c:pt>
                <c:pt idx="780">
                  <c:v>3444.5569999999998</c:v>
                </c:pt>
                <c:pt idx="781">
                  <c:v>3447.4830000000002</c:v>
                </c:pt>
                <c:pt idx="782">
                  <c:v>3450.4070000000002</c:v>
                </c:pt>
                <c:pt idx="783">
                  <c:v>3453.328</c:v>
                </c:pt>
                <c:pt idx="784">
                  <c:v>3456.2469999999998</c:v>
                </c:pt>
                <c:pt idx="785">
                  <c:v>3459.1640000000002</c:v>
                </c:pt>
                <c:pt idx="786">
                  <c:v>3462.0790000000002</c:v>
                </c:pt>
                <c:pt idx="787">
                  <c:v>3464.991</c:v>
                </c:pt>
                <c:pt idx="788">
                  <c:v>3467.902</c:v>
                </c:pt>
                <c:pt idx="789">
                  <c:v>3470.8090000000002</c:v>
                </c:pt>
                <c:pt idx="790">
                  <c:v>3473.7150000000001</c:v>
                </c:pt>
                <c:pt idx="791">
                  <c:v>3476.6179999999999</c:v>
                </c:pt>
                <c:pt idx="792">
                  <c:v>3479.5189999999998</c:v>
                </c:pt>
                <c:pt idx="793">
                  <c:v>3482.4180000000001</c:v>
                </c:pt>
                <c:pt idx="794">
                  <c:v>3485.3150000000001</c:v>
                </c:pt>
                <c:pt idx="795">
                  <c:v>3488.2089999999998</c:v>
                </c:pt>
                <c:pt idx="796">
                  <c:v>3491.1010000000001</c:v>
                </c:pt>
                <c:pt idx="797">
                  <c:v>3493.99</c:v>
                </c:pt>
                <c:pt idx="798">
                  <c:v>3496.8780000000002</c:v>
                </c:pt>
                <c:pt idx="799">
                  <c:v>3499.7629999999999</c:v>
                </c:pt>
                <c:pt idx="800">
                  <c:v>3502.6460000000002</c:v>
                </c:pt>
                <c:pt idx="801">
                  <c:v>3505.527</c:v>
                </c:pt>
                <c:pt idx="802">
                  <c:v>3508.4050000000002</c:v>
                </c:pt>
                <c:pt idx="803">
                  <c:v>3511.2809999999999</c:v>
                </c:pt>
                <c:pt idx="804">
                  <c:v>3514.1550000000002</c:v>
                </c:pt>
                <c:pt idx="805">
                  <c:v>3517.027</c:v>
                </c:pt>
                <c:pt idx="806">
                  <c:v>3519.8969999999999</c:v>
                </c:pt>
                <c:pt idx="807">
                  <c:v>3522.7640000000001</c:v>
                </c:pt>
                <c:pt idx="808">
                  <c:v>3525.6289999999999</c:v>
                </c:pt>
                <c:pt idx="809">
                  <c:v>3528.4920000000002</c:v>
                </c:pt>
                <c:pt idx="810">
                  <c:v>3531.3519999999999</c:v>
                </c:pt>
                <c:pt idx="811">
                  <c:v>3534.2109999999998</c:v>
                </c:pt>
                <c:pt idx="812">
                  <c:v>3537.067</c:v>
                </c:pt>
                <c:pt idx="813">
                  <c:v>3539.9209999999998</c:v>
                </c:pt>
                <c:pt idx="814">
                  <c:v>3542.7730000000001</c:v>
                </c:pt>
                <c:pt idx="815">
                  <c:v>3545.6219999999998</c:v>
                </c:pt>
                <c:pt idx="816">
                  <c:v>3548.4690000000001</c:v>
                </c:pt>
                <c:pt idx="817">
                  <c:v>3551.3150000000001</c:v>
                </c:pt>
                <c:pt idx="818">
                  <c:v>3554.1570000000002</c:v>
                </c:pt>
                <c:pt idx="819">
                  <c:v>3556.998</c:v>
                </c:pt>
                <c:pt idx="820">
                  <c:v>3559.837</c:v>
                </c:pt>
                <c:pt idx="821">
                  <c:v>3562.6729999999998</c:v>
                </c:pt>
                <c:pt idx="822">
                  <c:v>3565.5070000000001</c:v>
                </c:pt>
                <c:pt idx="823">
                  <c:v>3568.3389999999999</c:v>
                </c:pt>
                <c:pt idx="824">
                  <c:v>3571.1689999999999</c:v>
                </c:pt>
                <c:pt idx="825">
                  <c:v>3573.9960000000001</c:v>
                </c:pt>
                <c:pt idx="826">
                  <c:v>3576.8220000000001</c:v>
                </c:pt>
                <c:pt idx="827">
                  <c:v>3579.645</c:v>
                </c:pt>
                <c:pt idx="828">
                  <c:v>3582.4659999999999</c:v>
                </c:pt>
                <c:pt idx="829">
                  <c:v>3585.2849999999999</c:v>
                </c:pt>
                <c:pt idx="830">
                  <c:v>3588.1010000000001</c:v>
                </c:pt>
                <c:pt idx="831">
                  <c:v>3590.9160000000002</c:v>
                </c:pt>
                <c:pt idx="832">
                  <c:v>3593.7280000000001</c:v>
                </c:pt>
                <c:pt idx="833">
                  <c:v>3596.538</c:v>
                </c:pt>
                <c:pt idx="834">
                  <c:v>3599.346</c:v>
                </c:pt>
                <c:pt idx="835">
                  <c:v>3602.152</c:v>
                </c:pt>
                <c:pt idx="836">
                  <c:v>3604.9560000000001</c:v>
                </c:pt>
                <c:pt idx="837">
                  <c:v>3607.7570000000001</c:v>
                </c:pt>
                <c:pt idx="838">
                  <c:v>3610.556</c:v>
                </c:pt>
                <c:pt idx="839">
                  <c:v>3613.3539999999998</c:v>
                </c:pt>
                <c:pt idx="840">
                  <c:v>3616.1489999999999</c:v>
                </c:pt>
                <c:pt idx="841">
                  <c:v>3618.942</c:v>
                </c:pt>
                <c:pt idx="842">
                  <c:v>3621.732</c:v>
                </c:pt>
                <c:pt idx="843">
                  <c:v>3624.5210000000002</c:v>
                </c:pt>
                <c:pt idx="844">
                  <c:v>3627.3069999999998</c:v>
                </c:pt>
                <c:pt idx="845">
                  <c:v>3630.0920000000001</c:v>
                </c:pt>
                <c:pt idx="846">
                  <c:v>3632.8739999999998</c:v>
                </c:pt>
                <c:pt idx="847">
                  <c:v>3635.654</c:v>
                </c:pt>
                <c:pt idx="848">
                  <c:v>3638.4319999999998</c:v>
                </c:pt>
                <c:pt idx="849">
                  <c:v>3641.2080000000001</c:v>
                </c:pt>
                <c:pt idx="850">
                  <c:v>3643.982</c:v>
                </c:pt>
                <c:pt idx="851">
                  <c:v>3646.7530000000002</c:v>
                </c:pt>
                <c:pt idx="852">
                  <c:v>3649.5230000000001</c:v>
                </c:pt>
                <c:pt idx="853">
                  <c:v>3652.29</c:v>
                </c:pt>
                <c:pt idx="854">
                  <c:v>3655.0549999999998</c:v>
                </c:pt>
                <c:pt idx="855">
                  <c:v>3657.8180000000002</c:v>
                </c:pt>
                <c:pt idx="856">
                  <c:v>3660.5790000000002</c:v>
                </c:pt>
                <c:pt idx="857">
                  <c:v>3663.3380000000002</c:v>
                </c:pt>
                <c:pt idx="858">
                  <c:v>3666.0949999999998</c:v>
                </c:pt>
                <c:pt idx="859">
                  <c:v>3668.8490000000002</c:v>
                </c:pt>
                <c:pt idx="860">
                  <c:v>3671.6019999999999</c:v>
                </c:pt>
                <c:pt idx="861">
                  <c:v>3674.3519999999999</c:v>
                </c:pt>
                <c:pt idx="862">
                  <c:v>3677.1010000000001</c:v>
                </c:pt>
                <c:pt idx="863">
                  <c:v>3679.8470000000002</c:v>
                </c:pt>
                <c:pt idx="864">
                  <c:v>3682.5909999999999</c:v>
                </c:pt>
                <c:pt idx="865">
                  <c:v>3685.3330000000001</c:v>
                </c:pt>
                <c:pt idx="866">
                  <c:v>3688.0729999999999</c:v>
                </c:pt>
                <c:pt idx="867">
                  <c:v>3690.8110000000001</c:v>
                </c:pt>
                <c:pt idx="868">
                  <c:v>3693.547</c:v>
                </c:pt>
                <c:pt idx="869">
                  <c:v>3696.2809999999999</c:v>
                </c:pt>
                <c:pt idx="870">
                  <c:v>3699.0129999999999</c:v>
                </c:pt>
                <c:pt idx="871">
                  <c:v>3701.7420000000002</c:v>
                </c:pt>
                <c:pt idx="872">
                  <c:v>3704.47</c:v>
                </c:pt>
                <c:pt idx="873">
                  <c:v>3707.1950000000002</c:v>
                </c:pt>
                <c:pt idx="874">
                  <c:v>3709.9189999999999</c:v>
                </c:pt>
                <c:pt idx="875">
                  <c:v>3712.64</c:v>
                </c:pt>
                <c:pt idx="876">
                  <c:v>3715.3589999999999</c:v>
                </c:pt>
                <c:pt idx="877">
                  <c:v>3718.076</c:v>
                </c:pt>
                <c:pt idx="878">
                  <c:v>3720.7919999999999</c:v>
                </c:pt>
                <c:pt idx="879">
                  <c:v>3723.5050000000001</c:v>
                </c:pt>
                <c:pt idx="880">
                  <c:v>3726.2159999999999</c:v>
                </c:pt>
                <c:pt idx="881">
                  <c:v>3728.9250000000002</c:v>
                </c:pt>
                <c:pt idx="882">
                  <c:v>3731.6320000000001</c:v>
                </c:pt>
                <c:pt idx="883">
                  <c:v>3734.3359999999998</c:v>
                </c:pt>
                <c:pt idx="884">
                  <c:v>3737.0390000000002</c:v>
                </c:pt>
                <c:pt idx="885">
                  <c:v>3739.74</c:v>
                </c:pt>
                <c:pt idx="886">
                  <c:v>3742.4389999999999</c:v>
                </c:pt>
                <c:pt idx="887">
                  <c:v>3745.136</c:v>
                </c:pt>
                <c:pt idx="888">
                  <c:v>3747.83</c:v>
                </c:pt>
                <c:pt idx="889">
                  <c:v>3750.5230000000001</c:v>
                </c:pt>
                <c:pt idx="890">
                  <c:v>3753.2130000000002</c:v>
                </c:pt>
                <c:pt idx="891">
                  <c:v>3755.902</c:v>
                </c:pt>
                <c:pt idx="892">
                  <c:v>3758.5889999999999</c:v>
                </c:pt>
                <c:pt idx="893">
                  <c:v>3761.2730000000001</c:v>
                </c:pt>
                <c:pt idx="894">
                  <c:v>3763.9560000000001</c:v>
                </c:pt>
                <c:pt idx="895">
                  <c:v>3766.636</c:v>
                </c:pt>
                <c:pt idx="896">
                  <c:v>3769.3150000000001</c:v>
                </c:pt>
                <c:pt idx="897">
                  <c:v>3771.991</c:v>
                </c:pt>
                <c:pt idx="898">
                  <c:v>3774.665</c:v>
                </c:pt>
                <c:pt idx="899">
                  <c:v>3777.3380000000002</c:v>
                </c:pt>
                <c:pt idx="900">
                  <c:v>3780.0079999999998</c:v>
                </c:pt>
                <c:pt idx="901">
                  <c:v>3782.6770000000001</c:v>
                </c:pt>
                <c:pt idx="902">
                  <c:v>3785.3429999999998</c:v>
                </c:pt>
                <c:pt idx="903">
                  <c:v>3788.0070000000001</c:v>
                </c:pt>
                <c:pt idx="904">
                  <c:v>3790.67</c:v>
                </c:pt>
                <c:pt idx="905">
                  <c:v>3793.33</c:v>
                </c:pt>
                <c:pt idx="906">
                  <c:v>3795.989</c:v>
                </c:pt>
                <c:pt idx="907">
                  <c:v>3798.645</c:v>
                </c:pt>
                <c:pt idx="908">
                  <c:v>3801.299</c:v>
                </c:pt>
                <c:pt idx="909">
                  <c:v>3803.9520000000002</c:v>
                </c:pt>
                <c:pt idx="910">
                  <c:v>3806.6019999999999</c:v>
                </c:pt>
                <c:pt idx="911">
                  <c:v>3809.2510000000002</c:v>
                </c:pt>
                <c:pt idx="912">
                  <c:v>3811.8969999999999</c:v>
                </c:pt>
                <c:pt idx="913">
                  <c:v>3814.5419999999999</c:v>
                </c:pt>
                <c:pt idx="914">
                  <c:v>3817.1840000000002</c:v>
                </c:pt>
                <c:pt idx="915">
                  <c:v>3819.8249999999998</c:v>
                </c:pt>
                <c:pt idx="916">
                  <c:v>3822.4630000000002</c:v>
                </c:pt>
                <c:pt idx="917">
                  <c:v>3825.1</c:v>
                </c:pt>
                <c:pt idx="918">
                  <c:v>3827.7350000000001</c:v>
                </c:pt>
                <c:pt idx="919">
                  <c:v>3830.3670000000002</c:v>
                </c:pt>
                <c:pt idx="920">
                  <c:v>3832.998</c:v>
                </c:pt>
                <c:pt idx="921">
                  <c:v>3835.627</c:v>
                </c:pt>
                <c:pt idx="922">
                  <c:v>3838.2530000000002</c:v>
                </c:pt>
                <c:pt idx="923">
                  <c:v>3840.8780000000002</c:v>
                </c:pt>
                <c:pt idx="924">
                  <c:v>3843.5010000000002</c:v>
                </c:pt>
                <c:pt idx="925">
                  <c:v>3846.1219999999998</c:v>
                </c:pt>
                <c:pt idx="926">
                  <c:v>3848.741</c:v>
                </c:pt>
                <c:pt idx="927">
                  <c:v>3851.3580000000002</c:v>
                </c:pt>
                <c:pt idx="928">
                  <c:v>3853.973</c:v>
                </c:pt>
                <c:pt idx="929">
                  <c:v>3856.5859999999998</c:v>
                </c:pt>
                <c:pt idx="930">
                  <c:v>3859.1970000000001</c:v>
                </c:pt>
                <c:pt idx="931">
                  <c:v>3861.806</c:v>
                </c:pt>
                <c:pt idx="932">
                  <c:v>3864.4140000000002</c:v>
                </c:pt>
                <c:pt idx="933">
                  <c:v>3867.0189999999998</c:v>
                </c:pt>
                <c:pt idx="934">
                  <c:v>3869.6219999999998</c:v>
                </c:pt>
                <c:pt idx="935">
                  <c:v>3872.2240000000002</c:v>
                </c:pt>
                <c:pt idx="936">
                  <c:v>3874.8229999999999</c:v>
                </c:pt>
                <c:pt idx="937">
                  <c:v>3877.4209999999998</c:v>
                </c:pt>
                <c:pt idx="938">
                  <c:v>3880.0160000000001</c:v>
                </c:pt>
                <c:pt idx="939">
                  <c:v>3882.61</c:v>
                </c:pt>
                <c:pt idx="940">
                  <c:v>3885.2020000000002</c:v>
                </c:pt>
                <c:pt idx="941">
                  <c:v>3887.7919999999999</c:v>
                </c:pt>
                <c:pt idx="942">
                  <c:v>3890.38</c:v>
                </c:pt>
                <c:pt idx="943">
                  <c:v>3892.9659999999999</c:v>
                </c:pt>
                <c:pt idx="944">
                  <c:v>3895.55</c:v>
                </c:pt>
                <c:pt idx="945">
                  <c:v>3898.1320000000001</c:v>
                </c:pt>
                <c:pt idx="946">
                  <c:v>3900.7130000000002</c:v>
                </c:pt>
                <c:pt idx="947">
                  <c:v>3903.2910000000002</c:v>
                </c:pt>
                <c:pt idx="948">
                  <c:v>3905.8679999999999</c:v>
                </c:pt>
                <c:pt idx="949">
                  <c:v>3908.442</c:v>
                </c:pt>
                <c:pt idx="950">
                  <c:v>3911.0149999999999</c:v>
                </c:pt>
                <c:pt idx="951">
                  <c:v>3913.5859999999998</c:v>
                </c:pt>
                <c:pt idx="952">
                  <c:v>3916.1550000000002</c:v>
                </c:pt>
                <c:pt idx="953">
                  <c:v>3918.7220000000002</c:v>
                </c:pt>
                <c:pt idx="954">
                  <c:v>3921.2869999999998</c:v>
                </c:pt>
                <c:pt idx="955">
                  <c:v>3923.85</c:v>
                </c:pt>
                <c:pt idx="956">
                  <c:v>3926.4110000000001</c:v>
                </c:pt>
                <c:pt idx="957">
                  <c:v>3928.971</c:v>
                </c:pt>
                <c:pt idx="958">
                  <c:v>3931.5279999999998</c:v>
                </c:pt>
                <c:pt idx="959">
                  <c:v>3934.0839999999998</c:v>
                </c:pt>
                <c:pt idx="960">
                  <c:v>3936.6379999999999</c:v>
                </c:pt>
                <c:pt idx="961">
                  <c:v>3939.19</c:v>
                </c:pt>
                <c:pt idx="962">
                  <c:v>3941.74</c:v>
                </c:pt>
                <c:pt idx="963">
                  <c:v>3944.288</c:v>
                </c:pt>
                <c:pt idx="964">
                  <c:v>3946.8339999999998</c:v>
                </c:pt>
                <c:pt idx="965">
                  <c:v>3949.3780000000002</c:v>
                </c:pt>
                <c:pt idx="966">
                  <c:v>3951.9209999999998</c:v>
                </c:pt>
                <c:pt idx="967">
                  <c:v>3954.462</c:v>
                </c:pt>
                <c:pt idx="968">
                  <c:v>3957</c:v>
                </c:pt>
                <c:pt idx="969">
                  <c:v>3959.5369999999998</c:v>
                </c:pt>
                <c:pt idx="970">
                  <c:v>3962.0720000000001</c:v>
                </c:pt>
                <c:pt idx="971">
                  <c:v>3964.6060000000002</c:v>
                </c:pt>
                <c:pt idx="972">
                  <c:v>3967.1370000000002</c:v>
                </c:pt>
                <c:pt idx="973">
                  <c:v>3969.6669999999999</c:v>
                </c:pt>
                <c:pt idx="974">
                  <c:v>3972.194</c:v>
                </c:pt>
                <c:pt idx="975">
                  <c:v>3974.72</c:v>
                </c:pt>
                <c:pt idx="976">
                  <c:v>3977.2440000000001</c:v>
                </c:pt>
                <c:pt idx="977">
                  <c:v>3979.7660000000001</c:v>
                </c:pt>
                <c:pt idx="978">
                  <c:v>3982.2860000000001</c:v>
                </c:pt>
                <c:pt idx="979">
                  <c:v>3984.8049999999998</c:v>
                </c:pt>
                <c:pt idx="980">
                  <c:v>3987.3209999999999</c:v>
                </c:pt>
                <c:pt idx="981">
                  <c:v>3989.8359999999998</c:v>
                </c:pt>
                <c:pt idx="982">
                  <c:v>3992.3490000000002</c:v>
                </c:pt>
                <c:pt idx="983">
                  <c:v>3994.86</c:v>
                </c:pt>
                <c:pt idx="984">
                  <c:v>3997.3690000000001</c:v>
                </c:pt>
                <c:pt idx="985">
                  <c:v>3999.877</c:v>
                </c:pt>
                <c:pt idx="986">
                  <c:v>4002.3820000000001</c:v>
                </c:pt>
                <c:pt idx="987">
                  <c:v>4004.886</c:v>
                </c:pt>
                <c:pt idx="988">
                  <c:v>4007.3879999999999</c:v>
                </c:pt>
                <c:pt idx="989">
                  <c:v>4009.8879999999999</c:v>
                </c:pt>
                <c:pt idx="990">
                  <c:v>4012.386</c:v>
                </c:pt>
                <c:pt idx="991">
                  <c:v>4014.8829999999998</c:v>
                </c:pt>
                <c:pt idx="992">
                  <c:v>4017.377</c:v>
                </c:pt>
                <c:pt idx="993">
                  <c:v>4019.87</c:v>
                </c:pt>
                <c:pt idx="994">
                  <c:v>4022.3609999999999</c:v>
                </c:pt>
                <c:pt idx="995">
                  <c:v>4024.85</c:v>
                </c:pt>
                <c:pt idx="996">
                  <c:v>4027.3380000000002</c:v>
                </c:pt>
                <c:pt idx="997">
                  <c:v>4029.8229999999999</c:v>
                </c:pt>
                <c:pt idx="998">
                  <c:v>4032.3069999999998</c:v>
                </c:pt>
                <c:pt idx="999">
                  <c:v>4034.7890000000002</c:v>
                </c:pt>
                <c:pt idx="1000">
                  <c:v>4037.2689999999998</c:v>
                </c:pt>
                <c:pt idx="1001">
                  <c:v>4039.7469999999998</c:v>
                </c:pt>
                <c:pt idx="1002">
                  <c:v>4042.2240000000002</c:v>
                </c:pt>
                <c:pt idx="1003">
                  <c:v>4044.6990000000001</c:v>
                </c:pt>
                <c:pt idx="1004">
                  <c:v>4047.172</c:v>
                </c:pt>
                <c:pt idx="1005">
                  <c:v>4049.643</c:v>
                </c:pt>
                <c:pt idx="1006">
                  <c:v>4052.1120000000001</c:v>
                </c:pt>
                <c:pt idx="1007">
                  <c:v>4054.58</c:v>
                </c:pt>
                <c:pt idx="1008">
                  <c:v>4057.0459999999998</c:v>
                </c:pt>
                <c:pt idx="1009">
                  <c:v>4059.51</c:v>
                </c:pt>
                <c:pt idx="1010">
                  <c:v>4061.9720000000002</c:v>
                </c:pt>
                <c:pt idx="1011">
                  <c:v>4064.4319999999998</c:v>
                </c:pt>
                <c:pt idx="1012">
                  <c:v>4066.8910000000001</c:v>
                </c:pt>
                <c:pt idx="1013">
                  <c:v>4069.348</c:v>
                </c:pt>
                <c:pt idx="1014">
                  <c:v>4071.8029999999999</c:v>
                </c:pt>
                <c:pt idx="1015">
                  <c:v>4074.2559999999999</c:v>
                </c:pt>
                <c:pt idx="1016">
                  <c:v>4076.7080000000001</c:v>
                </c:pt>
                <c:pt idx="1017">
                  <c:v>4079.1579999999999</c:v>
                </c:pt>
                <c:pt idx="1018">
                  <c:v>4081.6060000000002</c:v>
                </c:pt>
                <c:pt idx="1019">
                  <c:v>4084.0520000000001</c:v>
                </c:pt>
                <c:pt idx="1020">
                  <c:v>4086.4969999999998</c:v>
                </c:pt>
                <c:pt idx="1021">
                  <c:v>4088.9389999999999</c:v>
                </c:pt>
                <c:pt idx="1022">
                  <c:v>4091.38</c:v>
                </c:pt>
                <c:pt idx="1023">
                  <c:v>4093.819</c:v>
                </c:pt>
                <c:pt idx="1024">
                  <c:v>4096.2569999999996</c:v>
                </c:pt>
                <c:pt idx="1025">
                  <c:v>4098.6930000000002</c:v>
                </c:pt>
                <c:pt idx="1026">
                  <c:v>4101.1270000000004</c:v>
                </c:pt>
                <c:pt idx="1027">
                  <c:v>4103.5590000000002</c:v>
                </c:pt>
                <c:pt idx="1028">
                  <c:v>4105.9889999999996</c:v>
                </c:pt>
                <c:pt idx="1029">
                  <c:v>4108.4179999999997</c:v>
                </c:pt>
                <c:pt idx="1030">
                  <c:v>4110.8450000000003</c:v>
                </c:pt>
                <c:pt idx="1031">
                  <c:v>4113.2700000000004</c:v>
                </c:pt>
                <c:pt idx="1032">
                  <c:v>4115.6940000000004</c:v>
                </c:pt>
                <c:pt idx="1033">
                  <c:v>4118.1149999999998</c:v>
                </c:pt>
                <c:pt idx="1034">
                  <c:v>4120.5349999999999</c:v>
                </c:pt>
                <c:pt idx="1035">
                  <c:v>4122.9539999999997</c:v>
                </c:pt>
                <c:pt idx="1036">
                  <c:v>4125.37</c:v>
                </c:pt>
                <c:pt idx="1037">
                  <c:v>4127.7849999999999</c:v>
                </c:pt>
                <c:pt idx="1038">
                  <c:v>4130.1980000000003</c:v>
                </c:pt>
                <c:pt idx="1039">
                  <c:v>4132.6090000000004</c:v>
                </c:pt>
                <c:pt idx="1040">
                  <c:v>4135.0190000000002</c:v>
                </c:pt>
                <c:pt idx="1041">
                  <c:v>4137.4269999999997</c:v>
                </c:pt>
                <c:pt idx="1042">
                  <c:v>4139.8329999999996</c:v>
                </c:pt>
                <c:pt idx="1043">
                  <c:v>4142.2370000000001</c:v>
                </c:pt>
              </c:numCache>
            </c:numRef>
          </c:xVal>
          <c:yVal>
            <c:numRef>
              <c:f>Raman!$E$2:$ANH$2</c:f>
              <c:numCache>
                <c:formatCode>General</c:formatCode>
                <c:ptCount val="1044"/>
                <c:pt idx="0">
                  <c:v>-32.5</c:v>
                </c:pt>
                <c:pt idx="1">
                  <c:v>-6.5</c:v>
                </c:pt>
                <c:pt idx="2">
                  <c:v>101.5</c:v>
                </c:pt>
                <c:pt idx="3">
                  <c:v>403.5</c:v>
                </c:pt>
                <c:pt idx="4">
                  <c:v>1125.5</c:v>
                </c:pt>
                <c:pt idx="5">
                  <c:v>2255.5</c:v>
                </c:pt>
                <c:pt idx="6">
                  <c:v>3480.5</c:v>
                </c:pt>
                <c:pt idx="7">
                  <c:v>4235.5</c:v>
                </c:pt>
                <c:pt idx="8">
                  <c:v>4362.5</c:v>
                </c:pt>
                <c:pt idx="9">
                  <c:v>4187.5</c:v>
                </c:pt>
                <c:pt idx="10">
                  <c:v>4066.5</c:v>
                </c:pt>
                <c:pt idx="11">
                  <c:v>3921.5</c:v>
                </c:pt>
                <c:pt idx="12">
                  <c:v>3827.5</c:v>
                </c:pt>
                <c:pt idx="13">
                  <c:v>3716.5</c:v>
                </c:pt>
                <c:pt idx="14">
                  <c:v>3571.5</c:v>
                </c:pt>
                <c:pt idx="15">
                  <c:v>3414.5</c:v>
                </c:pt>
                <c:pt idx="16">
                  <c:v>3251.5</c:v>
                </c:pt>
                <c:pt idx="17">
                  <c:v>3141.5</c:v>
                </c:pt>
                <c:pt idx="18">
                  <c:v>2983.5</c:v>
                </c:pt>
                <c:pt idx="19">
                  <c:v>2849.5</c:v>
                </c:pt>
                <c:pt idx="20">
                  <c:v>2753.5</c:v>
                </c:pt>
                <c:pt idx="21">
                  <c:v>2643.5</c:v>
                </c:pt>
                <c:pt idx="22">
                  <c:v>2564.5</c:v>
                </c:pt>
                <c:pt idx="23">
                  <c:v>2482.5</c:v>
                </c:pt>
                <c:pt idx="24">
                  <c:v>2421.5</c:v>
                </c:pt>
                <c:pt idx="25">
                  <c:v>2338.5</c:v>
                </c:pt>
                <c:pt idx="26">
                  <c:v>2322.5</c:v>
                </c:pt>
                <c:pt idx="27">
                  <c:v>2246.5</c:v>
                </c:pt>
                <c:pt idx="28">
                  <c:v>2211.5</c:v>
                </c:pt>
                <c:pt idx="29">
                  <c:v>2200.5</c:v>
                </c:pt>
                <c:pt idx="30">
                  <c:v>2197.5</c:v>
                </c:pt>
                <c:pt idx="31">
                  <c:v>2173.5</c:v>
                </c:pt>
                <c:pt idx="32">
                  <c:v>2159.5</c:v>
                </c:pt>
                <c:pt idx="33">
                  <c:v>2153.5</c:v>
                </c:pt>
                <c:pt idx="34">
                  <c:v>2136.5</c:v>
                </c:pt>
                <c:pt idx="35">
                  <c:v>2150.5</c:v>
                </c:pt>
                <c:pt idx="36">
                  <c:v>2151.5</c:v>
                </c:pt>
                <c:pt idx="37">
                  <c:v>2164.5</c:v>
                </c:pt>
                <c:pt idx="38">
                  <c:v>2179.5</c:v>
                </c:pt>
                <c:pt idx="39">
                  <c:v>2190.5</c:v>
                </c:pt>
                <c:pt idx="40">
                  <c:v>2186.5</c:v>
                </c:pt>
                <c:pt idx="41">
                  <c:v>2196.5</c:v>
                </c:pt>
                <c:pt idx="42">
                  <c:v>2208.5</c:v>
                </c:pt>
                <c:pt idx="43">
                  <c:v>2217.5</c:v>
                </c:pt>
                <c:pt idx="44">
                  <c:v>2224.5</c:v>
                </c:pt>
                <c:pt idx="45">
                  <c:v>2237.5</c:v>
                </c:pt>
                <c:pt idx="46">
                  <c:v>2227.5</c:v>
                </c:pt>
                <c:pt idx="47">
                  <c:v>2225.5</c:v>
                </c:pt>
                <c:pt idx="48">
                  <c:v>2241.5</c:v>
                </c:pt>
                <c:pt idx="49">
                  <c:v>2231.5</c:v>
                </c:pt>
                <c:pt idx="50">
                  <c:v>2225.5</c:v>
                </c:pt>
                <c:pt idx="51">
                  <c:v>2213.5</c:v>
                </c:pt>
                <c:pt idx="52">
                  <c:v>2198.5</c:v>
                </c:pt>
                <c:pt idx="53">
                  <c:v>2196.5</c:v>
                </c:pt>
                <c:pt idx="54">
                  <c:v>2156.5</c:v>
                </c:pt>
                <c:pt idx="55">
                  <c:v>2147.5</c:v>
                </c:pt>
                <c:pt idx="56">
                  <c:v>2137.5</c:v>
                </c:pt>
                <c:pt idx="57">
                  <c:v>2103.5</c:v>
                </c:pt>
                <c:pt idx="58">
                  <c:v>2087.5</c:v>
                </c:pt>
                <c:pt idx="59">
                  <c:v>2051.5</c:v>
                </c:pt>
                <c:pt idx="60">
                  <c:v>2024.5</c:v>
                </c:pt>
                <c:pt idx="61">
                  <c:v>1991.5</c:v>
                </c:pt>
                <c:pt idx="62">
                  <c:v>1975.5</c:v>
                </c:pt>
                <c:pt idx="63">
                  <c:v>1940.5</c:v>
                </c:pt>
                <c:pt idx="64">
                  <c:v>1921.5</c:v>
                </c:pt>
                <c:pt idx="65">
                  <c:v>1908.5</c:v>
                </c:pt>
                <c:pt idx="66">
                  <c:v>1870.5</c:v>
                </c:pt>
                <c:pt idx="67">
                  <c:v>1861.5</c:v>
                </c:pt>
                <c:pt idx="68">
                  <c:v>1832.5</c:v>
                </c:pt>
                <c:pt idx="69">
                  <c:v>1840.5</c:v>
                </c:pt>
                <c:pt idx="70">
                  <c:v>1827.5</c:v>
                </c:pt>
                <c:pt idx="71">
                  <c:v>1826.5</c:v>
                </c:pt>
                <c:pt idx="72">
                  <c:v>1835.5</c:v>
                </c:pt>
                <c:pt idx="73">
                  <c:v>1795.5</c:v>
                </c:pt>
                <c:pt idx="74">
                  <c:v>1795.5</c:v>
                </c:pt>
                <c:pt idx="75">
                  <c:v>1761.5</c:v>
                </c:pt>
                <c:pt idx="76">
                  <c:v>1759.5</c:v>
                </c:pt>
                <c:pt idx="77">
                  <c:v>1753.5</c:v>
                </c:pt>
                <c:pt idx="78">
                  <c:v>1727.5</c:v>
                </c:pt>
                <c:pt idx="79">
                  <c:v>1705.5</c:v>
                </c:pt>
                <c:pt idx="80">
                  <c:v>1705.5</c:v>
                </c:pt>
                <c:pt idx="81">
                  <c:v>1695.5</c:v>
                </c:pt>
                <c:pt idx="82">
                  <c:v>1667.5</c:v>
                </c:pt>
                <c:pt idx="83">
                  <c:v>1654.5</c:v>
                </c:pt>
                <c:pt idx="84">
                  <c:v>1640.5</c:v>
                </c:pt>
                <c:pt idx="85">
                  <c:v>1634.5</c:v>
                </c:pt>
                <c:pt idx="86">
                  <c:v>1615.5</c:v>
                </c:pt>
                <c:pt idx="87">
                  <c:v>1608.5</c:v>
                </c:pt>
                <c:pt idx="88">
                  <c:v>1618.5</c:v>
                </c:pt>
                <c:pt idx="89">
                  <c:v>1616.5</c:v>
                </c:pt>
                <c:pt idx="90">
                  <c:v>1598.5</c:v>
                </c:pt>
                <c:pt idx="91">
                  <c:v>1604.5</c:v>
                </c:pt>
                <c:pt idx="92">
                  <c:v>1590.5</c:v>
                </c:pt>
                <c:pt idx="93">
                  <c:v>1583.5</c:v>
                </c:pt>
                <c:pt idx="94">
                  <c:v>1581.5</c:v>
                </c:pt>
                <c:pt idx="95">
                  <c:v>1564.5</c:v>
                </c:pt>
                <c:pt idx="96">
                  <c:v>1555.5</c:v>
                </c:pt>
                <c:pt idx="97">
                  <c:v>1532.5</c:v>
                </c:pt>
                <c:pt idx="98">
                  <c:v>1530.5</c:v>
                </c:pt>
                <c:pt idx="99">
                  <c:v>1510.5</c:v>
                </c:pt>
                <c:pt idx="100">
                  <c:v>1516.5</c:v>
                </c:pt>
                <c:pt idx="101">
                  <c:v>1512.5</c:v>
                </c:pt>
                <c:pt idx="102">
                  <c:v>1503.5</c:v>
                </c:pt>
                <c:pt idx="103">
                  <c:v>1516.5</c:v>
                </c:pt>
                <c:pt idx="104">
                  <c:v>1499.5</c:v>
                </c:pt>
                <c:pt idx="105">
                  <c:v>1501.5</c:v>
                </c:pt>
                <c:pt idx="106">
                  <c:v>1491.5</c:v>
                </c:pt>
                <c:pt idx="107">
                  <c:v>1507.5</c:v>
                </c:pt>
                <c:pt idx="108">
                  <c:v>1487.5</c:v>
                </c:pt>
                <c:pt idx="109">
                  <c:v>1497.5</c:v>
                </c:pt>
                <c:pt idx="110">
                  <c:v>1496.5</c:v>
                </c:pt>
                <c:pt idx="111">
                  <c:v>1484.5</c:v>
                </c:pt>
                <c:pt idx="112">
                  <c:v>1464.5</c:v>
                </c:pt>
                <c:pt idx="113">
                  <c:v>1458.5</c:v>
                </c:pt>
                <c:pt idx="114">
                  <c:v>1437.5</c:v>
                </c:pt>
                <c:pt idx="115">
                  <c:v>1429.5</c:v>
                </c:pt>
                <c:pt idx="116">
                  <c:v>1424.5</c:v>
                </c:pt>
                <c:pt idx="117">
                  <c:v>1412.5</c:v>
                </c:pt>
                <c:pt idx="118">
                  <c:v>1398.5</c:v>
                </c:pt>
                <c:pt idx="119">
                  <c:v>1396.5</c:v>
                </c:pt>
                <c:pt idx="120">
                  <c:v>1375.5</c:v>
                </c:pt>
                <c:pt idx="121">
                  <c:v>1376.5</c:v>
                </c:pt>
                <c:pt idx="122">
                  <c:v>1368.5</c:v>
                </c:pt>
                <c:pt idx="123">
                  <c:v>1370.5</c:v>
                </c:pt>
                <c:pt idx="124">
                  <c:v>1360.5</c:v>
                </c:pt>
                <c:pt idx="125">
                  <c:v>1337.5</c:v>
                </c:pt>
                <c:pt idx="126">
                  <c:v>1326.5</c:v>
                </c:pt>
                <c:pt idx="127">
                  <c:v>1311.5</c:v>
                </c:pt>
                <c:pt idx="128">
                  <c:v>1308.5</c:v>
                </c:pt>
                <c:pt idx="129">
                  <c:v>1294.5</c:v>
                </c:pt>
                <c:pt idx="130">
                  <c:v>1261.5</c:v>
                </c:pt>
                <c:pt idx="131">
                  <c:v>1257.5</c:v>
                </c:pt>
                <c:pt idx="132">
                  <c:v>1234.5</c:v>
                </c:pt>
                <c:pt idx="133">
                  <c:v>1207.5</c:v>
                </c:pt>
                <c:pt idx="134">
                  <c:v>1226.5</c:v>
                </c:pt>
                <c:pt idx="135">
                  <c:v>1206.5</c:v>
                </c:pt>
                <c:pt idx="136">
                  <c:v>1198.5</c:v>
                </c:pt>
                <c:pt idx="137">
                  <c:v>1205.5</c:v>
                </c:pt>
                <c:pt idx="138">
                  <c:v>1215.5</c:v>
                </c:pt>
                <c:pt idx="139">
                  <c:v>1207.5</c:v>
                </c:pt>
                <c:pt idx="140">
                  <c:v>1197.5</c:v>
                </c:pt>
                <c:pt idx="141">
                  <c:v>1191.5</c:v>
                </c:pt>
                <c:pt idx="142">
                  <c:v>1201.5</c:v>
                </c:pt>
                <c:pt idx="143">
                  <c:v>1171.5</c:v>
                </c:pt>
                <c:pt idx="144">
                  <c:v>1147.5</c:v>
                </c:pt>
                <c:pt idx="145">
                  <c:v>1144.5</c:v>
                </c:pt>
                <c:pt idx="146">
                  <c:v>1130.5</c:v>
                </c:pt>
                <c:pt idx="147">
                  <c:v>1106.5</c:v>
                </c:pt>
                <c:pt idx="148">
                  <c:v>1105.5</c:v>
                </c:pt>
                <c:pt idx="149">
                  <c:v>1114.5</c:v>
                </c:pt>
                <c:pt idx="150">
                  <c:v>1120.5</c:v>
                </c:pt>
                <c:pt idx="151">
                  <c:v>1125.5</c:v>
                </c:pt>
                <c:pt idx="152">
                  <c:v>1130.5</c:v>
                </c:pt>
                <c:pt idx="153">
                  <c:v>1142.5</c:v>
                </c:pt>
                <c:pt idx="154">
                  <c:v>1159.5</c:v>
                </c:pt>
                <c:pt idx="155">
                  <c:v>1172.5</c:v>
                </c:pt>
                <c:pt idx="156">
                  <c:v>1161.5</c:v>
                </c:pt>
                <c:pt idx="157">
                  <c:v>1143.5</c:v>
                </c:pt>
                <c:pt idx="158">
                  <c:v>1136.5</c:v>
                </c:pt>
                <c:pt idx="159">
                  <c:v>1138.5</c:v>
                </c:pt>
                <c:pt idx="160">
                  <c:v>1135.5</c:v>
                </c:pt>
                <c:pt idx="161">
                  <c:v>1134.5</c:v>
                </c:pt>
                <c:pt idx="162">
                  <c:v>1106.5</c:v>
                </c:pt>
                <c:pt idx="163">
                  <c:v>1102.5</c:v>
                </c:pt>
                <c:pt idx="164">
                  <c:v>1085.5</c:v>
                </c:pt>
                <c:pt idx="165">
                  <c:v>1105.5</c:v>
                </c:pt>
                <c:pt idx="166">
                  <c:v>1099.5</c:v>
                </c:pt>
                <c:pt idx="167">
                  <c:v>1110.5</c:v>
                </c:pt>
                <c:pt idx="168">
                  <c:v>1129.5</c:v>
                </c:pt>
                <c:pt idx="169">
                  <c:v>1127.5</c:v>
                </c:pt>
                <c:pt idx="170">
                  <c:v>1139.5</c:v>
                </c:pt>
                <c:pt idx="171">
                  <c:v>1141.5</c:v>
                </c:pt>
                <c:pt idx="172">
                  <c:v>1139.5</c:v>
                </c:pt>
                <c:pt idx="173">
                  <c:v>1110.5</c:v>
                </c:pt>
                <c:pt idx="174">
                  <c:v>1109.5</c:v>
                </c:pt>
                <c:pt idx="175">
                  <c:v>1095.5</c:v>
                </c:pt>
                <c:pt idx="176">
                  <c:v>1074.5</c:v>
                </c:pt>
                <c:pt idx="177">
                  <c:v>1076.5</c:v>
                </c:pt>
                <c:pt idx="178">
                  <c:v>1076.5</c:v>
                </c:pt>
                <c:pt idx="179">
                  <c:v>1093.5</c:v>
                </c:pt>
                <c:pt idx="180">
                  <c:v>1061.5</c:v>
                </c:pt>
                <c:pt idx="181">
                  <c:v>1079.5</c:v>
                </c:pt>
                <c:pt idx="182">
                  <c:v>1092.5</c:v>
                </c:pt>
                <c:pt idx="183">
                  <c:v>1094.5</c:v>
                </c:pt>
                <c:pt idx="184">
                  <c:v>1095.5</c:v>
                </c:pt>
                <c:pt idx="185">
                  <c:v>1113.5</c:v>
                </c:pt>
                <c:pt idx="186">
                  <c:v>1095.5</c:v>
                </c:pt>
                <c:pt idx="187">
                  <c:v>1084.5</c:v>
                </c:pt>
                <c:pt idx="188">
                  <c:v>1086.5</c:v>
                </c:pt>
                <c:pt idx="189">
                  <c:v>1077.5</c:v>
                </c:pt>
                <c:pt idx="190">
                  <c:v>1084.5</c:v>
                </c:pt>
                <c:pt idx="191">
                  <c:v>1066.5</c:v>
                </c:pt>
                <c:pt idx="192">
                  <c:v>1071.5</c:v>
                </c:pt>
                <c:pt idx="193">
                  <c:v>1085.5</c:v>
                </c:pt>
                <c:pt idx="194">
                  <c:v>1110.5</c:v>
                </c:pt>
                <c:pt idx="195">
                  <c:v>1108.5</c:v>
                </c:pt>
                <c:pt idx="196">
                  <c:v>1118.5</c:v>
                </c:pt>
                <c:pt idx="197">
                  <c:v>1118.5</c:v>
                </c:pt>
                <c:pt idx="198">
                  <c:v>1116.5</c:v>
                </c:pt>
                <c:pt idx="199">
                  <c:v>1108.5</c:v>
                </c:pt>
                <c:pt idx="200">
                  <c:v>1110.5</c:v>
                </c:pt>
                <c:pt idx="201">
                  <c:v>1092.5</c:v>
                </c:pt>
                <c:pt idx="202">
                  <c:v>1075.5</c:v>
                </c:pt>
                <c:pt idx="203">
                  <c:v>1067.5</c:v>
                </c:pt>
                <c:pt idx="204">
                  <c:v>1058.5</c:v>
                </c:pt>
                <c:pt idx="205">
                  <c:v>1029.5</c:v>
                </c:pt>
                <c:pt idx="206">
                  <c:v>1030.5</c:v>
                </c:pt>
                <c:pt idx="207">
                  <c:v>1033.5</c:v>
                </c:pt>
                <c:pt idx="208">
                  <c:v>1033.5</c:v>
                </c:pt>
                <c:pt idx="209">
                  <c:v>1056.5</c:v>
                </c:pt>
                <c:pt idx="210">
                  <c:v>1034.5</c:v>
                </c:pt>
                <c:pt idx="211">
                  <c:v>1041.5</c:v>
                </c:pt>
                <c:pt idx="212">
                  <c:v>1054.5</c:v>
                </c:pt>
                <c:pt idx="213">
                  <c:v>1057.5</c:v>
                </c:pt>
                <c:pt idx="214">
                  <c:v>1066.5</c:v>
                </c:pt>
                <c:pt idx="215">
                  <c:v>1065.5</c:v>
                </c:pt>
                <c:pt idx="216">
                  <c:v>1045.5</c:v>
                </c:pt>
                <c:pt idx="217">
                  <c:v>1031.5</c:v>
                </c:pt>
                <c:pt idx="218">
                  <c:v>1021.5</c:v>
                </c:pt>
                <c:pt idx="219">
                  <c:v>1003.5</c:v>
                </c:pt>
                <c:pt idx="220">
                  <c:v>1008.5</c:v>
                </c:pt>
                <c:pt idx="221">
                  <c:v>998.5</c:v>
                </c:pt>
                <c:pt idx="222">
                  <c:v>989.5</c:v>
                </c:pt>
                <c:pt idx="223">
                  <c:v>966.5</c:v>
                </c:pt>
                <c:pt idx="224">
                  <c:v>974.5</c:v>
                </c:pt>
                <c:pt idx="225">
                  <c:v>963.5</c:v>
                </c:pt>
                <c:pt idx="226">
                  <c:v>955.5</c:v>
                </c:pt>
                <c:pt idx="227">
                  <c:v>958.5</c:v>
                </c:pt>
                <c:pt idx="228">
                  <c:v>944.5</c:v>
                </c:pt>
                <c:pt idx="229">
                  <c:v>953.5</c:v>
                </c:pt>
                <c:pt idx="230">
                  <c:v>953.5</c:v>
                </c:pt>
                <c:pt idx="231">
                  <c:v>945.5</c:v>
                </c:pt>
                <c:pt idx="232">
                  <c:v>938.5</c:v>
                </c:pt>
                <c:pt idx="233">
                  <c:v>930.5</c:v>
                </c:pt>
                <c:pt idx="234">
                  <c:v>927.5</c:v>
                </c:pt>
                <c:pt idx="235">
                  <c:v>920.5</c:v>
                </c:pt>
                <c:pt idx="236">
                  <c:v>937.5</c:v>
                </c:pt>
                <c:pt idx="237">
                  <c:v>918.5</c:v>
                </c:pt>
                <c:pt idx="238">
                  <c:v>935.5</c:v>
                </c:pt>
                <c:pt idx="239">
                  <c:v>944.5</c:v>
                </c:pt>
                <c:pt idx="240">
                  <c:v>970.5</c:v>
                </c:pt>
                <c:pt idx="241">
                  <c:v>969.5</c:v>
                </c:pt>
                <c:pt idx="242">
                  <c:v>971.5</c:v>
                </c:pt>
                <c:pt idx="243">
                  <c:v>971.5</c:v>
                </c:pt>
                <c:pt idx="244">
                  <c:v>974.5</c:v>
                </c:pt>
                <c:pt idx="245">
                  <c:v>975.5</c:v>
                </c:pt>
                <c:pt idx="246">
                  <c:v>946.5</c:v>
                </c:pt>
                <c:pt idx="247">
                  <c:v>940.5</c:v>
                </c:pt>
                <c:pt idx="248">
                  <c:v>947.5</c:v>
                </c:pt>
                <c:pt idx="249">
                  <c:v>937.5</c:v>
                </c:pt>
                <c:pt idx="250">
                  <c:v>949.5</c:v>
                </c:pt>
                <c:pt idx="251">
                  <c:v>930.5</c:v>
                </c:pt>
                <c:pt idx="252">
                  <c:v>941.5</c:v>
                </c:pt>
                <c:pt idx="253">
                  <c:v>940.5</c:v>
                </c:pt>
                <c:pt idx="254">
                  <c:v>961.5</c:v>
                </c:pt>
                <c:pt idx="255">
                  <c:v>961.5</c:v>
                </c:pt>
                <c:pt idx="256">
                  <c:v>974.5</c:v>
                </c:pt>
                <c:pt idx="257">
                  <c:v>986.5</c:v>
                </c:pt>
                <c:pt idx="258">
                  <c:v>996.5</c:v>
                </c:pt>
                <c:pt idx="259">
                  <c:v>992.5</c:v>
                </c:pt>
                <c:pt idx="260">
                  <c:v>991.5</c:v>
                </c:pt>
                <c:pt idx="261">
                  <c:v>996.5</c:v>
                </c:pt>
                <c:pt idx="262">
                  <c:v>990.5</c:v>
                </c:pt>
                <c:pt idx="263">
                  <c:v>997.5</c:v>
                </c:pt>
                <c:pt idx="264">
                  <c:v>979.5</c:v>
                </c:pt>
                <c:pt idx="265">
                  <c:v>1011.5</c:v>
                </c:pt>
                <c:pt idx="266">
                  <c:v>1019.5</c:v>
                </c:pt>
                <c:pt idx="267">
                  <c:v>1010.5</c:v>
                </c:pt>
                <c:pt idx="268">
                  <c:v>1031.5</c:v>
                </c:pt>
                <c:pt idx="269">
                  <c:v>1031.5</c:v>
                </c:pt>
                <c:pt idx="270">
                  <c:v>1079.5</c:v>
                </c:pt>
                <c:pt idx="271">
                  <c:v>1072.5</c:v>
                </c:pt>
                <c:pt idx="272">
                  <c:v>1108.5</c:v>
                </c:pt>
                <c:pt idx="273">
                  <c:v>1112.5</c:v>
                </c:pt>
                <c:pt idx="274">
                  <c:v>1137.5</c:v>
                </c:pt>
                <c:pt idx="275">
                  <c:v>1146.5</c:v>
                </c:pt>
                <c:pt idx="276">
                  <c:v>1158.5</c:v>
                </c:pt>
                <c:pt idx="277">
                  <c:v>1154.5</c:v>
                </c:pt>
                <c:pt idx="278">
                  <c:v>1182.5</c:v>
                </c:pt>
                <c:pt idx="279">
                  <c:v>1183.5</c:v>
                </c:pt>
                <c:pt idx="280">
                  <c:v>1205.5</c:v>
                </c:pt>
                <c:pt idx="281">
                  <c:v>1218.5</c:v>
                </c:pt>
                <c:pt idx="282">
                  <c:v>1252.5</c:v>
                </c:pt>
                <c:pt idx="283">
                  <c:v>1247.5</c:v>
                </c:pt>
                <c:pt idx="284">
                  <c:v>1270.5</c:v>
                </c:pt>
                <c:pt idx="285">
                  <c:v>1280.5</c:v>
                </c:pt>
                <c:pt idx="286">
                  <c:v>1289.5</c:v>
                </c:pt>
                <c:pt idx="287">
                  <c:v>1285.5</c:v>
                </c:pt>
                <c:pt idx="288">
                  <c:v>1293.5</c:v>
                </c:pt>
                <c:pt idx="289">
                  <c:v>1266.5</c:v>
                </c:pt>
                <c:pt idx="290">
                  <c:v>1239.5</c:v>
                </c:pt>
                <c:pt idx="291">
                  <c:v>1195.5</c:v>
                </c:pt>
                <c:pt idx="292">
                  <c:v>1171.5</c:v>
                </c:pt>
                <c:pt idx="293">
                  <c:v>1127.5</c:v>
                </c:pt>
                <c:pt idx="294">
                  <c:v>1077.5</c:v>
                </c:pt>
                <c:pt idx="295">
                  <c:v>1042.5</c:v>
                </c:pt>
                <c:pt idx="296">
                  <c:v>999.5</c:v>
                </c:pt>
                <c:pt idx="297">
                  <c:v>950.5</c:v>
                </c:pt>
                <c:pt idx="298">
                  <c:v>926.5</c:v>
                </c:pt>
                <c:pt idx="299">
                  <c:v>905.5</c:v>
                </c:pt>
                <c:pt idx="300">
                  <c:v>892.5</c:v>
                </c:pt>
                <c:pt idx="301">
                  <c:v>871.5</c:v>
                </c:pt>
                <c:pt idx="302">
                  <c:v>854.5</c:v>
                </c:pt>
                <c:pt idx="303">
                  <c:v>828.5</c:v>
                </c:pt>
                <c:pt idx="304">
                  <c:v>805.5</c:v>
                </c:pt>
                <c:pt idx="305">
                  <c:v>795.5</c:v>
                </c:pt>
                <c:pt idx="306">
                  <c:v>767.5</c:v>
                </c:pt>
                <c:pt idx="307">
                  <c:v>766.5</c:v>
                </c:pt>
                <c:pt idx="308">
                  <c:v>729.5</c:v>
                </c:pt>
                <c:pt idx="309">
                  <c:v>712.5</c:v>
                </c:pt>
                <c:pt idx="310">
                  <c:v>705.5</c:v>
                </c:pt>
                <c:pt idx="311">
                  <c:v>684.5</c:v>
                </c:pt>
                <c:pt idx="312">
                  <c:v>673.5</c:v>
                </c:pt>
                <c:pt idx="313">
                  <c:v>679.5</c:v>
                </c:pt>
                <c:pt idx="314">
                  <c:v>674.5</c:v>
                </c:pt>
                <c:pt idx="315">
                  <c:v>684.5</c:v>
                </c:pt>
                <c:pt idx="316">
                  <c:v>672.5</c:v>
                </c:pt>
                <c:pt idx="317">
                  <c:v>673.5</c:v>
                </c:pt>
                <c:pt idx="318">
                  <c:v>675.5</c:v>
                </c:pt>
                <c:pt idx="319">
                  <c:v>663.5</c:v>
                </c:pt>
                <c:pt idx="320">
                  <c:v>674.5</c:v>
                </c:pt>
                <c:pt idx="321">
                  <c:v>657.5</c:v>
                </c:pt>
                <c:pt idx="322">
                  <c:v>646.5</c:v>
                </c:pt>
                <c:pt idx="323">
                  <c:v>631.5</c:v>
                </c:pt>
                <c:pt idx="324">
                  <c:v>627.5</c:v>
                </c:pt>
                <c:pt idx="325">
                  <c:v>613.5</c:v>
                </c:pt>
                <c:pt idx="326">
                  <c:v>623.5</c:v>
                </c:pt>
                <c:pt idx="327">
                  <c:v>613.5</c:v>
                </c:pt>
                <c:pt idx="328">
                  <c:v>609.5</c:v>
                </c:pt>
                <c:pt idx="329">
                  <c:v>610.5</c:v>
                </c:pt>
                <c:pt idx="330">
                  <c:v>614.5</c:v>
                </c:pt>
                <c:pt idx="331">
                  <c:v>618.5</c:v>
                </c:pt>
                <c:pt idx="332">
                  <c:v>606.5</c:v>
                </c:pt>
                <c:pt idx="333">
                  <c:v>604.5</c:v>
                </c:pt>
                <c:pt idx="334">
                  <c:v>625.5</c:v>
                </c:pt>
                <c:pt idx="335">
                  <c:v>609.5</c:v>
                </c:pt>
                <c:pt idx="336">
                  <c:v>620.5</c:v>
                </c:pt>
                <c:pt idx="337">
                  <c:v>626.5</c:v>
                </c:pt>
                <c:pt idx="338">
                  <c:v>614.5</c:v>
                </c:pt>
                <c:pt idx="339">
                  <c:v>622.5</c:v>
                </c:pt>
                <c:pt idx="340">
                  <c:v>621.5</c:v>
                </c:pt>
                <c:pt idx="341">
                  <c:v>605.5</c:v>
                </c:pt>
                <c:pt idx="342">
                  <c:v>613.5</c:v>
                </c:pt>
                <c:pt idx="343">
                  <c:v>623.5</c:v>
                </c:pt>
                <c:pt idx="344">
                  <c:v>614.5</c:v>
                </c:pt>
                <c:pt idx="345">
                  <c:v>603.5</c:v>
                </c:pt>
                <c:pt idx="346">
                  <c:v>615.5</c:v>
                </c:pt>
                <c:pt idx="347">
                  <c:v>615.5</c:v>
                </c:pt>
                <c:pt idx="348">
                  <c:v>609.5</c:v>
                </c:pt>
                <c:pt idx="349">
                  <c:v>610.5</c:v>
                </c:pt>
                <c:pt idx="350">
                  <c:v>608.5</c:v>
                </c:pt>
                <c:pt idx="351">
                  <c:v>617.5</c:v>
                </c:pt>
                <c:pt idx="352">
                  <c:v>622.5</c:v>
                </c:pt>
                <c:pt idx="353">
                  <c:v>622.5</c:v>
                </c:pt>
                <c:pt idx="354">
                  <c:v>616.5</c:v>
                </c:pt>
                <c:pt idx="355">
                  <c:v>636.5</c:v>
                </c:pt>
                <c:pt idx="356">
                  <c:v>622.5</c:v>
                </c:pt>
                <c:pt idx="357">
                  <c:v>608.5</c:v>
                </c:pt>
                <c:pt idx="358">
                  <c:v>595.5</c:v>
                </c:pt>
                <c:pt idx="359">
                  <c:v>590.5</c:v>
                </c:pt>
                <c:pt idx="360">
                  <c:v>584.5</c:v>
                </c:pt>
                <c:pt idx="361">
                  <c:v>586.5</c:v>
                </c:pt>
                <c:pt idx="362">
                  <c:v>588.5</c:v>
                </c:pt>
                <c:pt idx="363">
                  <c:v>588.5</c:v>
                </c:pt>
                <c:pt idx="364">
                  <c:v>577.5</c:v>
                </c:pt>
                <c:pt idx="365">
                  <c:v>580.5</c:v>
                </c:pt>
                <c:pt idx="366">
                  <c:v>597.5</c:v>
                </c:pt>
                <c:pt idx="367">
                  <c:v>586.5</c:v>
                </c:pt>
                <c:pt idx="368">
                  <c:v>597.5</c:v>
                </c:pt>
                <c:pt idx="369">
                  <c:v>597.5</c:v>
                </c:pt>
                <c:pt idx="370">
                  <c:v>602.5</c:v>
                </c:pt>
                <c:pt idx="371">
                  <c:v>597.5</c:v>
                </c:pt>
                <c:pt idx="372">
                  <c:v>597.5</c:v>
                </c:pt>
                <c:pt idx="373">
                  <c:v>586.5</c:v>
                </c:pt>
                <c:pt idx="374">
                  <c:v>588.5</c:v>
                </c:pt>
                <c:pt idx="375">
                  <c:v>588.5</c:v>
                </c:pt>
                <c:pt idx="376">
                  <c:v>578.5</c:v>
                </c:pt>
                <c:pt idx="377">
                  <c:v>575.5</c:v>
                </c:pt>
                <c:pt idx="378">
                  <c:v>587.5</c:v>
                </c:pt>
                <c:pt idx="379">
                  <c:v>583.5</c:v>
                </c:pt>
                <c:pt idx="380">
                  <c:v>587.5</c:v>
                </c:pt>
                <c:pt idx="381">
                  <c:v>578.5</c:v>
                </c:pt>
                <c:pt idx="382">
                  <c:v>589.5</c:v>
                </c:pt>
                <c:pt idx="383">
                  <c:v>589.5</c:v>
                </c:pt>
                <c:pt idx="384">
                  <c:v>599.5</c:v>
                </c:pt>
                <c:pt idx="385">
                  <c:v>591.5</c:v>
                </c:pt>
                <c:pt idx="386">
                  <c:v>587.5</c:v>
                </c:pt>
                <c:pt idx="387">
                  <c:v>593.5</c:v>
                </c:pt>
                <c:pt idx="388">
                  <c:v>594.5</c:v>
                </c:pt>
                <c:pt idx="389">
                  <c:v>604.5</c:v>
                </c:pt>
                <c:pt idx="390">
                  <c:v>595.5</c:v>
                </c:pt>
                <c:pt idx="391">
                  <c:v>592.5</c:v>
                </c:pt>
                <c:pt idx="392">
                  <c:v>581.5</c:v>
                </c:pt>
                <c:pt idx="393">
                  <c:v>571.5</c:v>
                </c:pt>
                <c:pt idx="394">
                  <c:v>573.5</c:v>
                </c:pt>
                <c:pt idx="395">
                  <c:v>576.5</c:v>
                </c:pt>
                <c:pt idx="396">
                  <c:v>576.5</c:v>
                </c:pt>
                <c:pt idx="397">
                  <c:v>566.5</c:v>
                </c:pt>
                <c:pt idx="398">
                  <c:v>564.5</c:v>
                </c:pt>
                <c:pt idx="399">
                  <c:v>563.5</c:v>
                </c:pt>
                <c:pt idx="400">
                  <c:v>567.5</c:v>
                </c:pt>
                <c:pt idx="401">
                  <c:v>565.5</c:v>
                </c:pt>
                <c:pt idx="402">
                  <c:v>552.5</c:v>
                </c:pt>
                <c:pt idx="403">
                  <c:v>555.5</c:v>
                </c:pt>
                <c:pt idx="404">
                  <c:v>551.5</c:v>
                </c:pt>
                <c:pt idx="405">
                  <c:v>538.5</c:v>
                </c:pt>
                <c:pt idx="406">
                  <c:v>549.5</c:v>
                </c:pt>
                <c:pt idx="407">
                  <c:v>534.5</c:v>
                </c:pt>
                <c:pt idx="408">
                  <c:v>535.5</c:v>
                </c:pt>
                <c:pt idx="409">
                  <c:v>529.5</c:v>
                </c:pt>
                <c:pt idx="410">
                  <c:v>507.5</c:v>
                </c:pt>
                <c:pt idx="411">
                  <c:v>515.5</c:v>
                </c:pt>
                <c:pt idx="412">
                  <c:v>498.5</c:v>
                </c:pt>
                <c:pt idx="413">
                  <c:v>493.5</c:v>
                </c:pt>
                <c:pt idx="414">
                  <c:v>488.5</c:v>
                </c:pt>
                <c:pt idx="415">
                  <c:v>492.5</c:v>
                </c:pt>
                <c:pt idx="416">
                  <c:v>492.5</c:v>
                </c:pt>
                <c:pt idx="417">
                  <c:v>487.5</c:v>
                </c:pt>
                <c:pt idx="418">
                  <c:v>482.5</c:v>
                </c:pt>
                <c:pt idx="419">
                  <c:v>477.5</c:v>
                </c:pt>
                <c:pt idx="420">
                  <c:v>484.5</c:v>
                </c:pt>
                <c:pt idx="421">
                  <c:v>477.5</c:v>
                </c:pt>
                <c:pt idx="422">
                  <c:v>473.5</c:v>
                </c:pt>
                <c:pt idx="423">
                  <c:v>477.5</c:v>
                </c:pt>
                <c:pt idx="424">
                  <c:v>466.5</c:v>
                </c:pt>
                <c:pt idx="425">
                  <c:v>469.5</c:v>
                </c:pt>
                <c:pt idx="426">
                  <c:v>463.5</c:v>
                </c:pt>
                <c:pt idx="427">
                  <c:v>448.5</c:v>
                </c:pt>
                <c:pt idx="428">
                  <c:v>450.5</c:v>
                </c:pt>
                <c:pt idx="429">
                  <c:v>455.5</c:v>
                </c:pt>
                <c:pt idx="430">
                  <c:v>440.5</c:v>
                </c:pt>
                <c:pt idx="431">
                  <c:v>425.5</c:v>
                </c:pt>
                <c:pt idx="432">
                  <c:v>426.5</c:v>
                </c:pt>
                <c:pt idx="433">
                  <c:v>421.5</c:v>
                </c:pt>
                <c:pt idx="434">
                  <c:v>415.5</c:v>
                </c:pt>
                <c:pt idx="435">
                  <c:v>407.5</c:v>
                </c:pt>
                <c:pt idx="436">
                  <c:v>412.5</c:v>
                </c:pt>
                <c:pt idx="437">
                  <c:v>405.5</c:v>
                </c:pt>
                <c:pt idx="438">
                  <c:v>396.5</c:v>
                </c:pt>
                <c:pt idx="439">
                  <c:v>398.5</c:v>
                </c:pt>
                <c:pt idx="440">
                  <c:v>390.5</c:v>
                </c:pt>
                <c:pt idx="441">
                  <c:v>384.5</c:v>
                </c:pt>
                <c:pt idx="442">
                  <c:v>377.5</c:v>
                </c:pt>
                <c:pt idx="443">
                  <c:v>372.5</c:v>
                </c:pt>
                <c:pt idx="444">
                  <c:v>372.5</c:v>
                </c:pt>
                <c:pt idx="445">
                  <c:v>356.5</c:v>
                </c:pt>
                <c:pt idx="446">
                  <c:v>354.5</c:v>
                </c:pt>
                <c:pt idx="447">
                  <c:v>339.5</c:v>
                </c:pt>
                <c:pt idx="448">
                  <c:v>342.5</c:v>
                </c:pt>
                <c:pt idx="449">
                  <c:v>345.5</c:v>
                </c:pt>
                <c:pt idx="450">
                  <c:v>338.5</c:v>
                </c:pt>
                <c:pt idx="451">
                  <c:v>339.5</c:v>
                </c:pt>
                <c:pt idx="452">
                  <c:v>332.5</c:v>
                </c:pt>
                <c:pt idx="453">
                  <c:v>335.5</c:v>
                </c:pt>
                <c:pt idx="454">
                  <c:v>339.5</c:v>
                </c:pt>
                <c:pt idx="455">
                  <c:v>327.5</c:v>
                </c:pt>
                <c:pt idx="456">
                  <c:v>332.5</c:v>
                </c:pt>
                <c:pt idx="457">
                  <c:v>332.5</c:v>
                </c:pt>
                <c:pt idx="458">
                  <c:v>331.5</c:v>
                </c:pt>
                <c:pt idx="459">
                  <c:v>330.5</c:v>
                </c:pt>
                <c:pt idx="460">
                  <c:v>333.5</c:v>
                </c:pt>
                <c:pt idx="461">
                  <c:v>329.5</c:v>
                </c:pt>
                <c:pt idx="462">
                  <c:v>338.5</c:v>
                </c:pt>
                <c:pt idx="463">
                  <c:v>328.5</c:v>
                </c:pt>
                <c:pt idx="464">
                  <c:v>331.5</c:v>
                </c:pt>
                <c:pt idx="465">
                  <c:v>334.5</c:v>
                </c:pt>
                <c:pt idx="466">
                  <c:v>328.5</c:v>
                </c:pt>
                <c:pt idx="467">
                  <c:v>326.5</c:v>
                </c:pt>
                <c:pt idx="468">
                  <c:v>334.5</c:v>
                </c:pt>
                <c:pt idx="469">
                  <c:v>327.5</c:v>
                </c:pt>
                <c:pt idx="470">
                  <c:v>323.5</c:v>
                </c:pt>
                <c:pt idx="471">
                  <c:v>318.5</c:v>
                </c:pt>
                <c:pt idx="472">
                  <c:v>319.5</c:v>
                </c:pt>
                <c:pt idx="473">
                  <c:v>314.5</c:v>
                </c:pt>
                <c:pt idx="474">
                  <c:v>308.5</c:v>
                </c:pt>
                <c:pt idx="475">
                  <c:v>314.5</c:v>
                </c:pt>
                <c:pt idx="476">
                  <c:v>314.5</c:v>
                </c:pt>
                <c:pt idx="477">
                  <c:v>308.5</c:v>
                </c:pt>
                <c:pt idx="478">
                  <c:v>304.5</c:v>
                </c:pt>
                <c:pt idx="479">
                  <c:v>296.5</c:v>
                </c:pt>
                <c:pt idx="480">
                  <c:v>295.5</c:v>
                </c:pt>
                <c:pt idx="481">
                  <c:v>295.5</c:v>
                </c:pt>
                <c:pt idx="482">
                  <c:v>295.5</c:v>
                </c:pt>
                <c:pt idx="483">
                  <c:v>290.5</c:v>
                </c:pt>
                <c:pt idx="484">
                  <c:v>291.5</c:v>
                </c:pt>
                <c:pt idx="485">
                  <c:v>281.5</c:v>
                </c:pt>
                <c:pt idx="486">
                  <c:v>284.5</c:v>
                </c:pt>
                <c:pt idx="487">
                  <c:v>290.5</c:v>
                </c:pt>
                <c:pt idx="488">
                  <c:v>287.5</c:v>
                </c:pt>
                <c:pt idx="489">
                  <c:v>294.5</c:v>
                </c:pt>
                <c:pt idx="490">
                  <c:v>285.5</c:v>
                </c:pt>
                <c:pt idx="491">
                  <c:v>284.5</c:v>
                </c:pt>
                <c:pt idx="492">
                  <c:v>285.5</c:v>
                </c:pt>
                <c:pt idx="493">
                  <c:v>286.5</c:v>
                </c:pt>
                <c:pt idx="494">
                  <c:v>292.5</c:v>
                </c:pt>
                <c:pt idx="495">
                  <c:v>288.5</c:v>
                </c:pt>
                <c:pt idx="496">
                  <c:v>280.5</c:v>
                </c:pt>
                <c:pt idx="497">
                  <c:v>289.5</c:v>
                </c:pt>
                <c:pt idx="498">
                  <c:v>282.5</c:v>
                </c:pt>
                <c:pt idx="499">
                  <c:v>289.5</c:v>
                </c:pt>
                <c:pt idx="500">
                  <c:v>282.5</c:v>
                </c:pt>
                <c:pt idx="501">
                  <c:v>275.5</c:v>
                </c:pt>
                <c:pt idx="502">
                  <c:v>271.5</c:v>
                </c:pt>
                <c:pt idx="503">
                  <c:v>270.5</c:v>
                </c:pt>
                <c:pt idx="504">
                  <c:v>268.5</c:v>
                </c:pt>
                <c:pt idx="505">
                  <c:v>266.5</c:v>
                </c:pt>
                <c:pt idx="506">
                  <c:v>273.5</c:v>
                </c:pt>
                <c:pt idx="507">
                  <c:v>255.5</c:v>
                </c:pt>
                <c:pt idx="508">
                  <c:v>270.5</c:v>
                </c:pt>
                <c:pt idx="509">
                  <c:v>258.5</c:v>
                </c:pt>
                <c:pt idx="510">
                  <c:v>259.5</c:v>
                </c:pt>
                <c:pt idx="511">
                  <c:v>258.5</c:v>
                </c:pt>
                <c:pt idx="512">
                  <c:v>255.5</c:v>
                </c:pt>
                <c:pt idx="513">
                  <c:v>258.5</c:v>
                </c:pt>
                <c:pt idx="514">
                  <c:v>249.5</c:v>
                </c:pt>
                <c:pt idx="515">
                  <c:v>255.5</c:v>
                </c:pt>
                <c:pt idx="516">
                  <c:v>250.5</c:v>
                </c:pt>
                <c:pt idx="517">
                  <c:v>247.5</c:v>
                </c:pt>
                <c:pt idx="518">
                  <c:v>238.5</c:v>
                </c:pt>
                <c:pt idx="519">
                  <c:v>241.5</c:v>
                </c:pt>
                <c:pt idx="520">
                  <c:v>237.5</c:v>
                </c:pt>
                <c:pt idx="521">
                  <c:v>236.5</c:v>
                </c:pt>
                <c:pt idx="522">
                  <c:v>234.5</c:v>
                </c:pt>
                <c:pt idx="523">
                  <c:v>237.5</c:v>
                </c:pt>
                <c:pt idx="524">
                  <c:v>244.5</c:v>
                </c:pt>
                <c:pt idx="525">
                  <c:v>239.5</c:v>
                </c:pt>
                <c:pt idx="526">
                  <c:v>236.5</c:v>
                </c:pt>
                <c:pt idx="527">
                  <c:v>244.5</c:v>
                </c:pt>
                <c:pt idx="528">
                  <c:v>230.5</c:v>
                </c:pt>
                <c:pt idx="529">
                  <c:v>230.5</c:v>
                </c:pt>
                <c:pt idx="530">
                  <c:v>228.5</c:v>
                </c:pt>
                <c:pt idx="531">
                  <c:v>225.5</c:v>
                </c:pt>
                <c:pt idx="532">
                  <c:v>227.5</c:v>
                </c:pt>
                <c:pt idx="533">
                  <c:v>214.5</c:v>
                </c:pt>
                <c:pt idx="534">
                  <c:v>223.5</c:v>
                </c:pt>
                <c:pt idx="535">
                  <c:v>219.5</c:v>
                </c:pt>
                <c:pt idx="536">
                  <c:v>224.5</c:v>
                </c:pt>
                <c:pt idx="537">
                  <c:v>209.5</c:v>
                </c:pt>
                <c:pt idx="538">
                  <c:v>221.5</c:v>
                </c:pt>
                <c:pt idx="539">
                  <c:v>218.5</c:v>
                </c:pt>
                <c:pt idx="540">
                  <c:v>204.5</c:v>
                </c:pt>
                <c:pt idx="541">
                  <c:v>207.5</c:v>
                </c:pt>
                <c:pt idx="542">
                  <c:v>202.5</c:v>
                </c:pt>
                <c:pt idx="543">
                  <c:v>199.5</c:v>
                </c:pt>
                <c:pt idx="544">
                  <c:v>195.5</c:v>
                </c:pt>
                <c:pt idx="545">
                  <c:v>197.5</c:v>
                </c:pt>
                <c:pt idx="546">
                  <c:v>197.5</c:v>
                </c:pt>
                <c:pt idx="547">
                  <c:v>188.5</c:v>
                </c:pt>
                <c:pt idx="548">
                  <c:v>188.5</c:v>
                </c:pt>
                <c:pt idx="549">
                  <c:v>189.5</c:v>
                </c:pt>
                <c:pt idx="550">
                  <c:v>187.5</c:v>
                </c:pt>
                <c:pt idx="551">
                  <c:v>185.5</c:v>
                </c:pt>
                <c:pt idx="552">
                  <c:v>182.5</c:v>
                </c:pt>
                <c:pt idx="553">
                  <c:v>189.5</c:v>
                </c:pt>
                <c:pt idx="554">
                  <c:v>181.5</c:v>
                </c:pt>
                <c:pt idx="555">
                  <c:v>180.5</c:v>
                </c:pt>
                <c:pt idx="556">
                  <c:v>178.5</c:v>
                </c:pt>
                <c:pt idx="557">
                  <c:v>187.5</c:v>
                </c:pt>
                <c:pt idx="558">
                  <c:v>192.5</c:v>
                </c:pt>
                <c:pt idx="559">
                  <c:v>184.5</c:v>
                </c:pt>
                <c:pt idx="560">
                  <c:v>188.5</c:v>
                </c:pt>
                <c:pt idx="561">
                  <c:v>189.5</c:v>
                </c:pt>
                <c:pt idx="562">
                  <c:v>186.5</c:v>
                </c:pt>
                <c:pt idx="563">
                  <c:v>192.5</c:v>
                </c:pt>
                <c:pt idx="564">
                  <c:v>183.5</c:v>
                </c:pt>
                <c:pt idx="565">
                  <c:v>185.5</c:v>
                </c:pt>
                <c:pt idx="566">
                  <c:v>183.5</c:v>
                </c:pt>
                <c:pt idx="567">
                  <c:v>176.5</c:v>
                </c:pt>
                <c:pt idx="568">
                  <c:v>185.5</c:v>
                </c:pt>
                <c:pt idx="569">
                  <c:v>180.5</c:v>
                </c:pt>
                <c:pt idx="570">
                  <c:v>176.5</c:v>
                </c:pt>
                <c:pt idx="571">
                  <c:v>177.5</c:v>
                </c:pt>
                <c:pt idx="572">
                  <c:v>179.5</c:v>
                </c:pt>
                <c:pt idx="573">
                  <c:v>175.5</c:v>
                </c:pt>
                <c:pt idx="574">
                  <c:v>179.5</c:v>
                </c:pt>
                <c:pt idx="575">
                  <c:v>183.5</c:v>
                </c:pt>
                <c:pt idx="576">
                  <c:v>183.5</c:v>
                </c:pt>
                <c:pt idx="577">
                  <c:v>179.5</c:v>
                </c:pt>
                <c:pt idx="578">
                  <c:v>180.5</c:v>
                </c:pt>
                <c:pt idx="579">
                  <c:v>179.5</c:v>
                </c:pt>
                <c:pt idx="580">
                  <c:v>184.5</c:v>
                </c:pt>
                <c:pt idx="581">
                  <c:v>179.5</c:v>
                </c:pt>
                <c:pt idx="582">
                  <c:v>179.5</c:v>
                </c:pt>
                <c:pt idx="583">
                  <c:v>179.5</c:v>
                </c:pt>
                <c:pt idx="584">
                  <c:v>183.5</c:v>
                </c:pt>
                <c:pt idx="585">
                  <c:v>174.5</c:v>
                </c:pt>
                <c:pt idx="586">
                  <c:v>196.5</c:v>
                </c:pt>
                <c:pt idx="587">
                  <c:v>188.5</c:v>
                </c:pt>
                <c:pt idx="588">
                  <c:v>186.5</c:v>
                </c:pt>
                <c:pt idx="589">
                  <c:v>180.5</c:v>
                </c:pt>
                <c:pt idx="590">
                  <c:v>189.5</c:v>
                </c:pt>
                <c:pt idx="591">
                  <c:v>188.5</c:v>
                </c:pt>
                <c:pt idx="592">
                  <c:v>190.5</c:v>
                </c:pt>
                <c:pt idx="593">
                  <c:v>197.5</c:v>
                </c:pt>
                <c:pt idx="594">
                  <c:v>195.5</c:v>
                </c:pt>
                <c:pt idx="595">
                  <c:v>210.5</c:v>
                </c:pt>
                <c:pt idx="596">
                  <c:v>201.5</c:v>
                </c:pt>
                <c:pt idx="597">
                  <c:v>207.5</c:v>
                </c:pt>
                <c:pt idx="598">
                  <c:v>219.5</c:v>
                </c:pt>
                <c:pt idx="599">
                  <c:v>213.5</c:v>
                </c:pt>
                <c:pt idx="600">
                  <c:v>215.5</c:v>
                </c:pt>
                <c:pt idx="601">
                  <c:v>213.5</c:v>
                </c:pt>
                <c:pt idx="602">
                  <c:v>211.5</c:v>
                </c:pt>
                <c:pt idx="603">
                  <c:v>226.5</c:v>
                </c:pt>
                <c:pt idx="604">
                  <c:v>206.5</c:v>
                </c:pt>
                <c:pt idx="605">
                  <c:v>218.5</c:v>
                </c:pt>
                <c:pt idx="606">
                  <c:v>215.5</c:v>
                </c:pt>
                <c:pt idx="607">
                  <c:v>212.5</c:v>
                </c:pt>
                <c:pt idx="608">
                  <c:v>216.5</c:v>
                </c:pt>
                <c:pt idx="609">
                  <c:v>218.5</c:v>
                </c:pt>
                <c:pt idx="610">
                  <c:v>221.5</c:v>
                </c:pt>
                <c:pt idx="611">
                  <c:v>220.5</c:v>
                </c:pt>
                <c:pt idx="612">
                  <c:v>231.5</c:v>
                </c:pt>
                <c:pt idx="613">
                  <c:v>239.5</c:v>
                </c:pt>
                <c:pt idx="614">
                  <c:v>233.5</c:v>
                </c:pt>
                <c:pt idx="615">
                  <c:v>240.5</c:v>
                </c:pt>
                <c:pt idx="616">
                  <c:v>251.5</c:v>
                </c:pt>
                <c:pt idx="617">
                  <c:v>245.5</c:v>
                </c:pt>
                <c:pt idx="618">
                  <c:v>250.5</c:v>
                </c:pt>
                <c:pt idx="619">
                  <c:v>252.5</c:v>
                </c:pt>
                <c:pt idx="620">
                  <c:v>272.5</c:v>
                </c:pt>
                <c:pt idx="621">
                  <c:v>270.5</c:v>
                </c:pt>
                <c:pt idx="622">
                  <c:v>271.5</c:v>
                </c:pt>
                <c:pt idx="623">
                  <c:v>276.5</c:v>
                </c:pt>
                <c:pt idx="624">
                  <c:v>277.5</c:v>
                </c:pt>
                <c:pt idx="625">
                  <c:v>281.5</c:v>
                </c:pt>
                <c:pt idx="626">
                  <c:v>292.5</c:v>
                </c:pt>
                <c:pt idx="627">
                  <c:v>289.5</c:v>
                </c:pt>
                <c:pt idx="628">
                  <c:v>303.5</c:v>
                </c:pt>
                <c:pt idx="629">
                  <c:v>309.5</c:v>
                </c:pt>
                <c:pt idx="630">
                  <c:v>304.5</c:v>
                </c:pt>
                <c:pt idx="631">
                  <c:v>316.5</c:v>
                </c:pt>
                <c:pt idx="632">
                  <c:v>324.5</c:v>
                </c:pt>
                <c:pt idx="633">
                  <c:v>341.5</c:v>
                </c:pt>
                <c:pt idx="634">
                  <c:v>343.5</c:v>
                </c:pt>
                <c:pt idx="635">
                  <c:v>354.5</c:v>
                </c:pt>
                <c:pt idx="636">
                  <c:v>367.5</c:v>
                </c:pt>
                <c:pt idx="637">
                  <c:v>379.5</c:v>
                </c:pt>
                <c:pt idx="638">
                  <c:v>387.5</c:v>
                </c:pt>
                <c:pt idx="639">
                  <c:v>403.5</c:v>
                </c:pt>
                <c:pt idx="640">
                  <c:v>403.5</c:v>
                </c:pt>
                <c:pt idx="641">
                  <c:v>406.5</c:v>
                </c:pt>
                <c:pt idx="642">
                  <c:v>420.5</c:v>
                </c:pt>
                <c:pt idx="643">
                  <c:v>424.5</c:v>
                </c:pt>
                <c:pt idx="644">
                  <c:v>433.5</c:v>
                </c:pt>
                <c:pt idx="645">
                  <c:v>440.5</c:v>
                </c:pt>
                <c:pt idx="646">
                  <c:v>448.5</c:v>
                </c:pt>
                <c:pt idx="647">
                  <c:v>460.5</c:v>
                </c:pt>
                <c:pt idx="648">
                  <c:v>462.5</c:v>
                </c:pt>
                <c:pt idx="649">
                  <c:v>473.5</c:v>
                </c:pt>
                <c:pt idx="650">
                  <c:v>481.5</c:v>
                </c:pt>
                <c:pt idx="651">
                  <c:v>502.5</c:v>
                </c:pt>
                <c:pt idx="652">
                  <c:v>516.5</c:v>
                </c:pt>
                <c:pt idx="653">
                  <c:v>542.5</c:v>
                </c:pt>
                <c:pt idx="654">
                  <c:v>563.5</c:v>
                </c:pt>
                <c:pt idx="655">
                  <c:v>562.5</c:v>
                </c:pt>
                <c:pt idx="656">
                  <c:v>586.5</c:v>
                </c:pt>
                <c:pt idx="657">
                  <c:v>595.5</c:v>
                </c:pt>
                <c:pt idx="658">
                  <c:v>620.5</c:v>
                </c:pt>
                <c:pt idx="659">
                  <c:v>629.5</c:v>
                </c:pt>
                <c:pt idx="660">
                  <c:v>658.5</c:v>
                </c:pt>
                <c:pt idx="661">
                  <c:v>668.5</c:v>
                </c:pt>
                <c:pt idx="662">
                  <c:v>681.5</c:v>
                </c:pt>
                <c:pt idx="663">
                  <c:v>703.5</c:v>
                </c:pt>
                <c:pt idx="664">
                  <c:v>725.5</c:v>
                </c:pt>
                <c:pt idx="665">
                  <c:v>724.5</c:v>
                </c:pt>
                <c:pt idx="666">
                  <c:v>751.5</c:v>
                </c:pt>
                <c:pt idx="667">
                  <c:v>767.5</c:v>
                </c:pt>
                <c:pt idx="668">
                  <c:v>782.5</c:v>
                </c:pt>
                <c:pt idx="669">
                  <c:v>790.5</c:v>
                </c:pt>
                <c:pt idx="670">
                  <c:v>819.5</c:v>
                </c:pt>
                <c:pt idx="671">
                  <c:v>826.5</c:v>
                </c:pt>
                <c:pt idx="672">
                  <c:v>864.5</c:v>
                </c:pt>
                <c:pt idx="673">
                  <c:v>874.5</c:v>
                </c:pt>
                <c:pt idx="674">
                  <c:v>900.5</c:v>
                </c:pt>
                <c:pt idx="675">
                  <c:v>931.5</c:v>
                </c:pt>
                <c:pt idx="676">
                  <c:v>941.5</c:v>
                </c:pt>
                <c:pt idx="677">
                  <c:v>966.5</c:v>
                </c:pt>
                <c:pt idx="678">
                  <c:v>983.5</c:v>
                </c:pt>
                <c:pt idx="679">
                  <c:v>993.5</c:v>
                </c:pt>
                <c:pt idx="680">
                  <c:v>1017.5</c:v>
                </c:pt>
                <c:pt idx="681">
                  <c:v>1026.5</c:v>
                </c:pt>
                <c:pt idx="682">
                  <c:v>1066.5</c:v>
                </c:pt>
                <c:pt idx="683">
                  <c:v>1057.5</c:v>
                </c:pt>
                <c:pt idx="684">
                  <c:v>1063.5</c:v>
                </c:pt>
                <c:pt idx="685">
                  <c:v>1082.5</c:v>
                </c:pt>
                <c:pt idx="686">
                  <c:v>1103.5</c:v>
                </c:pt>
                <c:pt idx="687">
                  <c:v>1103.5</c:v>
                </c:pt>
                <c:pt idx="688">
                  <c:v>1098.5</c:v>
                </c:pt>
                <c:pt idx="689">
                  <c:v>1118.5</c:v>
                </c:pt>
                <c:pt idx="690">
                  <c:v>1126.5</c:v>
                </c:pt>
                <c:pt idx="691">
                  <c:v>1120.5</c:v>
                </c:pt>
                <c:pt idx="692">
                  <c:v>1121.5</c:v>
                </c:pt>
                <c:pt idx="693">
                  <c:v>1122.5</c:v>
                </c:pt>
                <c:pt idx="694">
                  <c:v>1120.5</c:v>
                </c:pt>
                <c:pt idx="695">
                  <c:v>1145.5</c:v>
                </c:pt>
                <c:pt idx="696">
                  <c:v>1137.5</c:v>
                </c:pt>
                <c:pt idx="697">
                  <c:v>1142.5</c:v>
                </c:pt>
                <c:pt idx="698">
                  <c:v>1145.5</c:v>
                </c:pt>
                <c:pt idx="699">
                  <c:v>1142.5</c:v>
                </c:pt>
                <c:pt idx="700">
                  <c:v>1158.5</c:v>
                </c:pt>
                <c:pt idx="701">
                  <c:v>1154.5</c:v>
                </c:pt>
                <c:pt idx="702">
                  <c:v>1151.5</c:v>
                </c:pt>
                <c:pt idx="703">
                  <c:v>1156.5</c:v>
                </c:pt>
                <c:pt idx="704">
                  <c:v>1154.5</c:v>
                </c:pt>
                <c:pt idx="705">
                  <c:v>1140.5</c:v>
                </c:pt>
                <c:pt idx="706">
                  <c:v>1116.5</c:v>
                </c:pt>
                <c:pt idx="707">
                  <c:v>1118.5</c:v>
                </c:pt>
                <c:pt idx="708">
                  <c:v>1112.5</c:v>
                </c:pt>
                <c:pt idx="709">
                  <c:v>1115.5</c:v>
                </c:pt>
                <c:pt idx="710">
                  <c:v>1078.5</c:v>
                </c:pt>
                <c:pt idx="711">
                  <c:v>1082.5</c:v>
                </c:pt>
                <c:pt idx="712">
                  <c:v>1067.5</c:v>
                </c:pt>
                <c:pt idx="713">
                  <c:v>1069.5</c:v>
                </c:pt>
                <c:pt idx="714">
                  <c:v>1064.5</c:v>
                </c:pt>
                <c:pt idx="715">
                  <c:v>1048.5</c:v>
                </c:pt>
                <c:pt idx="716">
                  <c:v>1042.5</c:v>
                </c:pt>
                <c:pt idx="717">
                  <c:v>1035.5</c:v>
                </c:pt>
                <c:pt idx="718">
                  <c:v>1022.5</c:v>
                </c:pt>
                <c:pt idx="719">
                  <c:v>1046.5</c:v>
                </c:pt>
                <c:pt idx="720">
                  <c:v>1034.5</c:v>
                </c:pt>
                <c:pt idx="721">
                  <c:v>1017.5</c:v>
                </c:pt>
                <c:pt idx="722">
                  <c:v>1014.5</c:v>
                </c:pt>
                <c:pt idx="723">
                  <c:v>1003.5</c:v>
                </c:pt>
                <c:pt idx="724">
                  <c:v>1009.5</c:v>
                </c:pt>
                <c:pt idx="725">
                  <c:v>1013.5</c:v>
                </c:pt>
                <c:pt idx="726">
                  <c:v>989.5</c:v>
                </c:pt>
                <c:pt idx="727">
                  <c:v>982.5</c:v>
                </c:pt>
                <c:pt idx="728">
                  <c:v>970.5</c:v>
                </c:pt>
                <c:pt idx="729">
                  <c:v>958.5</c:v>
                </c:pt>
                <c:pt idx="730">
                  <c:v>940.5</c:v>
                </c:pt>
                <c:pt idx="731">
                  <c:v>928.5</c:v>
                </c:pt>
                <c:pt idx="732">
                  <c:v>914.5</c:v>
                </c:pt>
                <c:pt idx="733">
                  <c:v>901.5</c:v>
                </c:pt>
                <c:pt idx="734">
                  <c:v>881.5</c:v>
                </c:pt>
                <c:pt idx="735">
                  <c:v>872.5</c:v>
                </c:pt>
                <c:pt idx="736">
                  <c:v>863.5</c:v>
                </c:pt>
                <c:pt idx="737">
                  <c:v>846.5</c:v>
                </c:pt>
                <c:pt idx="738">
                  <c:v>846.5</c:v>
                </c:pt>
                <c:pt idx="739">
                  <c:v>850.5</c:v>
                </c:pt>
                <c:pt idx="740">
                  <c:v>818.5</c:v>
                </c:pt>
                <c:pt idx="741">
                  <c:v>826.5</c:v>
                </c:pt>
                <c:pt idx="742">
                  <c:v>826.5</c:v>
                </c:pt>
                <c:pt idx="743">
                  <c:v>819.5</c:v>
                </c:pt>
                <c:pt idx="744">
                  <c:v>803.5</c:v>
                </c:pt>
                <c:pt idx="745">
                  <c:v>826.5</c:v>
                </c:pt>
                <c:pt idx="746">
                  <c:v>809.5</c:v>
                </c:pt>
                <c:pt idx="747">
                  <c:v>812.5</c:v>
                </c:pt>
                <c:pt idx="748">
                  <c:v>806.5</c:v>
                </c:pt>
                <c:pt idx="749">
                  <c:v>793.5</c:v>
                </c:pt>
                <c:pt idx="750">
                  <c:v>787.5</c:v>
                </c:pt>
                <c:pt idx="751">
                  <c:v>793.5</c:v>
                </c:pt>
                <c:pt idx="752">
                  <c:v>781.5</c:v>
                </c:pt>
                <c:pt idx="753">
                  <c:v>753.5</c:v>
                </c:pt>
                <c:pt idx="754">
                  <c:v>754.5</c:v>
                </c:pt>
                <c:pt idx="755">
                  <c:v>734.5</c:v>
                </c:pt>
                <c:pt idx="756">
                  <c:v>722.5</c:v>
                </c:pt>
                <c:pt idx="757">
                  <c:v>733.5</c:v>
                </c:pt>
                <c:pt idx="758">
                  <c:v>717.5</c:v>
                </c:pt>
                <c:pt idx="759">
                  <c:v>707.5</c:v>
                </c:pt>
                <c:pt idx="760">
                  <c:v>686.5</c:v>
                </c:pt>
                <c:pt idx="761">
                  <c:v>688.5</c:v>
                </c:pt>
                <c:pt idx="762">
                  <c:v>677.5</c:v>
                </c:pt>
                <c:pt idx="763">
                  <c:v>660.5</c:v>
                </c:pt>
                <c:pt idx="764">
                  <c:v>667.5</c:v>
                </c:pt>
                <c:pt idx="765">
                  <c:v>652.5</c:v>
                </c:pt>
                <c:pt idx="766">
                  <c:v>636.5</c:v>
                </c:pt>
                <c:pt idx="767">
                  <c:v>638.5</c:v>
                </c:pt>
                <c:pt idx="768">
                  <c:v>628.5</c:v>
                </c:pt>
                <c:pt idx="769">
                  <c:v>625.5</c:v>
                </c:pt>
                <c:pt idx="770">
                  <c:v>623.5</c:v>
                </c:pt>
                <c:pt idx="771">
                  <c:v>619.5</c:v>
                </c:pt>
                <c:pt idx="772">
                  <c:v>600.5</c:v>
                </c:pt>
                <c:pt idx="773">
                  <c:v>604.5</c:v>
                </c:pt>
                <c:pt idx="774">
                  <c:v>594.5</c:v>
                </c:pt>
                <c:pt idx="775">
                  <c:v>570.5</c:v>
                </c:pt>
                <c:pt idx="776">
                  <c:v>583.5</c:v>
                </c:pt>
                <c:pt idx="777">
                  <c:v>554.5</c:v>
                </c:pt>
                <c:pt idx="778">
                  <c:v>541.5</c:v>
                </c:pt>
                <c:pt idx="779">
                  <c:v>525.5</c:v>
                </c:pt>
                <c:pt idx="780">
                  <c:v>523.5</c:v>
                </c:pt>
                <c:pt idx="781">
                  <c:v>500.5</c:v>
                </c:pt>
                <c:pt idx="782">
                  <c:v>497.5</c:v>
                </c:pt>
                <c:pt idx="783">
                  <c:v>474.5</c:v>
                </c:pt>
                <c:pt idx="784">
                  <c:v>470.5</c:v>
                </c:pt>
                <c:pt idx="785">
                  <c:v>430.5</c:v>
                </c:pt>
                <c:pt idx="786">
                  <c:v>429.5</c:v>
                </c:pt>
                <c:pt idx="787">
                  <c:v>422.5</c:v>
                </c:pt>
                <c:pt idx="788">
                  <c:v>401.5</c:v>
                </c:pt>
                <c:pt idx="789">
                  <c:v>396.5</c:v>
                </c:pt>
                <c:pt idx="790">
                  <c:v>383.5</c:v>
                </c:pt>
                <c:pt idx="791">
                  <c:v>372.5</c:v>
                </c:pt>
                <c:pt idx="792">
                  <c:v>365.5</c:v>
                </c:pt>
                <c:pt idx="793">
                  <c:v>353.5</c:v>
                </c:pt>
                <c:pt idx="794">
                  <c:v>336.5</c:v>
                </c:pt>
                <c:pt idx="795">
                  <c:v>337.5</c:v>
                </c:pt>
                <c:pt idx="796">
                  <c:v>321.5</c:v>
                </c:pt>
                <c:pt idx="797">
                  <c:v>324.5</c:v>
                </c:pt>
                <c:pt idx="798">
                  <c:v>297.5</c:v>
                </c:pt>
                <c:pt idx="799">
                  <c:v>289.5</c:v>
                </c:pt>
                <c:pt idx="800">
                  <c:v>283.5</c:v>
                </c:pt>
                <c:pt idx="801">
                  <c:v>277.5</c:v>
                </c:pt>
                <c:pt idx="802">
                  <c:v>260.5</c:v>
                </c:pt>
                <c:pt idx="803">
                  <c:v>255.5</c:v>
                </c:pt>
                <c:pt idx="804">
                  <c:v>244.5</c:v>
                </c:pt>
                <c:pt idx="805">
                  <c:v>228.5</c:v>
                </c:pt>
                <c:pt idx="806">
                  <c:v>217.5</c:v>
                </c:pt>
                <c:pt idx="807">
                  <c:v>210.5</c:v>
                </c:pt>
                <c:pt idx="808">
                  <c:v>196.5</c:v>
                </c:pt>
                <c:pt idx="809">
                  <c:v>179.5</c:v>
                </c:pt>
                <c:pt idx="810">
                  <c:v>166.5</c:v>
                </c:pt>
                <c:pt idx="811">
                  <c:v>164.5</c:v>
                </c:pt>
                <c:pt idx="812">
                  <c:v>151.5</c:v>
                </c:pt>
                <c:pt idx="813">
                  <c:v>146.5</c:v>
                </c:pt>
                <c:pt idx="814">
                  <c:v>136.5</c:v>
                </c:pt>
                <c:pt idx="815">
                  <c:v>126.5</c:v>
                </c:pt>
                <c:pt idx="816">
                  <c:v>118.5</c:v>
                </c:pt>
                <c:pt idx="817">
                  <c:v>102.5</c:v>
                </c:pt>
                <c:pt idx="818">
                  <c:v>103.5</c:v>
                </c:pt>
                <c:pt idx="819">
                  <c:v>100.5</c:v>
                </c:pt>
                <c:pt idx="820">
                  <c:v>88.5</c:v>
                </c:pt>
                <c:pt idx="821">
                  <c:v>83.5</c:v>
                </c:pt>
                <c:pt idx="822">
                  <c:v>72.5</c:v>
                </c:pt>
                <c:pt idx="823">
                  <c:v>73.5</c:v>
                </c:pt>
                <c:pt idx="824">
                  <c:v>61.5</c:v>
                </c:pt>
                <c:pt idx="825">
                  <c:v>62.5</c:v>
                </c:pt>
                <c:pt idx="826">
                  <c:v>55.5</c:v>
                </c:pt>
                <c:pt idx="827">
                  <c:v>53.5</c:v>
                </c:pt>
                <c:pt idx="828">
                  <c:v>49.5</c:v>
                </c:pt>
                <c:pt idx="829">
                  <c:v>37.5</c:v>
                </c:pt>
                <c:pt idx="830">
                  <c:v>35.5</c:v>
                </c:pt>
                <c:pt idx="831">
                  <c:v>33.5</c:v>
                </c:pt>
                <c:pt idx="832">
                  <c:v>29.5</c:v>
                </c:pt>
                <c:pt idx="833">
                  <c:v>18.5</c:v>
                </c:pt>
                <c:pt idx="834">
                  <c:v>12.5</c:v>
                </c:pt>
                <c:pt idx="835">
                  <c:v>4.5</c:v>
                </c:pt>
                <c:pt idx="836">
                  <c:v>-2.5</c:v>
                </c:pt>
                <c:pt idx="837">
                  <c:v>1.5</c:v>
                </c:pt>
                <c:pt idx="838">
                  <c:v>-0.5</c:v>
                </c:pt>
                <c:pt idx="839">
                  <c:v>-5.5</c:v>
                </c:pt>
                <c:pt idx="840">
                  <c:v>-11.5</c:v>
                </c:pt>
                <c:pt idx="841">
                  <c:v>-15.5</c:v>
                </c:pt>
                <c:pt idx="842">
                  <c:v>-13.5</c:v>
                </c:pt>
                <c:pt idx="843">
                  <c:v>-20.5</c:v>
                </c:pt>
                <c:pt idx="844">
                  <c:v>-17.5</c:v>
                </c:pt>
                <c:pt idx="845">
                  <c:v>-25.5</c:v>
                </c:pt>
                <c:pt idx="846">
                  <c:v>-26.5</c:v>
                </c:pt>
                <c:pt idx="847">
                  <c:v>-30.5</c:v>
                </c:pt>
                <c:pt idx="848">
                  <c:v>-33.5</c:v>
                </c:pt>
                <c:pt idx="849">
                  <c:v>-32.5</c:v>
                </c:pt>
                <c:pt idx="850">
                  <c:v>-32.5</c:v>
                </c:pt>
                <c:pt idx="851">
                  <c:v>-42.5</c:v>
                </c:pt>
                <c:pt idx="852">
                  <c:v>-39.5</c:v>
                </c:pt>
                <c:pt idx="853">
                  <c:v>-40.5</c:v>
                </c:pt>
                <c:pt idx="854">
                  <c:v>-45.5</c:v>
                </c:pt>
                <c:pt idx="855">
                  <c:v>-49.5</c:v>
                </c:pt>
                <c:pt idx="856">
                  <c:v>-50.5</c:v>
                </c:pt>
                <c:pt idx="857">
                  <c:v>-52.5</c:v>
                </c:pt>
                <c:pt idx="858">
                  <c:v>-59.5</c:v>
                </c:pt>
                <c:pt idx="859">
                  <c:v>-59.5</c:v>
                </c:pt>
                <c:pt idx="860">
                  <c:v>-59.5</c:v>
                </c:pt>
                <c:pt idx="861">
                  <c:v>-61.5</c:v>
                </c:pt>
                <c:pt idx="862">
                  <c:v>-60.5</c:v>
                </c:pt>
                <c:pt idx="863">
                  <c:v>-68.5</c:v>
                </c:pt>
                <c:pt idx="864">
                  <c:v>-68.5</c:v>
                </c:pt>
                <c:pt idx="865">
                  <c:v>-70.5</c:v>
                </c:pt>
                <c:pt idx="866">
                  <c:v>-70.5</c:v>
                </c:pt>
                <c:pt idx="867">
                  <c:v>-73.5</c:v>
                </c:pt>
                <c:pt idx="868">
                  <c:v>-77.5</c:v>
                </c:pt>
                <c:pt idx="869">
                  <c:v>-78.5</c:v>
                </c:pt>
                <c:pt idx="870">
                  <c:v>-82.5</c:v>
                </c:pt>
                <c:pt idx="871">
                  <c:v>-81.5</c:v>
                </c:pt>
                <c:pt idx="872">
                  <c:v>-83.5</c:v>
                </c:pt>
                <c:pt idx="873">
                  <c:v>-83.5</c:v>
                </c:pt>
                <c:pt idx="874">
                  <c:v>-84.5</c:v>
                </c:pt>
                <c:pt idx="875">
                  <c:v>-86.5</c:v>
                </c:pt>
                <c:pt idx="876">
                  <c:v>-83.5</c:v>
                </c:pt>
                <c:pt idx="877">
                  <c:v>-89.5</c:v>
                </c:pt>
                <c:pt idx="878">
                  <c:v>-85.5</c:v>
                </c:pt>
                <c:pt idx="879">
                  <c:v>-87.5</c:v>
                </c:pt>
                <c:pt idx="880">
                  <c:v>-88.5</c:v>
                </c:pt>
                <c:pt idx="881">
                  <c:v>-86.5</c:v>
                </c:pt>
                <c:pt idx="882">
                  <c:v>-89.5</c:v>
                </c:pt>
                <c:pt idx="883">
                  <c:v>-91.5</c:v>
                </c:pt>
                <c:pt idx="884">
                  <c:v>-92.5</c:v>
                </c:pt>
                <c:pt idx="885">
                  <c:v>-93.5</c:v>
                </c:pt>
                <c:pt idx="886">
                  <c:v>-91.5</c:v>
                </c:pt>
                <c:pt idx="887">
                  <c:v>-90.5</c:v>
                </c:pt>
                <c:pt idx="888">
                  <c:v>-90.5</c:v>
                </c:pt>
                <c:pt idx="889">
                  <c:v>-94.5</c:v>
                </c:pt>
                <c:pt idx="890">
                  <c:v>-89.5</c:v>
                </c:pt>
                <c:pt idx="891">
                  <c:v>-90.5</c:v>
                </c:pt>
                <c:pt idx="892">
                  <c:v>-92.5</c:v>
                </c:pt>
                <c:pt idx="893">
                  <c:v>-94.5</c:v>
                </c:pt>
                <c:pt idx="894">
                  <c:v>-97.5</c:v>
                </c:pt>
                <c:pt idx="895">
                  <c:v>-95.5</c:v>
                </c:pt>
                <c:pt idx="896">
                  <c:v>-99.5</c:v>
                </c:pt>
                <c:pt idx="897">
                  <c:v>-99.5</c:v>
                </c:pt>
                <c:pt idx="898">
                  <c:v>-96.5</c:v>
                </c:pt>
                <c:pt idx="899">
                  <c:v>-102.5</c:v>
                </c:pt>
                <c:pt idx="900">
                  <c:v>-98.5</c:v>
                </c:pt>
                <c:pt idx="901">
                  <c:v>-103.5</c:v>
                </c:pt>
                <c:pt idx="902">
                  <c:v>-100.5</c:v>
                </c:pt>
                <c:pt idx="903">
                  <c:v>-100.5</c:v>
                </c:pt>
                <c:pt idx="904">
                  <c:v>-98.5</c:v>
                </c:pt>
                <c:pt idx="905">
                  <c:v>-102.5</c:v>
                </c:pt>
                <c:pt idx="906">
                  <c:v>-105.5</c:v>
                </c:pt>
                <c:pt idx="907">
                  <c:v>-101.5</c:v>
                </c:pt>
                <c:pt idx="908">
                  <c:v>-102.5</c:v>
                </c:pt>
                <c:pt idx="909">
                  <c:v>-103.5</c:v>
                </c:pt>
                <c:pt idx="910">
                  <c:v>-102.5</c:v>
                </c:pt>
                <c:pt idx="911">
                  <c:v>-98.5</c:v>
                </c:pt>
                <c:pt idx="912">
                  <c:v>-104.5</c:v>
                </c:pt>
                <c:pt idx="913">
                  <c:v>-101.5</c:v>
                </c:pt>
                <c:pt idx="914">
                  <c:v>-101.5</c:v>
                </c:pt>
                <c:pt idx="915">
                  <c:v>-97.5</c:v>
                </c:pt>
                <c:pt idx="916">
                  <c:v>-100.5</c:v>
                </c:pt>
                <c:pt idx="917">
                  <c:v>-103.5</c:v>
                </c:pt>
                <c:pt idx="918">
                  <c:v>-100.5</c:v>
                </c:pt>
                <c:pt idx="919">
                  <c:v>-102.5</c:v>
                </c:pt>
                <c:pt idx="920">
                  <c:v>-104.5</c:v>
                </c:pt>
                <c:pt idx="921">
                  <c:v>-107.5</c:v>
                </c:pt>
                <c:pt idx="922">
                  <c:v>-104.5</c:v>
                </c:pt>
                <c:pt idx="923">
                  <c:v>-108.5</c:v>
                </c:pt>
                <c:pt idx="924">
                  <c:v>-104.5</c:v>
                </c:pt>
                <c:pt idx="925">
                  <c:v>-105.5</c:v>
                </c:pt>
                <c:pt idx="926">
                  <c:v>-103.5</c:v>
                </c:pt>
                <c:pt idx="927">
                  <c:v>-105.5</c:v>
                </c:pt>
                <c:pt idx="928">
                  <c:v>-99.5</c:v>
                </c:pt>
                <c:pt idx="929">
                  <c:v>-108.5</c:v>
                </c:pt>
                <c:pt idx="930">
                  <c:v>-107.5</c:v>
                </c:pt>
                <c:pt idx="931">
                  <c:v>-107.5</c:v>
                </c:pt>
                <c:pt idx="932">
                  <c:v>-106.5</c:v>
                </c:pt>
                <c:pt idx="933">
                  <c:v>-109.5</c:v>
                </c:pt>
                <c:pt idx="934">
                  <c:v>-106.5</c:v>
                </c:pt>
                <c:pt idx="935">
                  <c:v>-107.5</c:v>
                </c:pt>
                <c:pt idx="936">
                  <c:v>-103.5</c:v>
                </c:pt>
                <c:pt idx="937">
                  <c:v>-102.5</c:v>
                </c:pt>
                <c:pt idx="938">
                  <c:v>-104.5</c:v>
                </c:pt>
                <c:pt idx="939">
                  <c:v>-95.5</c:v>
                </c:pt>
                <c:pt idx="940">
                  <c:v>-94.5</c:v>
                </c:pt>
                <c:pt idx="941">
                  <c:v>-99.5</c:v>
                </c:pt>
                <c:pt idx="942">
                  <c:v>-103.5</c:v>
                </c:pt>
                <c:pt idx="943">
                  <c:v>-107.5</c:v>
                </c:pt>
                <c:pt idx="944">
                  <c:v>-111.5</c:v>
                </c:pt>
                <c:pt idx="945">
                  <c:v>-111.5</c:v>
                </c:pt>
                <c:pt idx="946">
                  <c:v>-110.5</c:v>
                </c:pt>
                <c:pt idx="947">
                  <c:v>-105.5</c:v>
                </c:pt>
                <c:pt idx="948">
                  <c:v>-106.5</c:v>
                </c:pt>
                <c:pt idx="949">
                  <c:v>-107.5</c:v>
                </c:pt>
                <c:pt idx="950">
                  <c:v>-107.5</c:v>
                </c:pt>
                <c:pt idx="951">
                  <c:v>-107.5</c:v>
                </c:pt>
                <c:pt idx="952">
                  <c:v>-104.5</c:v>
                </c:pt>
                <c:pt idx="953">
                  <c:v>-107.5</c:v>
                </c:pt>
                <c:pt idx="954">
                  <c:v>-110.5</c:v>
                </c:pt>
                <c:pt idx="955">
                  <c:v>-109.5</c:v>
                </c:pt>
                <c:pt idx="956">
                  <c:v>-107.5</c:v>
                </c:pt>
                <c:pt idx="957">
                  <c:v>-112.5</c:v>
                </c:pt>
                <c:pt idx="958">
                  <c:v>-111.5</c:v>
                </c:pt>
                <c:pt idx="959">
                  <c:v>-112.5</c:v>
                </c:pt>
                <c:pt idx="960">
                  <c:v>-112.5</c:v>
                </c:pt>
                <c:pt idx="961">
                  <c:v>-108.5</c:v>
                </c:pt>
                <c:pt idx="962">
                  <c:v>-106.5</c:v>
                </c:pt>
                <c:pt idx="963">
                  <c:v>-113.5</c:v>
                </c:pt>
                <c:pt idx="964">
                  <c:v>-110.5</c:v>
                </c:pt>
                <c:pt idx="965">
                  <c:v>-111.5</c:v>
                </c:pt>
                <c:pt idx="966">
                  <c:v>-112.5</c:v>
                </c:pt>
                <c:pt idx="967">
                  <c:v>-109.5</c:v>
                </c:pt>
                <c:pt idx="968">
                  <c:v>-114.5</c:v>
                </c:pt>
                <c:pt idx="969">
                  <c:v>-112.5</c:v>
                </c:pt>
                <c:pt idx="970">
                  <c:v>-114.5</c:v>
                </c:pt>
                <c:pt idx="971">
                  <c:v>-110.5</c:v>
                </c:pt>
                <c:pt idx="972">
                  <c:v>-107.5</c:v>
                </c:pt>
                <c:pt idx="973">
                  <c:v>-109.5</c:v>
                </c:pt>
                <c:pt idx="974">
                  <c:v>-107.5</c:v>
                </c:pt>
                <c:pt idx="975">
                  <c:v>-107.5</c:v>
                </c:pt>
                <c:pt idx="976">
                  <c:v>-105.5</c:v>
                </c:pt>
                <c:pt idx="977">
                  <c:v>-109.5</c:v>
                </c:pt>
                <c:pt idx="978">
                  <c:v>-106.5</c:v>
                </c:pt>
                <c:pt idx="979">
                  <c:v>-110.5</c:v>
                </c:pt>
                <c:pt idx="980">
                  <c:v>-108.5</c:v>
                </c:pt>
                <c:pt idx="981">
                  <c:v>-108.5</c:v>
                </c:pt>
                <c:pt idx="982">
                  <c:v>-108.5</c:v>
                </c:pt>
                <c:pt idx="983">
                  <c:v>-104.5</c:v>
                </c:pt>
                <c:pt idx="984">
                  <c:v>-112.5</c:v>
                </c:pt>
                <c:pt idx="985">
                  <c:v>-105.5</c:v>
                </c:pt>
                <c:pt idx="986">
                  <c:v>-106.5</c:v>
                </c:pt>
                <c:pt idx="987">
                  <c:v>-105.5</c:v>
                </c:pt>
                <c:pt idx="988">
                  <c:v>-108.5</c:v>
                </c:pt>
                <c:pt idx="989">
                  <c:v>-106.5</c:v>
                </c:pt>
                <c:pt idx="990">
                  <c:v>-108.5</c:v>
                </c:pt>
                <c:pt idx="991">
                  <c:v>-107.5</c:v>
                </c:pt>
                <c:pt idx="992">
                  <c:v>-107.5</c:v>
                </c:pt>
                <c:pt idx="993">
                  <c:v>-110.5</c:v>
                </c:pt>
                <c:pt idx="994">
                  <c:v>-107.5</c:v>
                </c:pt>
                <c:pt idx="995">
                  <c:v>-107.5</c:v>
                </c:pt>
                <c:pt idx="996">
                  <c:v>-109.5</c:v>
                </c:pt>
                <c:pt idx="997">
                  <c:v>-113.5</c:v>
                </c:pt>
                <c:pt idx="998">
                  <c:v>-114.5</c:v>
                </c:pt>
                <c:pt idx="999">
                  <c:v>-114.5</c:v>
                </c:pt>
                <c:pt idx="1000">
                  <c:v>-114.5</c:v>
                </c:pt>
                <c:pt idx="1001">
                  <c:v>-110.5</c:v>
                </c:pt>
                <c:pt idx="1002">
                  <c:v>-108.5</c:v>
                </c:pt>
                <c:pt idx="1003">
                  <c:v>-111.5</c:v>
                </c:pt>
                <c:pt idx="1004">
                  <c:v>-111.5</c:v>
                </c:pt>
                <c:pt idx="1005">
                  <c:v>-112.5</c:v>
                </c:pt>
                <c:pt idx="1006">
                  <c:v>-111.5</c:v>
                </c:pt>
                <c:pt idx="1007">
                  <c:v>-112.5</c:v>
                </c:pt>
                <c:pt idx="1008">
                  <c:v>-113.5</c:v>
                </c:pt>
                <c:pt idx="1009">
                  <c:v>-109.5</c:v>
                </c:pt>
                <c:pt idx="1010">
                  <c:v>-110.5</c:v>
                </c:pt>
                <c:pt idx="1011">
                  <c:v>-109.5</c:v>
                </c:pt>
                <c:pt idx="1012">
                  <c:v>-107.5</c:v>
                </c:pt>
                <c:pt idx="1013">
                  <c:v>-107.5</c:v>
                </c:pt>
                <c:pt idx="1014">
                  <c:v>-104.5</c:v>
                </c:pt>
                <c:pt idx="1015">
                  <c:v>-106.5</c:v>
                </c:pt>
                <c:pt idx="1016">
                  <c:v>-106.5</c:v>
                </c:pt>
                <c:pt idx="1017">
                  <c:v>-106.5</c:v>
                </c:pt>
                <c:pt idx="1018">
                  <c:v>-108.5</c:v>
                </c:pt>
                <c:pt idx="1019">
                  <c:v>-111.5</c:v>
                </c:pt>
                <c:pt idx="1020">
                  <c:v>-109.5</c:v>
                </c:pt>
                <c:pt idx="1021">
                  <c:v>-107.5</c:v>
                </c:pt>
                <c:pt idx="1022">
                  <c:v>-107.5</c:v>
                </c:pt>
                <c:pt idx="1023">
                  <c:v>-111.5</c:v>
                </c:pt>
                <c:pt idx="1024">
                  <c:v>-110.5</c:v>
                </c:pt>
                <c:pt idx="1025">
                  <c:v>-114.5</c:v>
                </c:pt>
                <c:pt idx="1026">
                  <c:v>-114.5</c:v>
                </c:pt>
                <c:pt idx="1027">
                  <c:v>-111.5</c:v>
                </c:pt>
                <c:pt idx="1028">
                  <c:v>-73.5</c:v>
                </c:pt>
                <c:pt idx="1029">
                  <c:v>-71.5</c:v>
                </c:pt>
                <c:pt idx="1030">
                  <c:v>-66.5</c:v>
                </c:pt>
                <c:pt idx="1031">
                  <c:v>-67.5</c:v>
                </c:pt>
                <c:pt idx="1032">
                  <c:v>-59.5</c:v>
                </c:pt>
                <c:pt idx="1033">
                  <c:v>-58.5</c:v>
                </c:pt>
                <c:pt idx="1034">
                  <c:v>-109.5</c:v>
                </c:pt>
                <c:pt idx="1035">
                  <c:v>-110.5</c:v>
                </c:pt>
                <c:pt idx="1036">
                  <c:v>-109.5</c:v>
                </c:pt>
                <c:pt idx="1037">
                  <c:v>-108.5</c:v>
                </c:pt>
                <c:pt idx="1038">
                  <c:v>-108.5</c:v>
                </c:pt>
                <c:pt idx="1039">
                  <c:v>-107.5</c:v>
                </c:pt>
                <c:pt idx="1040">
                  <c:v>-116.5</c:v>
                </c:pt>
                <c:pt idx="1041">
                  <c:v>-116.5</c:v>
                </c:pt>
                <c:pt idx="1042">
                  <c:v>-117.5</c:v>
                </c:pt>
                <c:pt idx="1043">
                  <c:v>-115.5</c:v>
                </c:pt>
              </c:numCache>
            </c:numRef>
          </c:yVal>
          <c:smooth val="1"/>
        </c:ser>
        <c:ser>
          <c:idx val="1"/>
          <c:order val="1"/>
          <c:tx>
            <c:strRef>
              <c:f>Raman!$A$3</c:f>
              <c:strCache>
                <c:ptCount val="1"/>
                <c:pt idx="0">
                  <c:v>Water</c:v>
                </c:pt>
              </c:strCache>
            </c:strRef>
          </c:tx>
          <c:spPr>
            <a:ln w="19050" cap="rnd">
              <a:solidFill>
                <a:schemeClr val="accent2"/>
              </a:solidFill>
              <a:round/>
            </a:ln>
            <a:effectLst/>
          </c:spPr>
          <c:marker>
            <c:symbol val="none"/>
          </c:marker>
          <c:xVal>
            <c:numRef>
              <c:f>Raman!$E$1:$ANH$1</c:f>
              <c:numCache>
                <c:formatCode>General</c:formatCode>
                <c:ptCount val="1044"/>
                <c:pt idx="0">
                  <c:v>160.70099999999999</c:v>
                </c:pt>
                <c:pt idx="1">
                  <c:v>166.74199999999999</c:v>
                </c:pt>
                <c:pt idx="2">
                  <c:v>172.77699999999999</c:v>
                </c:pt>
                <c:pt idx="3">
                  <c:v>178.80500000000001</c:v>
                </c:pt>
                <c:pt idx="4">
                  <c:v>184.82599999999999</c:v>
                </c:pt>
                <c:pt idx="5">
                  <c:v>190.84100000000001</c:v>
                </c:pt>
                <c:pt idx="6">
                  <c:v>196.84899999999999</c:v>
                </c:pt>
                <c:pt idx="7">
                  <c:v>202.85</c:v>
                </c:pt>
                <c:pt idx="8">
                  <c:v>208.845</c:v>
                </c:pt>
                <c:pt idx="9">
                  <c:v>214.833</c:v>
                </c:pt>
                <c:pt idx="10">
                  <c:v>220.815</c:v>
                </c:pt>
                <c:pt idx="11">
                  <c:v>226.78899999999999</c:v>
                </c:pt>
                <c:pt idx="12">
                  <c:v>232.75800000000001</c:v>
                </c:pt>
                <c:pt idx="13">
                  <c:v>238.71899999999999</c:v>
                </c:pt>
                <c:pt idx="14">
                  <c:v>244.67400000000001</c:v>
                </c:pt>
                <c:pt idx="15">
                  <c:v>250.62299999999999</c:v>
                </c:pt>
                <c:pt idx="16">
                  <c:v>256.565</c:v>
                </c:pt>
                <c:pt idx="17">
                  <c:v>262.5</c:v>
                </c:pt>
                <c:pt idx="18">
                  <c:v>268.42899999999997</c:v>
                </c:pt>
                <c:pt idx="19">
                  <c:v>274.351</c:v>
                </c:pt>
                <c:pt idx="20">
                  <c:v>280.267</c:v>
                </c:pt>
                <c:pt idx="21">
                  <c:v>286.17599999999999</c:v>
                </c:pt>
                <c:pt idx="22">
                  <c:v>292.07900000000001</c:v>
                </c:pt>
                <c:pt idx="23">
                  <c:v>297.97500000000002</c:v>
                </c:pt>
                <c:pt idx="24">
                  <c:v>303.86500000000001</c:v>
                </c:pt>
                <c:pt idx="25">
                  <c:v>309.74799999999999</c:v>
                </c:pt>
                <c:pt idx="26">
                  <c:v>315.625</c:v>
                </c:pt>
                <c:pt idx="27">
                  <c:v>321.495</c:v>
                </c:pt>
                <c:pt idx="28">
                  <c:v>327.35899999999998</c:v>
                </c:pt>
                <c:pt idx="29">
                  <c:v>333.21699999999998</c:v>
                </c:pt>
                <c:pt idx="30">
                  <c:v>339.06799999999998</c:v>
                </c:pt>
                <c:pt idx="31">
                  <c:v>344.91199999999998</c:v>
                </c:pt>
                <c:pt idx="32">
                  <c:v>350.75099999999998</c:v>
                </c:pt>
                <c:pt idx="33">
                  <c:v>356.58300000000003</c:v>
                </c:pt>
                <c:pt idx="34">
                  <c:v>362.40800000000002</c:v>
                </c:pt>
                <c:pt idx="35">
                  <c:v>368.22699999999998</c:v>
                </c:pt>
                <c:pt idx="36">
                  <c:v>374.04</c:v>
                </c:pt>
                <c:pt idx="37">
                  <c:v>379.84699999999998</c:v>
                </c:pt>
                <c:pt idx="38">
                  <c:v>385.64699999999999</c:v>
                </c:pt>
                <c:pt idx="39">
                  <c:v>391.44</c:v>
                </c:pt>
                <c:pt idx="40">
                  <c:v>397.22800000000001</c:v>
                </c:pt>
                <c:pt idx="41">
                  <c:v>403.00900000000001</c:v>
                </c:pt>
                <c:pt idx="42">
                  <c:v>408.78399999999999</c:v>
                </c:pt>
                <c:pt idx="43">
                  <c:v>414.553</c:v>
                </c:pt>
                <c:pt idx="44">
                  <c:v>420.315</c:v>
                </c:pt>
                <c:pt idx="45">
                  <c:v>426.07100000000003</c:v>
                </c:pt>
                <c:pt idx="46">
                  <c:v>431.82100000000003</c:v>
                </c:pt>
                <c:pt idx="47">
                  <c:v>437.565</c:v>
                </c:pt>
                <c:pt idx="48">
                  <c:v>443.30200000000002</c:v>
                </c:pt>
                <c:pt idx="49">
                  <c:v>449.03300000000002</c:v>
                </c:pt>
                <c:pt idx="50">
                  <c:v>454.75799999999998</c:v>
                </c:pt>
                <c:pt idx="51">
                  <c:v>460.47699999999998</c:v>
                </c:pt>
                <c:pt idx="52">
                  <c:v>466.18900000000002</c:v>
                </c:pt>
                <c:pt idx="53">
                  <c:v>471.89600000000002</c:v>
                </c:pt>
                <c:pt idx="54">
                  <c:v>477.596</c:v>
                </c:pt>
                <c:pt idx="55">
                  <c:v>483.29</c:v>
                </c:pt>
                <c:pt idx="56">
                  <c:v>488.97800000000001</c:v>
                </c:pt>
                <c:pt idx="57">
                  <c:v>494.66</c:v>
                </c:pt>
                <c:pt idx="58">
                  <c:v>500.33499999999998</c:v>
                </c:pt>
                <c:pt idx="59">
                  <c:v>506.005</c:v>
                </c:pt>
                <c:pt idx="60">
                  <c:v>511.66800000000001</c:v>
                </c:pt>
                <c:pt idx="61">
                  <c:v>517.32500000000005</c:v>
                </c:pt>
                <c:pt idx="62">
                  <c:v>522.97699999999998</c:v>
                </c:pt>
                <c:pt idx="63">
                  <c:v>528.62199999999996</c:v>
                </c:pt>
                <c:pt idx="64">
                  <c:v>534.26099999999997</c:v>
                </c:pt>
                <c:pt idx="65">
                  <c:v>539.89400000000001</c:v>
                </c:pt>
                <c:pt idx="66">
                  <c:v>545.52099999999996</c:v>
                </c:pt>
                <c:pt idx="67">
                  <c:v>551.14099999999996</c:v>
                </c:pt>
                <c:pt idx="68">
                  <c:v>556.75599999999997</c:v>
                </c:pt>
                <c:pt idx="69">
                  <c:v>562.36500000000001</c:v>
                </c:pt>
                <c:pt idx="70">
                  <c:v>567.96799999999996</c:v>
                </c:pt>
                <c:pt idx="71">
                  <c:v>573.56500000000005</c:v>
                </c:pt>
                <c:pt idx="72">
                  <c:v>579.15499999999997</c:v>
                </c:pt>
                <c:pt idx="73">
                  <c:v>584.74</c:v>
                </c:pt>
                <c:pt idx="74">
                  <c:v>590.31899999999996</c:v>
                </c:pt>
                <c:pt idx="75">
                  <c:v>595.89200000000005</c:v>
                </c:pt>
                <c:pt idx="76">
                  <c:v>601.45899999999995</c:v>
                </c:pt>
                <c:pt idx="77">
                  <c:v>607.02</c:v>
                </c:pt>
                <c:pt idx="78">
                  <c:v>612.57500000000005</c:v>
                </c:pt>
                <c:pt idx="79">
                  <c:v>618.12400000000002</c:v>
                </c:pt>
                <c:pt idx="80">
                  <c:v>623.66700000000003</c:v>
                </c:pt>
                <c:pt idx="81">
                  <c:v>629.20399999999995</c:v>
                </c:pt>
                <c:pt idx="82">
                  <c:v>634.73500000000001</c:v>
                </c:pt>
                <c:pt idx="83">
                  <c:v>640.26099999999997</c:v>
                </c:pt>
                <c:pt idx="84">
                  <c:v>645.78099999999995</c:v>
                </c:pt>
                <c:pt idx="85">
                  <c:v>651.29399999999998</c:v>
                </c:pt>
                <c:pt idx="86">
                  <c:v>656.80200000000002</c:v>
                </c:pt>
                <c:pt idx="87">
                  <c:v>662.30399999999997</c:v>
                </c:pt>
                <c:pt idx="88">
                  <c:v>667.8</c:v>
                </c:pt>
                <c:pt idx="89">
                  <c:v>673.29</c:v>
                </c:pt>
                <c:pt idx="90">
                  <c:v>678.77499999999998</c:v>
                </c:pt>
                <c:pt idx="91">
                  <c:v>684.25400000000002</c:v>
                </c:pt>
                <c:pt idx="92">
                  <c:v>689.726</c:v>
                </c:pt>
                <c:pt idx="93">
                  <c:v>695.19299999999998</c:v>
                </c:pt>
                <c:pt idx="94">
                  <c:v>700.65499999999997</c:v>
                </c:pt>
                <c:pt idx="95">
                  <c:v>706.11</c:v>
                </c:pt>
                <c:pt idx="96">
                  <c:v>711.56</c:v>
                </c:pt>
                <c:pt idx="97">
                  <c:v>717.00400000000002</c:v>
                </c:pt>
                <c:pt idx="98">
                  <c:v>722.44200000000001</c:v>
                </c:pt>
                <c:pt idx="99">
                  <c:v>727.87400000000002</c:v>
                </c:pt>
                <c:pt idx="100">
                  <c:v>733.30100000000004</c:v>
                </c:pt>
                <c:pt idx="101">
                  <c:v>738.72199999999998</c:v>
                </c:pt>
                <c:pt idx="102">
                  <c:v>744.13699999999994</c:v>
                </c:pt>
                <c:pt idx="103">
                  <c:v>749.54700000000003</c:v>
                </c:pt>
                <c:pt idx="104">
                  <c:v>754.95100000000002</c:v>
                </c:pt>
                <c:pt idx="105">
                  <c:v>760.34900000000005</c:v>
                </c:pt>
                <c:pt idx="106">
                  <c:v>765.74099999999999</c:v>
                </c:pt>
                <c:pt idx="107">
                  <c:v>771.12800000000004</c:v>
                </c:pt>
                <c:pt idx="108">
                  <c:v>776.50900000000001</c:v>
                </c:pt>
                <c:pt idx="109">
                  <c:v>781.88499999999999</c:v>
                </c:pt>
                <c:pt idx="110">
                  <c:v>787.25400000000002</c:v>
                </c:pt>
                <c:pt idx="111">
                  <c:v>792.61800000000005</c:v>
                </c:pt>
                <c:pt idx="112">
                  <c:v>797.97699999999998</c:v>
                </c:pt>
                <c:pt idx="113">
                  <c:v>803.33</c:v>
                </c:pt>
                <c:pt idx="114">
                  <c:v>808.67700000000002</c:v>
                </c:pt>
                <c:pt idx="115">
                  <c:v>814.01900000000001</c:v>
                </c:pt>
                <c:pt idx="116">
                  <c:v>819.35500000000002</c:v>
                </c:pt>
                <c:pt idx="117">
                  <c:v>824.68600000000004</c:v>
                </c:pt>
                <c:pt idx="118">
                  <c:v>830.01099999999997</c:v>
                </c:pt>
                <c:pt idx="119">
                  <c:v>835.33</c:v>
                </c:pt>
                <c:pt idx="120">
                  <c:v>840.64400000000001</c:v>
                </c:pt>
                <c:pt idx="121">
                  <c:v>845.952</c:v>
                </c:pt>
                <c:pt idx="122">
                  <c:v>851.255</c:v>
                </c:pt>
                <c:pt idx="123">
                  <c:v>856.55200000000002</c:v>
                </c:pt>
                <c:pt idx="124">
                  <c:v>861.84400000000005</c:v>
                </c:pt>
                <c:pt idx="125">
                  <c:v>867.13</c:v>
                </c:pt>
                <c:pt idx="126">
                  <c:v>872.41</c:v>
                </c:pt>
                <c:pt idx="127">
                  <c:v>877.68600000000004</c:v>
                </c:pt>
                <c:pt idx="128">
                  <c:v>882.95500000000004</c:v>
                </c:pt>
                <c:pt idx="129">
                  <c:v>888.21900000000005</c:v>
                </c:pt>
                <c:pt idx="130">
                  <c:v>893.47799999999995</c:v>
                </c:pt>
                <c:pt idx="131">
                  <c:v>898.73099999999999</c:v>
                </c:pt>
                <c:pt idx="132">
                  <c:v>903.97900000000004</c:v>
                </c:pt>
                <c:pt idx="133">
                  <c:v>909.221</c:v>
                </c:pt>
                <c:pt idx="134">
                  <c:v>914.45799999999997</c:v>
                </c:pt>
                <c:pt idx="135">
                  <c:v>919.69</c:v>
                </c:pt>
                <c:pt idx="136">
                  <c:v>924.91600000000005</c:v>
                </c:pt>
                <c:pt idx="137">
                  <c:v>930.13599999999997</c:v>
                </c:pt>
                <c:pt idx="138">
                  <c:v>935.351</c:v>
                </c:pt>
                <c:pt idx="139">
                  <c:v>940.56100000000004</c:v>
                </c:pt>
                <c:pt idx="140">
                  <c:v>945.76599999999996</c:v>
                </c:pt>
                <c:pt idx="141">
                  <c:v>950.96500000000003</c:v>
                </c:pt>
                <c:pt idx="142">
                  <c:v>956.15800000000002</c:v>
                </c:pt>
                <c:pt idx="143">
                  <c:v>961.34699999999998</c:v>
                </c:pt>
                <c:pt idx="144">
                  <c:v>966.529</c:v>
                </c:pt>
                <c:pt idx="145">
                  <c:v>971.70699999999999</c:v>
                </c:pt>
                <c:pt idx="146">
                  <c:v>976.87900000000002</c:v>
                </c:pt>
                <c:pt idx="147">
                  <c:v>982.04600000000005</c:v>
                </c:pt>
                <c:pt idx="148">
                  <c:v>987.20799999999997</c:v>
                </c:pt>
                <c:pt idx="149">
                  <c:v>992.36400000000003</c:v>
                </c:pt>
                <c:pt idx="150">
                  <c:v>997.51499999999999</c:v>
                </c:pt>
                <c:pt idx="151">
                  <c:v>1002.66</c:v>
                </c:pt>
                <c:pt idx="152">
                  <c:v>1007.801</c:v>
                </c:pt>
                <c:pt idx="153">
                  <c:v>1012.936</c:v>
                </c:pt>
                <c:pt idx="154">
                  <c:v>1018.066</c:v>
                </c:pt>
                <c:pt idx="155">
                  <c:v>1023.19</c:v>
                </c:pt>
                <c:pt idx="156">
                  <c:v>1028.309</c:v>
                </c:pt>
                <c:pt idx="157">
                  <c:v>1033.423</c:v>
                </c:pt>
                <c:pt idx="158">
                  <c:v>1038.5319999999999</c:v>
                </c:pt>
                <c:pt idx="159">
                  <c:v>1043.636</c:v>
                </c:pt>
                <c:pt idx="160">
                  <c:v>1048.7339999999999</c:v>
                </c:pt>
                <c:pt idx="161">
                  <c:v>1053.827</c:v>
                </c:pt>
                <c:pt idx="162">
                  <c:v>1058.915</c:v>
                </c:pt>
                <c:pt idx="163">
                  <c:v>1063.998</c:v>
                </c:pt>
                <c:pt idx="164">
                  <c:v>1069.075</c:v>
                </c:pt>
                <c:pt idx="165">
                  <c:v>1074.1469999999999</c:v>
                </c:pt>
                <c:pt idx="166">
                  <c:v>1079.2139999999999</c:v>
                </c:pt>
                <c:pt idx="167">
                  <c:v>1084.2760000000001</c:v>
                </c:pt>
                <c:pt idx="168">
                  <c:v>1089.3330000000001</c:v>
                </c:pt>
                <c:pt idx="169">
                  <c:v>1094.385</c:v>
                </c:pt>
                <c:pt idx="170">
                  <c:v>1099.431</c:v>
                </c:pt>
                <c:pt idx="171">
                  <c:v>1104.472</c:v>
                </c:pt>
                <c:pt idx="172">
                  <c:v>1109.509</c:v>
                </c:pt>
                <c:pt idx="173">
                  <c:v>1114.54</c:v>
                </c:pt>
                <c:pt idx="174">
                  <c:v>1119.5650000000001</c:v>
                </c:pt>
                <c:pt idx="175">
                  <c:v>1124.586</c:v>
                </c:pt>
                <c:pt idx="176">
                  <c:v>1129.6020000000001</c:v>
                </c:pt>
                <c:pt idx="177">
                  <c:v>1134.6130000000001</c:v>
                </c:pt>
                <c:pt idx="178">
                  <c:v>1139.6179999999999</c:v>
                </c:pt>
                <c:pt idx="179">
                  <c:v>1144.6189999999999</c:v>
                </c:pt>
                <c:pt idx="180">
                  <c:v>1149.614</c:v>
                </c:pt>
                <c:pt idx="181">
                  <c:v>1154.604</c:v>
                </c:pt>
                <c:pt idx="182">
                  <c:v>1159.5889999999999</c:v>
                </c:pt>
                <c:pt idx="183">
                  <c:v>1164.57</c:v>
                </c:pt>
                <c:pt idx="184">
                  <c:v>1169.5450000000001</c:v>
                </c:pt>
                <c:pt idx="185">
                  <c:v>1174.5150000000001</c:v>
                </c:pt>
                <c:pt idx="186">
                  <c:v>1179.48</c:v>
                </c:pt>
                <c:pt idx="187">
                  <c:v>1184.44</c:v>
                </c:pt>
                <c:pt idx="188">
                  <c:v>1189.395</c:v>
                </c:pt>
                <c:pt idx="189">
                  <c:v>1194.345</c:v>
                </c:pt>
                <c:pt idx="190">
                  <c:v>1199.29</c:v>
                </c:pt>
                <c:pt idx="191">
                  <c:v>1204.23</c:v>
                </c:pt>
                <c:pt idx="192">
                  <c:v>1209.165</c:v>
                </c:pt>
                <c:pt idx="193">
                  <c:v>1214.095</c:v>
                </c:pt>
                <c:pt idx="194">
                  <c:v>1219.021</c:v>
                </c:pt>
                <c:pt idx="195">
                  <c:v>1223.941</c:v>
                </c:pt>
                <c:pt idx="196">
                  <c:v>1228.856</c:v>
                </c:pt>
                <c:pt idx="197">
                  <c:v>1233.7660000000001</c:v>
                </c:pt>
                <c:pt idx="198">
                  <c:v>1238.672</c:v>
                </c:pt>
                <c:pt idx="199">
                  <c:v>1243.5719999999999</c:v>
                </c:pt>
                <c:pt idx="200">
                  <c:v>1248.4670000000001</c:v>
                </c:pt>
                <c:pt idx="201">
                  <c:v>1253.3579999999999</c:v>
                </c:pt>
                <c:pt idx="202">
                  <c:v>1258.2439999999999</c:v>
                </c:pt>
                <c:pt idx="203">
                  <c:v>1263.124</c:v>
                </c:pt>
                <c:pt idx="204">
                  <c:v>1268</c:v>
                </c:pt>
                <c:pt idx="205">
                  <c:v>1272.8710000000001</c:v>
                </c:pt>
                <c:pt idx="206">
                  <c:v>1277.7370000000001</c:v>
                </c:pt>
                <c:pt idx="207">
                  <c:v>1282.5989999999999</c:v>
                </c:pt>
                <c:pt idx="208">
                  <c:v>1287.4549999999999</c:v>
                </c:pt>
                <c:pt idx="209">
                  <c:v>1292.306</c:v>
                </c:pt>
                <c:pt idx="210">
                  <c:v>1297.153</c:v>
                </c:pt>
                <c:pt idx="211">
                  <c:v>1301.9949999999999</c:v>
                </c:pt>
                <c:pt idx="212">
                  <c:v>1306.8320000000001</c:v>
                </c:pt>
                <c:pt idx="213">
                  <c:v>1311.664</c:v>
                </c:pt>
                <c:pt idx="214">
                  <c:v>1316.491</c:v>
                </c:pt>
                <c:pt idx="215">
                  <c:v>1321.3140000000001</c:v>
                </c:pt>
                <c:pt idx="216">
                  <c:v>1326.1320000000001</c:v>
                </c:pt>
                <c:pt idx="217">
                  <c:v>1330.9449999999999</c:v>
                </c:pt>
                <c:pt idx="218">
                  <c:v>1335.7529999999999</c:v>
                </c:pt>
                <c:pt idx="219">
                  <c:v>1340.556</c:v>
                </c:pt>
                <c:pt idx="220">
                  <c:v>1345.354</c:v>
                </c:pt>
                <c:pt idx="221">
                  <c:v>1350.1479999999999</c:v>
                </c:pt>
                <c:pt idx="222">
                  <c:v>1354.9369999999999</c:v>
                </c:pt>
                <c:pt idx="223">
                  <c:v>1359.722</c:v>
                </c:pt>
                <c:pt idx="224">
                  <c:v>1364.501</c:v>
                </c:pt>
                <c:pt idx="225">
                  <c:v>1369.2760000000001</c:v>
                </c:pt>
                <c:pt idx="226">
                  <c:v>1374.046</c:v>
                </c:pt>
                <c:pt idx="227">
                  <c:v>1378.8109999999999</c:v>
                </c:pt>
                <c:pt idx="228">
                  <c:v>1383.5719999999999</c:v>
                </c:pt>
                <c:pt idx="229">
                  <c:v>1388.327</c:v>
                </c:pt>
                <c:pt idx="230">
                  <c:v>1393.079</c:v>
                </c:pt>
                <c:pt idx="231">
                  <c:v>1397.825</c:v>
                </c:pt>
                <c:pt idx="232">
                  <c:v>1402.567</c:v>
                </c:pt>
                <c:pt idx="233">
                  <c:v>1407.3040000000001</c:v>
                </c:pt>
                <c:pt idx="234">
                  <c:v>1412.0360000000001</c:v>
                </c:pt>
                <c:pt idx="235">
                  <c:v>1416.7639999999999</c:v>
                </c:pt>
                <c:pt idx="236">
                  <c:v>1421.4870000000001</c:v>
                </c:pt>
                <c:pt idx="237">
                  <c:v>1426.2049999999999</c:v>
                </c:pt>
                <c:pt idx="238">
                  <c:v>1430.9190000000001</c:v>
                </c:pt>
                <c:pt idx="239">
                  <c:v>1435.6279999999999</c:v>
                </c:pt>
                <c:pt idx="240">
                  <c:v>1440.3330000000001</c:v>
                </c:pt>
                <c:pt idx="241">
                  <c:v>1445.0319999999999</c:v>
                </c:pt>
                <c:pt idx="242">
                  <c:v>1449.7270000000001</c:v>
                </c:pt>
                <c:pt idx="243">
                  <c:v>1454.4179999999999</c:v>
                </c:pt>
                <c:pt idx="244">
                  <c:v>1459.104</c:v>
                </c:pt>
                <c:pt idx="245">
                  <c:v>1463.7850000000001</c:v>
                </c:pt>
                <c:pt idx="246">
                  <c:v>1468.462</c:v>
                </c:pt>
                <c:pt idx="247">
                  <c:v>1473.134</c:v>
                </c:pt>
                <c:pt idx="248">
                  <c:v>1477.8019999999999</c:v>
                </c:pt>
                <c:pt idx="249">
                  <c:v>1482.4649999999999</c:v>
                </c:pt>
                <c:pt idx="250">
                  <c:v>1487.123</c:v>
                </c:pt>
                <c:pt idx="251">
                  <c:v>1491.777</c:v>
                </c:pt>
                <c:pt idx="252">
                  <c:v>1496.4259999999999</c:v>
                </c:pt>
                <c:pt idx="253">
                  <c:v>1501.0709999999999</c:v>
                </c:pt>
                <c:pt idx="254">
                  <c:v>1505.711</c:v>
                </c:pt>
                <c:pt idx="255">
                  <c:v>1510.347</c:v>
                </c:pt>
                <c:pt idx="256">
                  <c:v>1514.9780000000001</c:v>
                </c:pt>
                <c:pt idx="257">
                  <c:v>1519.604</c:v>
                </c:pt>
                <c:pt idx="258">
                  <c:v>1524.2260000000001</c:v>
                </c:pt>
                <c:pt idx="259">
                  <c:v>1528.8440000000001</c:v>
                </c:pt>
                <c:pt idx="260">
                  <c:v>1533.4570000000001</c:v>
                </c:pt>
                <c:pt idx="261">
                  <c:v>1538.0650000000001</c:v>
                </c:pt>
                <c:pt idx="262">
                  <c:v>1542.6690000000001</c:v>
                </c:pt>
                <c:pt idx="263">
                  <c:v>1547.269</c:v>
                </c:pt>
                <c:pt idx="264">
                  <c:v>1551.864</c:v>
                </c:pt>
                <c:pt idx="265">
                  <c:v>1556.454</c:v>
                </c:pt>
                <c:pt idx="266">
                  <c:v>1561.0409999999999</c:v>
                </c:pt>
                <c:pt idx="267">
                  <c:v>1565.6220000000001</c:v>
                </c:pt>
                <c:pt idx="268">
                  <c:v>1570.1990000000001</c:v>
                </c:pt>
                <c:pt idx="269">
                  <c:v>1574.7719999999999</c:v>
                </c:pt>
                <c:pt idx="270">
                  <c:v>1579.34</c:v>
                </c:pt>
                <c:pt idx="271">
                  <c:v>1583.904</c:v>
                </c:pt>
                <c:pt idx="272">
                  <c:v>1588.4639999999999</c:v>
                </c:pt>
                <c:pt idx="273">
                  <c:v>1593.019</c:v>
                </c:pt>
                <c:pt idx="274">
                  <c:v>1597.569</c:v>
                </c:pt>
                <c:pt idx="275">
                  <c:v>1602.115</c:v>
                </c:pt>
                <c:pt idx="276">
                  <c:v>1606.6569999999999</c:v>
                </c:pt>
                <c:pt idx="277">
                  <c:v>1611.1949999999999</c:v>
                </c:pt>
                <c:pt idx="278">
                  <c:v>1615.7280000000001</c:v>
                </c:pt>
                <c:pt idx="279">
                  <c:v>1620.2560000000001</c:v>
                </c:pt>
                <c:pt idx="280">
                  <c:v>1624.78</c:v>
                </c:pt>
                <c:pt idx="281">
                  <c:v>1629.3</c:v>
                </c:pt>
                <c:pt idx="282">
                  <c:v>1633.816</c:v>
                </c:pt>
                <c:pt idx="283">
                  <c:v>1638.327</c:v>
                </c:pt>
                <c:pt idx="284">
                  <c:v>1642.8340000000001</c:v>
                </c:pt>
                <c:pt idx="285">
                  <c:v>1647.336</c:v>
                </c:pt>
                <c:pt idx="286">
                  <c:v>1651.8340000000001</c:v>
                </c:pt>
                <c:pt idx="287">
                  <c:v>1656.328</c:v>
                </c:pt>
                <c:pt idx="288">
                  <c:v>1660.817</c:v>
                </c:pt>
                <c:pt idx="289">
                  <c:v>1665.3019999999999</c:v>
                </c:pt>
                <c:pt idx="290">
                  <c:v>1669.7829999999999</c:v>
                </c:pt>
                <c:pt idx="291">
                  <c:v>1674.259</c:v>
                </c:pt>
                <c:pt idx="292">
                  <c:v>1678.732</c:v>
                </c:pt>
                <c:pt idx="293">
                  <c:v>1683.1990000000001</c:v>
                </c:pt>
                <c:pt idx="294">
                  <c:v>1687.663</c:v>
                </c:pt>
                <c:pt idx="295">
                  <c:v>1692.1220000000001</c:v>
                </c:pt>
                <c:pt idx="296">
                  <c:v>1696.577</c:v>
                </c:pt>
                <c:pt idx="297">
                  <c:v>1701.028</c:v>
                </c:pt>
                <c:pt idx="298">
                  <c:v>1705.4739999999999</c:v>
                </c:pt>
                <c:pt idx="299">
                  <c:v>1709.9169999999999</c:v>
                </c:pt>
                <c:pt idx="300">
                  <c:v>1714.355</c:v>
                </c:pt>
                <c:pt idx="301">
                  <c:v>1718.788</c:v>
                </c:pt>
                <c:pt idx="302">
                  <c:v>1723.2180000000001</c:v>
                </c:pt>
                <c:pt idx="303">
                  <c:v>1727.643</c:v>
                </c:pt>
                <c:pt idx="304">
                  <c:v>1732.0640000000001</c:v>
                </c:pt>
                <c:pt idx="305">
                  <c:v>1736.481</c:v>
                </c:pt>
                <c:pt idx="306">
                  <c:v>1740.893</c:v>
                </c:pt>
                <c:pt idx="307">
                  <c:v>1745.3009999999999</c:v>
                </c:pt>
                <c:pt idx="308">
                  <c:v>1749.7049999999999</c:v>
                </c:pt>
                <c:pt idx="309">
                  <c:v>1754.105</c:v>
                </c:pt>
                <c:pt idx="310">
                  <c:v>1758.501</c:v>
                </c:pt>
                <c:pt idx="311">
                  <c:v>1762.893</c:v>
                </c:pt>
                <c:pt idx="312">
                  <c:v>1767.28</c:v>
                </c:pt>
                <c:pt idx="313">
                  <c:v>1771.663</c:v>
                </c:pt>
                <c:pt idx="314">
                  <c:v>1776.0419999999999</c:v>
                </c:pt>
                <c:pt idx="315">
                  <c:v>1780.4169999999999</c:v>
                </c:pt>
                <c:pt idx="316">
                  <c:v>1784.787</c:v>
                </c:pt>
                <c:pt idx="317">
                  <c:v>1789.154</c:v>
                </c:pt>
                <c:pt idx="318">
                  <c:v>1793.5160000000001</c:v>
                </c:pt>
                <c:pt idx="319">
                  <c:v>1797.874</c:v>
                </c:pt>
                <c:pt idx="320">
                  <c:v>1802.2280000000001</c:v>
                </c:pt>
                <c:pt idx="321">
                  <c:v>1806.578</c:v>
                </c:pt>
                <c:pt idx="322">
                  <c:v>1810.924</c:v>
                </c:pt>
                <c:pt idx="323">
                  <c:v>1815.2660000000001</c:v>
                </c:pt>
                <c:pt idx="324">
                  <c:v>1819.6030000000001</c:v>
                </c:pt>
                <c:pt idx="325">
                  <c:v>1823.9369999999999</c:v>
                </c:pt>
                <c:pt idx="326">
                  <c:v>1828.2660000000001</c:v>
                </c:pt>
                <c:pt idx="327">
                  <c:v>1832.5909999999999</c:v>
                </c:pt>
                <c:pt idx="328">
                  <c:v>1836.913</c:v>
                </c:pt>
                <c:pt idx="329">
                  <c:v>1841.23</c:v>
                </c:pt>
                <c:pt idx="330">
                  <c:v>1845.5429999999999</c:v>
                </c:pt>
                <c:pt idx="331">
                  <c:v>1849.8520000000001</c:v>
                </c:pt>
                <c:pt idx="332">
                  <c:v>1854.1559999999999</c:v>
                </c:pt>
                <c:pt idx="333">
                  <c:v>1858.4570000000001</c:v>
                </c:pt>
                <c:pt idx="334">
                  <c:v>1862.7539999999999</c:v>
                </c:pt>
                <c:pt idx="335">
                  <c:v>1867.047</c:v>
                </c:pt>
                <c:pt idx="336">
                  <c:v>1871.335</c:v>
                </c:pt>
                <c:pt idx="337">
                  <c:v>1875.62</c:v>
                </c:pt>
                <c:pt idx="338">
                  <c:v>1879.9</c:v>
                </c:pt>
                <c:pt idx="339">
                  <c:v>1884.1769999999999</c:v>
                </c:pt>
                <c:pt idx="340">
                  <c:v>1888.4490000000001</c:v>
                </c:pt>
                <c:pt idx="341">
                  <c:v>1892.7180000000001</c:v>
                </c:pt>
                <c:pt idx="342">
                  <c:v>1896.982</c:v>
                </c:pt>
                <c:pt idx="343">
                  <c:v>1901.2429999999999</c:v>
                </c:pt>
                <c:pt idx="344">
                  <c:v>1905.499</c:v>
                </c:pt>
                <c:pt idx="345">
                  <c:v>1909.752</c:v>
                </c:pt>
                <c:pt idx="346">
                  <c:v>1914</c:v>
                </c:pt>
                <c:pt idx="347">
                  <c:v>1918.2449999999999</c:v>
                </c:pt>
                <c:pt idx="348">
                  <c:v>1922.4849999999999</c:v>
                </c:pt>
                <c:pt idx="349">
                  <c:v>1926.722</c:v>
                </c:pt>
                <c:pt idx="350">
                  <c:v>1930.954</c:v>
                </c:pt>
                <c:pt idx="351">
                  <c:v>1935.183</c:v>
                </c:pt>
                <c:pt idx="352">
                  <c:v>1939.4079999999999</c:v>
                </c:pt>
                <c:pt idx="353">
                  <c:v>1943.6279999999999</c:v>
                </c:pt>
                <c:pt idx="354">
                  <c:v>1947.845</c:v>
                </c:pt>
                <c:pt idx="355">
                  <c:v>1952.058</c:v>
                </c:pt>
                <c:pt idx="356">
                  <c:v>1956.2670000000001</c:v>
                </c:pt>
                <c:pt idx="357">
                  <c:v>1960.472</c:v>
                </c:pt>
                <c:pt idx="358">
                  <c:v>1964.673</c:v>
                </c:pt>
                <c:pt idx="359">
                  <c:v>1968.87</c:v>
                </c:pt>
                <c:pt idx="360">
                  <c:v>1973.0630000000001</c:v>
                </c:pt>
                <c:pt idx="361">
                  <c:v>1977.252</c:v>
                </c:pt>
                <c:pt idx="362">
                  <c:v>1981.4380000000001</c:v>
                </c:pt>
                <c:pt idx="363">
                  <c:v>1985.6189999999999</c:v>
                </c:pt>
                <c:pt idx="364">
                  <c:v>1989.797</c:v>
                </c:pt>
                <c:pt idx="365">
                  <c:v>1993.971</c:v>
                </c:pt>
                <c:pt idx="366">
                  <c:v>1998.14</c:v>
                </c:pt>
                <c:pt idx="367">
                  <c:v>2002.306</c:v>
                </c:pt>
                <c:pt idx="368">
                  <c:v>2006.4690000000001</c:v>
                </c:pt>
                <c:pt idx="369">
                  <c:v>2010.627</c:v>
                </c:pt>
                <c:pt idx="370">
                  <c:v>2014.7809999999999</c:v>
                </c:pt>
                <c:pt idx="371">
                  <c:v>2018.932</c:v>
                </c:pt>
                <c:pt idx="372">
                  <c:v>2023.078</c:v>
                </c:pt>
                <c:pt idx="373">
                  <c:v>2027.221</c:v>
                </c:pt>
                <c:pt idx="374">
                  <c:v>2031.36</c:v>
                </c:pt>
                <c:pt idx="375">
                  <c:v>2035.4949999999999</c:v>
                </c:pt>
                <c:pt idx="376">
                  <c:v>2039.627</c:v>
                </c:pt>
                <c:pt idx="377">
                  <c:v>2043.7539999999999</c:v>
                </c:pt>
                <c:pt idx="378">
                  <c:v>2047.8779999999999</c:v>
                </c:pt>
                <c:pt idx="379">
                  <c:v>2051.998</c:v>
                </c:pt>
                <c:pt idx="380">
                  <c:v>2056.114</c:v>
                </c:pt>
                <c:pt idx="381">
                  <c:v>2060.2260000000001</c:v>
                </c:pt>
                <c:pt idx="382">
                  <c:v>2064.3339999999998</c:v>
                </c:pt>
                <c:pt idx="383">
                  <c:v>2068.4389999999999</c:v>
                </c:pt>
                <c:pt idx="384">
                  <c:v>2072.54</c:v>
                </c:pt>
                <c:pt idx="385">
                  <c:v>2076.6370000000002</c:v>
                </c:pt>
                <c:pt idx="386">
                  <c:v>2080.73</c:v>
                </c:pt>
                <c:pt idx="387">
                  <c:v>2084.8200000000002</c:v>
                </c:pt>
                <c:pt idx="388">
                  <c:v>2088.9059999999999</c:v>
                </c:pt>
                <c:pt idx="389">
                  <c:v>2092.9879999999998</c:v>
                </c:pt>
                <c:pt idx="390">
                  <c:v>2097.0659999999998</c:v>
                </c:pt>
                <c:pt idx="391">
                  <c:v>2101.14</c:v>
                </c:pt>
                <c:pt idx="392">
                  <c:v>2105.2109999999998</c:v>
                </c:pt>
                <c:pt idx="393">
                  <c:v>2109.2779999999998</c:v>
                </c:pt>
                <c:pt idx="394">
                  <c:v>2113.3420000000001</c:v>
                </c:pt>
                <c:pt idx="395">
                  <c:v>2117.4009999999998</c:v>
                </c:pt>
                <c:pt idx="396">
                  <c:v>2121.4569999999999</c:v>
                </c:pt>
                <c:pt idx="397">
                  <c:v>2125.509</c:v>
                </c:pt>
                <c:pt idx="398">
                  <c:v>2129.558</c:v>
                </c:pt>
                <c:pt idx="399">
                  <c:v>2133.6019999999999</c:v>
                </c:pt>
                <c:pt idx="400">
                  <c:v>2137.643</c:v>
                </c:pt>
                <c:pt idx="401">
                  <c:v>2141.681</c:v>
                </c:pt>
                <c:pt idx="402">
                  <c:v>2145.7139999999999</c:v>
                </c:pt>
                <c:pt idx="403">
                  <c:v>2149.7440000000001</c:v>
                </c:pt>
                <c:pt idx="404">
                  <c:v>2153.77</c:v>
                </c:pt>
                <c:pt idx="405">
                  <c:v>2157.7930000000001</c:v>
                </c:pt>
                <c:pt idx="406">
                  <c:v>2161.8119999999999</c:v>
                </c:pt>
                <c:pt idx="407">
                  <c:v>2165.8270000000002</c:v>
                </c:pt>
                <c:pt idx="408">
                  <c:v>2169.8380000000002</c:v>
                </c:pt>
                <c:pt idx="409">
                  <c:v>2173.846</c:v>
                </c:pt>
                <c:pt idx="410">
                  <c:v>2177.8510000000001</c:v>
                </c:pt>
                <c:pt idx="411">
                  <c:v>2181.8510000000001</c:v>
                </c:pt>
                <c:pt idx="412">
                  <c:v>2185.848</c:v>
                </c:pt>
                <c:pt idx="413">
                  <c:v>2189.8409999999999</c:v>
                </c:pt>
                <c:pt idx="414">
                  <c:v>2193.8310000000001</c:v>
                </c:pt>
                <c:pt idx="415">
                  <c:v>2197.817</c:v>
                </c:pt>
                <c:pt idx="416">
                  <c:v>2201.799</c:v>
                </c:pt>
                <c:pt idx="417">
                  <c:v>2205.7779999999998</c:v>
                </c:pt>
                <c:pt idx="418">
                  <c:v>2209.7530000000002</c:v>
                </c:pt>
                <c:pt idx="419">
                  <c:v>2213.7249999999999</c:v>
                </c:pt>
                <c:pt idx="420">
                  <c:v>2217.6930000000002</c:v>
                </c:pt>
                <c:pt idx="421">
                  <c:v>2221.6570000000002</c:v>
                </c:pt>
                <c:pt idx="422">
                  <c:v>2225.6179999999999</c:v>
                </c:pt>
                <c:pt idx="423">
                  <c:v>2229.5749999999998</c:v>
                </c:pt>
                <c:pt idx="424">
                  <c:v>2233.529</c:v>
                </c:pt>
                <c:pt idx="425">
                  <c:v>2237.4789999999998</c:v>
                </c:pt>
                <c:pt idx="426">
                  <c:v>2241.4250000000002</c:v>
                </c:pt>
                <c:pt idx="427">
                  <c:v>2245.3679999999999</c:v>
                </c:pt>
                <c:pt idx="428">
                  <c:v>2249.3069999999998</c:v>
                </c:pt>
                <c:pt idx="429">
                  <c:v>2253.2429999999999</c:v>
                </c:pt>
                <c:pt idx="430">
                  <c:v>2257.1750000000002</c:v>
                </c:pt>
                <c:pt idx="431">
                  <c:v>2261.1039999999998</c:v>
                </c:pt>
                <c:pt idx="432">
                  <c:v>2265.029</c:v>
                </c:pt>
                <c:pt idx="433">
                  <c:v>2268.9499999999998</c:v>
                </c:pt>
                <c:pt idx="434">
                  <c:v>2272.8679999999999</c:v>
                </c:pt>
                <c:pt idx="435">
                  <c:v>2276.7829999999999</c:v>
                </c:pt>
                <c:pt idx="436">
                  <c:v>2280.694</c:v>
                </c:pt>
                <c:pt idx="437">
                  <c:v>2284.6010000000001</c:v>
                </c:pt>
                <c:pt idx="438">
                  <c:v>2288.5050000000001</c:v>
                </c:pt>
                <c:pt idx="439">
                  <c:v>2292.4050000000002</c:v>
                </c:pt>
                <c:pt idx="440">
                  <c:v>2296.3020000000001</c:v>
                </c:pt>
                <c:pt idx="441">
                  <c:v>2300.1950000000002</c:v>
                </c:pt>
                <c:pt idx="442">
                  <c:v>2304.085</c:v>
                </c:pt>
                <c:pt idx="443">
                  <c:v>2307.971</c:v>
                </c:pt>
                <c:pt idx="444">
                  <c:v>2311.8539999999998</c:v>
                </c:pt>
                <c:pt idx="445">
                  <c:v>2315.7339999999999</c:v>
                </c:pt>
                <c:pt idx="446">
                  <c:v>2319.6089999999999</c:v>
                </c:pt>
                <c:pt idx="447">
                  <c:v>2323.482</c:v>
                </c:pt>
                <c:pt idx="448">
                  <c:v>2327.3510000000001</c:v>
                </c:pt>
                <c:pt idx="449">
                  <c:v>2331.2159999999999</c:v>
                </c:pt>
                <c:pt idx="450">
                  <c:v>2335.078</c:v>
                </c:pt>
                <c:pt idx="451">
                  <c:v>2338.9369999999999</c:v>
                </c:pt>
                <c:pt idx="452">
                  <c:v>2342.7919999999999</c:v>
                </c:pt>
                <c:pt idx="453">
                  <c:v>2346.643</c:v>
                </c:pt>
                <c:pt idx="454">
                  <c:v>2350.4920000000002</c:v>
                </c:pt>
                <c:pt idx="455">
                  <c:v>2354.3359999999998</c:v>
                </c:pt>
                <c:pt idx="456">
                  <c:v>2358.1779999999999</c:v>
                </c:pt>
                <c:pt idx="457">
                  <c:v>2362.0149999999999</c:v>
                </c:pt>
                <c:pt idx="458">
                  <c:v>2365.85</c:v>
                </c:pt>
                <c:pt idx="459">
                  <c:v>2369.681</c:v>
                </c:pt>
                <c:pt idx="460">
                  <c:v>2373.5079999999998</c:v>
                </c:pt>
                <c:pt idx="461">
                  <c:v>2377.3330000000001</c:v>
                </c:pt>
                <c:pt idx="462">
                  <c:v>2381.1529999999998</c:v>
                </c:pt>
                <c:pt idx="463">
                  <c:v>2384.971</c:v>
                </c:pt>
                <c:pt idx="464">
                  <c:v>2388.7849999999999</c:v>
                </c:pt>
                <c:pt idx="465">
                  <c:v>2392.5949999999998</c:v>
                </c:pt>
                <c:pt idx="466">
                  <c:v>2396.402</c:v>
                </c:pt>
                <c:pt idx="467">
                  <c:v>2400.2060000000001</c:v>
                </c:pt>
                <c:pt idx="468">
                  <c:v>2404.0070000000001</c:v>
                </c:pt>
                <c:pt idx="469">
                  <c:v>2407.8040000000001</c:v>
                </c:pt>
                <c:pt idx="470">
                  <c:v>2411.5970000000002</c:v>
                </c:pt>
                <c:pt idx="471">
                  <c:v>2415.3879999999999</c:v>
                </c:pt>
                <c:pt idx="472">
                  <c:v>2419.174</c:v>
                </c:pt>
                <c:pt idx="473">
                  <c:v>2422.9580000000001</c:v>
                </c:pt>
                <c:pt idx="474">
                  <c:v>2426.7379999999998</c:v>
                </c:pt>
                <c:pt idx="475">
                  <c:v>2430.5149999999999</c:v>
                </c:pt>
                <c:pt idx="476">
                  <c:v>2434.2890000000002</c:v>
                </c:pt>
                <c:pt idx="477">
                  <c:v>2438.0590000000002</c:v>
                </c:pt>
                <c:pt idx="478">
                  <c:v>2441.8249999999998</c:v>
                </c:pt>
                <c:pt idx="479">
                  <c:v>2445.5889999999999</c:v>
                </c:pt>
                <c:pt idx="480">
                  <c:v>2449.3490000000002</c:v>
                </c:pt>
                <c:pt idx="481">
                  <c:v>2453.1060000000002</c:v>
                </c:pt>
                <c:pt idx="482">
                  <c:v>2456.8589999999999</c:v>
                </c:pt>
                <c:pt idx="483">
                  <c:v>2460.61</c:v>
                </c:pt>
                <c:pt idx="484">
                  <c:v>2464.3560000000002</c:v>
                </c:pt>
                <c:pt idx="485">
                  <c:v>2468.1</c:v>
                </c:pt>
                <c:pt idx="486">
                  <c:v>2471.84</c:v>
                </c:pt>
                <c:pt idx="487">
                  <c:v>2475.5770000000002</c:v>
                </c:pt>
                <c:pt idx="488">
                  <c:v>2479.3110000000001</c:v>
                </c:pt>
                <c:pt idx="489">
                  <c:v>2483.0410000000002</c:v>
                </c:pt>
                <c:pt idx="490">
                  <c:v>2486.768</c:v>
                </c:pt>
                <c:pt idx="491">
                  <c:v>2490.4920000000002</c:v>
                </c:pt>
                <c:pt idx="492">
                  <c:v>2494.2130000000002</c:v>
                </c:pt>
                <c:pt idx="493">
                  <c:v>2497.9299999999998</c:v>
                </c:pt>
                <c:pt idx="494">
                  <c:v>2501.6439999999998</c:v>
                </c:pt>
                <c:pt idx="495">
                  <c:v>2505.355</c:v>
                </c:pt>
                <c:pt idx="496">
                  <c:v>2509.0619999999999</c:v>
                </c:pt>
                <c:pt idx="497">
                  <c:v>2512.7660000000001</c:v>
                </c:pt>
                <c:pt idx="498">
                  <c:v>2516.4670000000001</c:v>
                </c:pt>
                <c:pt idx="499">
                  <c:v>2520.165</c:v>
                </c:pt>
                <c:pt idx="500">
                  <c:v>2523.8589999999999</c:v>
                </c:pt>
                <c:pt idx="501">
                  <c:v>2527.5509999999999</c:v>
                </c:pt>
                <c:pt idx="502">
                  <c:v>2531.239</c:v>
                </c:pt>
                <c:pt idx="503">
                  <c:v>2534.9229999999998</c:v>
                </c:pt>
                <c:pt idx="504">
                  <c:v>2538.605</c:v>
                </c:pt>
                <c:pt idx="505">
                  <c:v>2542.2829999999999</c:v>
                </c:pt>
                <c:pt idx="506">
                  <c:v>2545.9580000000001</c:v>
                </c:pt>
                <c:pt idx="507">
                  <c:v>2549.63</c:v>
                </c:pt>
                <c:pt idx="508">
                  <c:v>2553.299</c:v>
                </c:pt>
                <c:pt idx="509">
                  <c:v>2556.9639999999999</c:v>
                </c:pt>
                <c:pt idx="510">
                  <c:v>2560.6260000000002</c:v>
                </c:pt>
                <c:pt idx="511">
                  <c:v>2564.2849999999999</c:v>
                </c:pt>
                <c:pt idx="512">
                  <c:v>2567.9409999999998</c:v>
                </c:pt>
                <c:pt idx="513">
                  <c:v>2571.5940000000001</c:v>
                </c:pt>
                <c:pt idx="514">
                  <c:v>2575.2429999999999</c:v>
                </c:pt>
                <c:pt idx="515">
                  <c:v>2578.89</c:v>
                </c:pt>
                <c:pt idx="516">
                  <c:v>2582.5329999999999</c:v>
                </c:pt>
                <c:pt idx="517">
                  <c:v>2586.1729999999998</c:v>
                </c:pt>
                <c:pt idx="518">
                  <c:v>2589.8090000000002</c:v>
                </c:pt>
                <c:pt idx="519">
                  <c:v>2593.4430000000002</c:v>
                </c:pt>
                <c:pt idx="520">
                  <c:v>2597.0729999999999</c:v>
                </c:pt>
                <c:pt idx="521">
                  <c:v>2600.701</c:v>
                </c:pt>
                <c:pt idx="522">
                  <c:v>2604.3249999999998</c:v>
                </c:pt>
                <c:pt idx="523">
                  <c:v>2607.9459999999999</c:v>
                </c:pt>
                <c:pt idx="524">
                  <c:v>2611.5639999999999</c:v>
                </c:pt>
                <c:pt idx="525">
                  <c:v>2615.1779999999999</c:v>
                </c:pt>
                <c:pt idx="526">
                  <c:v>2618.79</c:v>
                </c:pt>
                <c:pt idx="527">
                  <c:v>2622.3980000000001</c:v>
                </c:pt>
                <c:pt idx="528">
                  <c:v>2626.0039999999999</c:v>
                </c:pt>
                <c:pt idx="529">
                  <c:v>2629.6060000000002</c:v>
                </c:pt>
                <c:pt idx="530">
                  <c:v>2633.2049999999999</c:v>
                </c:pt>
                <c:pt idx="531">
                  <c:v>2636.8009999999999</c:v>
                </c:pt>
                <c:pt idx="532">
                  <c:v>2640.3939999999998</c:v>
                </c:pt>
                <c:pt idx="533">
                  <c:v>2643.9830000000002</c:v>
                </c:pt>
                <c:pt idx="534">
                  <c:v>2647.57</c:v>
                </c:pt>
                <c:pt idx="535">
                  <c:v>2651.1529999999998</c:v>
                </c:pt>
                <c:pt idx="536">
                  <c:v>2654.7339999999999</c:v>
                </c:pt>
                <c:pt idx="537">
                  <c:v>2658.3110000000001</c:v>
                </c:pt>
                <c:pt idx="538">
                  <c:v>2661.8850000000002</c:v>
                </c:pt>
                <c:pt idx="539">
                  <c:v>2665.4560000000001</c:v>
                </c:pt>
                <c:pt idx="540">
                  <c:v>2669.0250000000001</c:v>
                </c:pt>
                <c:pt idx="541">
                  <c:v>2672.5889999999999</c:v>
                </c:pt>
                <c:pt idx="542">
                  <c:v>2676.1509999999998</c:v>
                </c:pt>
                <c:pt idx="543">
                  <c:v>2679.71</c:v>
                </c:pt>
                <c:pt idx="544">
                  <c:v>2683.2660000000001</c:v>
                </c:pt>
                <c:pt idx="545">
                  <c:v>2686.819</c:v>
                </c:pt>
                <c:pt idx="546">
                  <c:v>2690.3679999999999</c:v>
                </c:pt>
                <c:pt idx="547">
                  <c:v>2693.915</c:v>
                </c:pt>
                <c:pt idx="548">
                  <c:v>2697.4580000000001</c:v>
                </c:pt>
                <c:pt idx="549">
                  <c:v>2700.9989999999998</c:v>
                </c:pt>
                <c:pt idx="550">
                  <c:v>2704.5360000000001</c:v>
                </c:pt>
                <c:pt idx="551">
                  <c:v>2708.0709999999999</c:v>
                </c:pt>
                <c:pt idx="552">
                  <c:v>2711.6019999999999</c:v>
                </c:pt>
                <c:pt idx="553">
                  <c:v>2715.13</c:v>
                </c:pt>
                <c:pt idx="554">
                  <c:v>2718.6559999999999</c:v>
                </c:pt>
                <c:pt idx="555">
                  <c:v>2722.1779999999999</c:v>
                </c:pt>
                <c:pt idx="556">
                  <c:v>2725.6970000000001</c:v>
                </c:pt>
                <c:pt idx="557">
                  <c:v>2729.2139999999999</c:v>
                </c:pt>
                <c:pt idx="558">
                  <c:v>2732.7269999999999</c:v>
                </c:pt>
                <c:pt idx="559">
                  <c:v>2736.2370000000001</c:v>
                </c:pt>
                <c:pt idx="560">
                  <c:v>2739.7440000000001</c:v>
                </c:pt>
                <c:pt idx="561">
                  <c:v>2743.2489999999998</c:v>
                </c:pt>
                <c:pt idx="562">
                  <c:v>2746.75</c:v>
                </c:pt>
                <c:pt idx="563">
                  <c:v>2750.248</c:v>
                </c:pt>
                <c:pt idx="564">
                  <c:v>2753.7429999999999</c:v>
                </c:pt>
                <c:pt idx="565">
                  <c:v>2757.2359999999999</c:v>
                </c:pt>
                <c:pt idx="566">
                  <c:v>2760.7249999999999</c:v>
                </c:pt>
                <c:pt idx="567">
                  <c:v>2764.2109999999998</c:v>
                </c:pt>
                <c:pt idx="568">
                  <c:v>2767.6950000000002</c:v>
                </c:pt>
                <c:pt idx="569">
                  <c:v>2771.1750000000002</c:v>
                </c:pt>
                <c:pt idx="570">
                  <c:v>2774.652</c:v>
                </c:pt>
                <c:pt idx="571">
                  <c:v>2778.127</c:v>
                </c:pt>
                <c:pt idx="572">
                  <c:v>2781.598</c:v>
                </c:pt>
                <c:pt idx="573">
                  <c:v>2785.067</c:v>
                </c:pt>
                <c:pt idx="574">
                  <c:v>2788.5320000000002</c:v>
                </c:pt>
                <c:pt idx="575">
                  <c:v>2791.9949999999999</c:v>
                </c:pt>
                <c:pt idx="576">
                  <c:v>2795.4549999999999</c:v>
                </c:pt>
                <c:pt idx="577">
                  <c:v>2798.9110000000001</c:v>
                </c:pt>
                <c:pt idx="578">
                  <c:v>2802.3649999999998</c:v>
                </c:pt>
                <c:pt idx="579">
                  <c:v>2805.8159999999998</c:v>
                </c:pt>
                <c:pt idx="580">
                  <c:v>2809.2640000000001</c:v>
                </c:pt>
                <c:pt idx="581">
                  <c:v>2812.7089999999998</c:v>
                </c:pt>
                <c:pt idx="582">
                  <c:v>2816.1509999999998</c:v>
                </c:pt>
                <c:pt idx="583">
                  <c:v>2819.59</c:v>
                </c:pt>
                <c:pt idx="584">
                  <c:v>2823.0259999999998</c:v>
                </c:pt>
                <c:pt idx="585">
                  <c:v>2826.46</c:v>
                </c:pt>
                <c:pt idx="586">
                  <c:v>2829.89</c:v>
                </c:pt>
                <c:pt idx="587">
                  <c:v>2833.3180000000002</c:v>
                </c:pt>
                <c:pt idx="588">
                  <c:v>2836.7420000000002</c:v>
                </c:pt>
                <c:pt idx="589">
                  <c:v>2840.1640000000002</c:v>
                </c:pt>
                <c:pt idx="590">
                  <c:v>2843.5830000000001</c:v>
                </c:pt>
                <c:pt idx="591">
                  <c:v>2846.9989999999998</c:v>
                </c:pt>
                <c:pt idx="592">
                  <c:v>2850.4119999999998</c:v>
                </c:pt>
                <c:pt idx="593">
                  <c:v>2853.8220000000001</c:v>
                </c:pt>
                <c:pt idx="594">
                  <c:v>2857.2289999999998</c:v>
                </c:pt>
                <c:pt idx="595">
                  <c:v>2860.634</c:v>
                </c:pt>
                <c:pt idx="596">
                  <c:v>2864.0349999999999</c:v>
                </c:pt>
                <c:pt idx="597">
                  <c:v>2867.4340000000002</c:v>
                </c:pt>
                <c:pt idx="598">
                  <c:v>2870.83</c:v>
                </c:pt>
                <c:pt idx="599">
                  <c:v>2874.223</c:v>
                </c:pt>
                <c:pt idx="600">
                  <c:v>2877.6129999999998</c:v>
                </c:pt>
                <c:pt idx="601">
                  <c:v>2881</c:v>
                </c:pt>
                <c:pt idx="602">
                  <c:v>2884.3850000000002</c:v>
                </c:pt>
                <c:pt idx="603">
                  <c:v>2887.7660000000001</c:v>
                </c:pt>
                <c:pt idx="604">
                  <c:v>2891.145</c:v>
                </c:pt>
                <c:pt idx="605">
                  <c:v>2894.5210000000002</c:v>
                </c:pt>
                <c:pt idx="606">
                  <c:v>2897.8939999999998</c:v>
                </c:pt>
                <c:pt idx="607">
                  <c:v>2901.2640000000001</c:v>
                </c:pt>
                <c:pt idx="608">
                  <c:v>2904.6309999999999</c:v>
                </c:pt>
                <c:pt idx="609">
                  <c:v>2907.9960000000001</c:v>
                </c:pt>
                <c:pt idx="610">
                  <c:v>2911.3580000000002</c:v>
                </c:pt>
                <c:pt idx="611">
                  <c:v>2914.7170000000001</c:v>
                </c:pt>
                <c:pt idx="612">
                  <c:v>2918.0729999999999</c:v>
                </c:pt>
                <c:pt idx="613">
                  <c:v>2921.4259999999999</c:v>
                </c:pt>
                <c:pt idx="614">
                  <c:v>2924.777</c:v>
                </c:pt>
                <c:pt idx="615">
                  <c:v>2928.1239999999998</c:v>
                </c:pt>
                <c:pt idx="616">
                  <c:v>2931.4690000000001</c:v>
                </c:pt>
                <c:pt idx="617">
                  <c:v>2934.8110000000001</c:v>
                </c:pt>
                <c:pt idx="618">
                  <c:v>2938.15</c:v>
                </c:pt>
                <c:pt idx="619">
                  <c:v>2941.4870000000001</c:v>
                </c:pt>
                <c:pt idx="620">
                  <c:v>2944.8209999999999</c:v>
                </c:pt>
                <c:pt idx="621">
                  <c:v>2948.152</c:v>
                </c:pt>
                <c:pt idx="622">
                  <c:v>2951.48</c:v>
                </c:pt>
                <c:pt idx="623">
                  <c:v>2954.8049999999998</c:v>
                </c:pt>
                <c:pt idx="624">
                  <c:v>2958.1280000000002</c:v>
                </c:pt>
                <c:pt idx="625">
                  <c:v>2961.4470000000001</c:v>
                </c:pt>
                <c:pt idx="626">
                  <c:v>2964.7649999999999</c:v>
                </c:pt>
                <c:pt idx="627">
                  <c:v>2968.0790000000002</c:v>
                </c:pt>
                <c:pt idx="628">
                  <c:v>2971.39</c:v>
                </c:pt>
                <c:pt idx="629">
                  <c:v>2974.6990000000001</c:v>
                </c:pt>
                <c:pt idx="630">
                  <c:v>2978.0050000000001</c:v>
                </c:pt>
                <c:pt idx="631">
                  <c:v>2981.308</c:v>
                </c:pt>
                <c:pt idx="632">
                  <c:v>2984.6089999999999</c:v>
                </c:pt>
                <c:pt idx="633">
                  <c:v>2987.9070000000002</c:v>
                </c:pt>
                <c:pt idx="634">
                  <c:v>2991.2020000000002</c:v>
                </c:pt>
                <c:pt idx="635">
                  <c:v>2994.4940000000001</c:v>
                </c:pt>
                <c:pt idx="636">
                  <c:v>2997.7840000000001</c:v>
                </c:pt>
                <c:pt idx="637">
                  <c:v>3001.07</c:v>
                </c:pt>
                <c:pt idx="638">
                  <c:v>3004.355</c:v>
                </c:pt>
                <c:pt idx="639">
                  <c:v>3007.636</c:v>
                </c:pt>
                <c:pt idx="640">
                  <c:v>3010.915</c:v>
                </c:pt>
                <c:pt idx="641">
                  <c:v>3014.1909999999998</c:v>
                </c:pt>
                <c:pt idx="642">
                  <c:v>3017.4639999999999</c:v>
                </c:pt>
                <c:pt idx="643">
                  <c:v>3020.7339999999999</c:v>
                </c:pt>
                <c:pt idx="644">
                  <c:v>3024.002</c:v>
                </c:pt>
                <c:pt idx="645">
                  <c:v>3027.2669999999998</c:v>
                </c:pt>
                <c:pt idx="646">
                  <c:v>3030.53</c:v>
                </c:pt>
                <c:pt idx="647">
                  <c:v>3033.7890000000002</c:v>
                </c:pt>
                <c:pt idx="648">
                  <c:v>3037.0459999999998</c:v>
                </c:pt>
                <c:pt idx="649">
                  <c:v>3040.3009999999999</c:v>
                </c:pt>
                <c:pt idx="650">
                  <c:v>3043.5520000000001</c:v>
                </c:pt>
                <c:pt idx="651">
                  <c:v>3046.8009999999999</c:v>
                </c:pt>
                <c:pt idx="652">
                  <c:v>3050.0479999999998</c:v>
                </c:pt>
                <c:pt idx="653">
                  <c:v>3053.2910000000002</c:v>
                </c:pt>
                <c:pt idx="654">
                  <c:v>3056.5320000000002</c:v>
                </c:pt>
                <c:pt idx="655">
                  <c:v>3059.7710000000002</c:v>
                </c:pt>
                <c:pt idx="656">
                  <c:v>3063.0059999999999</c:v>
                </c:pt>
                <c:pt idx="657">
                  <c:v>3066.239</c:v>
                </c:pt>
                <c:pt idx="658">
                  <c:v>3069.4690000000001</c:v>
                </c:pt>
                <c:pt idx="659">
                  <c:v>3072.6970000000001</c:v>
                </c:pt>
                <c:pt idx="660">
                  <c:v>3075.922</c:v>
                </c:pt>
                <c:pt idx="661">
                  <c:v>3079.1439999999998</c:v>
                </c:pt>
                <c:pt idx="662">
                  <c:v>3082.364</c:v>
                </c:pt>
                <c:pt idx="663">
                  <c:v>3085.5810000000001</c:v>
                </c:pt>
                <c:pt idx="664">
                  <c:v>3088.7950000000001</c:v>
                </c:pt>
                <c:pt idx="665">
                  <c:v>3092.0070000000001</c:v>
                </c:pt>
                <c:pt idx="666">
                  <c:v>3095.2159999999999</c:v>
                </c:pt>
                <c:pt idx="667">
                  <c:v>3098.4229999999998</c:v>
                </c:pt>
                <c:pt idx="668">
                  <c:v>3101.627</c:v>
                </c:pt>
                <c:pt idx="669">
                  <c:v>3104.828</c:v>
                </c:pt>
                <c:pt idx="670">
                  <c:v>3108.0259999999998</c:v>
                </c:pt>
                <c:pt idx="671">
                  <c:v>3111.2220000000002</c:v>
                </c:pt>
                <c:pt idx="672">
                  <c:v>3114.4160000000002</c:v>
                </c:pt>
                <c:pt idx="673">
                  <c:v>3117.607</c:v>
                </c:pt>
                <c:pt idx="674">
                  <c:v>3120.7950000000001</c:v>
                </c:pt>
                <c:pt idx="675">
                  <c:v>3123.98</c:v>
                </c:pt>
                <c:pt idx="676">
                  <c:v>3127.163</c:v>
                </c:pt>
                <c:pt idx="677">
                  <c:v>3130.3440000000001</c:v>
                </c:pt>
                <c:pt idx="678">
                  <c:v>3133.5210000000002</c:v>
                </c:pt>
                <c:pt idx="679">
                  <c:v>3136.6959999999999</c:v>
                </c:pt>
                <c:pt idx="680">
                  <c:v>3139.8690000000001</c:v>
                </c:pt>
                <c:pt idx="681">
                  <c:v>3143.0390000000002</c:v>
                </c:pt>
                <c:pt idx="682">
                  <c:v>3146.2060000000001</c:v>
                </c:pt>
                <c:pt idx="683">
                  <c:v>3149.3710000000001</c:v>
                </c:pt>
                <c:pt idx="684">
                  <c:v>3152.5329999999999</c:v>
                </c:pt>
                <c:pt idx="685">
                  <c:v>3155.6930000000002</c:v>
                </c:pt>
                <c:pt idx="686">
                  <c:v>3158.85</c:v>
                </c:pt>
                <c:pt idx="687">
                  <c:v>3162.0050000000001</c:v>
                </c:pt>
                <c:pt idx="688">
                  <c:v>3165.1570000000002</c:v>
                </c:pt>
                <c:pt idx="689">
                  <c:v>3168.306</c:v>
                </c:pt>
                <c:pt idx="690">
                  <c:v>3171.453</c:v>
                </c:pt>
                <c:pt idx="691">
                  <c:v>3174.5970000000002</c:v>
                </c:pt>
                <c:pt idx="692">
                  <c:v>3177.739</c:v>
                </c:pt>
                <c:pt idx="693">
                  <c:v>3180.8780000000002</c:v>
                </c:pt>
                <c:pt idx="694">
                  <c:v>3184.0140000000001</c:v>
                </c:pt>
                <c:pt idx="695">
                  <c:v>3187.1489999999999</c:v>
                </c:pt>
                <c:pt idx="696">
                  <c:v>3190.28</c:v>
                </c:pt>
                <c:pt idx="697">
                  <c:v>3193.4090000000001</c:v>
                </c:pt>
                <c:pt idx="698">
                  <c:v>3196.5360000000001</c:v>
                </c:pt>
                <c:pt idx="699">
                  <c:v>3199.6590000000001</c:v>
                </c:pt>
                <c:pt idx="700">
                  <c:v>3202.7809999999999</c:v>
                </c:pt>
                <c:pt idx="701">
                  <c:v>3205.9</c:v>
                </c:pt>
                <c:pt idx="702">
                  <c:v>3209.0160000000001</c:v>
                </c:pt>
                <c:pt idx="703">
                  <c:v>3212.13</c:v>
                </c:pt>
                <c:pt idx="704">
                  <c:v>3215.241</c:v>
                </c:pt>
                <c:pt idx="705">
                  <c:v>3218.35</c:v>
                </c:pt>
                <c:pt idx="706">
                  <c:v>3221.4560000000001</c:v>
                </c:pt>
                <c:pt idx="707">
                  <c:v>3224.56</c:v>
                </c:pt>
                <c:pt idx="708">
                  <c:v>3227.6610000000001</c:v>
                </c:pt>
                <c:pt idx="709">
                  <c:v>3230.76</c:v>
                </c:pt>
                <c:pt idx="710">
                  <c:v>3233.8560000000002</c:v>
                </c:pt>
                <c:pt idx="711">
                  <c:v>3236.95</c:v>
                </c:pt>
                <c:pt idx="712">
                  <c:v>3240.0410000000002</c:v>
                </c:pt>
                <c:pt idx="713">
                  <c:v>3243.13</c:v>
                </c:pt>
                <c:pt idx="714">
                  <c:v>3246.2159999999999</c:v>
                </c:pt>
                <c:pt idx="715">
                  <c:v>3249.3</c:v>
                </c:pt>
                <c:pt idx="716">
                  <c:v>3252.3820000000001</c:v>
                </c:pt>
                <c:pt idx="717">
                  <c:v>3255.46</c:v>
                </c:pt>
                <c:pt idx="718">
                  <c:v>3258.5369999999998</c:v>
                </c:pt>
                <c:pt idx="719">
                  <c:v>3261.6109999999999</c:v>
                </c:pt>
                <c:pt idx="720">
                  <c:v>3264.6819999999998</c:v>
                </c:pt>
                <c:pt idx="721">
                  <c:v>3267.7510000000002</c:v>
                </c:pt>
                <c:pt idx="722">
                  <c:v>3270.8180000000002</c:v>
                </c:pt>
                <c:pt idx="723">
                  <c:v>3273.8820000000001</c:v>
                </c:pt>
                <c:pt idx="724">
                  <c:v>3276.9430000000002</c:v>
                </c:pt>
                <c:pt idx="725">
                  <c:v>3280.002</c:v>
                </c:pt>
                <c:pt idx="726">
                  <c:v>3283.0590000000002</c:v>
                </c:pt>
                <c:pt idx="727">
                  <c:v>3286.1129999999998</c:v>
                </c:pt>
                <c:pt idx="728">
                  <c:v>3289.165</c:v>
                </c:pt>
                <c:pt idx="729">
                  <c:v>3292.2139999999999</c:v>
                </c:pt>
                <c:pt idx="730">
                  <c:v>3295.261</c:v>
                </c:pt>
                <c:pt idx="731">
                  <c:v>3298.306</c:v>
                </c:pt>
                <c:pt idx="732">
                  <c:v>3301.348</c:v>
                </c:pt>
                <c:pt idx="733">
                  <c:v>3304.3870000000002</c:v>
                </c:pt>
                <c:pt idx="734">
                  <c:v>3307.4250000000002</c:v>
                </c:pt>
                <c:pt idx="735">
                  <c:v>3310.4589999999998</c:v>
                </c:pt>
                <c:pt idx="736">
                  <c:v>3313.4920000000002</c:v>
                </c:pt>
                <c:pt idx="737">
                  <c:v>3316.5210000000002</c:v>
                </c:pt>
                <c:pt idx="738">
                  <c:v>3319.549</c:v>
                </c:pt>
                <c:pt idx="739">
                  <c:v>3322.5740000000001</c:v>
                </c:pt>
                <c:pt idx="740">
                  <c:v>3325.5970000000002</c:v>
                </c:pt>
                <c:pt idx="741">
                  <c:v>3328.6170000000002</c:v>
                </c:pt>
                <c:pt idx="742">
                  <c:v>3331.6350000000002</c:v>
                </c:pt>
                <c:pt idx="743">
                  <c:v>3334.65</c:v>
                </c:pt>
                <c:pt idx="744">
                  <c:v>3337.663</c:v>
                </c:pt>
                <c:pt idx="745">
                  <c:v>3340.674</c:v>
                </c:pt>
                <c:pt idx="746">
                  <c:v>3343.6819999999998</c:v>
                </c:pt>
                <c:pt idx="747">
                  <c:v>3346.6880000000001</c:v>
                </c:pt>
                <c:pt idx="748">
                  <c:v>3349.6909999999998</c:v>
                </c:pt>
                <c:pt idx="749">
                  <c:v>3352.692</c:v>
                </c:pt>
                <c:pt idx="750">
                  <c:v>3355.6909999999998</c:v>
                </c:pt>
                <c:pt idx="751">
                  <c:v>3358.6869999999999</c:v>
                </c:pt>
                <c:pt idx="752">
                  <c:v>3361.681</c:v>
                </c:pt>
                <c:pt idx="753">
                  <c:v>3364.6729999999998</c:v>
                </c:pt>
                <c:pt idx="754">
                  <c:v>3367.6619999999998</c:v>
                </c:pt>
                <c:pt idx="755">
                  <c:v>3370.6489999999999</c:v>
                </c:pt>
                <c:pt idx="756">
                  <c:v>3373.6329999999998</c:v>
                </c:pt>
                <c:pt idx="757">
                  <c:v>3376.6149999999998</c:v>
                </c:pt>
                <c:pt idx="758">
                  <c:v>3379.5949999999998</c:v>
                </c:pt>
                <c:pt idx="759">
                  <c:v>3382.5720000000001</c:v>
                </c:pt>
                <c:pt idx="760">
                  <c:v>3385.547</c:v>
                </c:pt>
                <c:pt idx="761">
                  <c:v>3388.52</c:v>
                </c:pt>
                <c:pt idx="762">
                  <c:v>3391.49</c:v>
                </c:pt>
                <c:pt idx="763">
                  <c:v>3394.4580000000001</c:v>
                </c:pt>
                <c:pt idx="764">
                  <c:v>3397.424</c:v>
                </c:pt>
                <c:pt idx="765">
                  <c:v>3400.3870000000002</c:v>
                </c:pt>
                <c:pt idx="766">
                  <c:v>3403.348</c:v>
                </c:pt>
                <c:pt idx="767">
                  <c:v>3406.3069999999998</c:v>
                </c:pt>
                <c:pt idx="768">
                  <c:v>3409.2629999999999</c:v>
                </c:pt>
                <c:pt idx="769">
                  <c:v>3412.2170000000001</c:v>
                </c:pt>
                <c:pt idx="770">
                  <c:v>3415.1680000000001</c:v>
                </c:pt>
                <c:pt idx="771">
                  <c:v>3418.1179999999999</c:v>
                </c:pt>
                <c:pt idx="772">
                  <c:v>3421.0650000000001</c:v>
                </c:pt>
                <c:pt idx="773">
                  <c:v>3424.009</c:v>
                </c:pt>
                <c:pt idx="774">
                  <c:v>3426.951</c:v>
                </c:pt>
                <c:pt idx="775">
                  <c:v>3429.8910000000001</c:v>
                </c:pt>
                <c:pt idx="776">
                  <c:v>3432.8290000000002</c:v>
                </c:pt>
                <c:pt idx="777">
                  <c:v>3435.7640000000001</c:v>
                </c:pt>
                <c:pt idx="778">
                  <c:v>3438.6970000000001</c:v>
                </c:pt>
                <c:pt idx="779">
                  <c:v>3441.6280000000002</c:v>
                </c:pt>
                <c:pt idx="780">
                  <c:v>3444.5569999999998</c:v>
                </c:pt>
                <c:pt idx="781">
                  <c:v>3447.4830000000002</c:v>
                </c:pt>
                <c:pt idx="782">
                  <c:v>3450.4070000000002</c:v>
                </c:pt>
                <c:pt idx="783">
                  <c:v>3453.328</c:v>
                </c:pt>
                <c:pt idx="784">
                  <c:v>3456.2469999999998</c:v>
                </c:pt>
                <c:pt idx="785">
                  <c:v>3459.1640000000002</c:v>
                </c:pt>
                <c:pt idx="786">
                  <c:v>3462.0790000000002</c:v>
                </c:pt>
                <c:pt idx="787">
                  <c:v>3464.991</c:v>
                </c:pt>
                <c:pt idx="788">
                  <c:v>3467.902</c:v>
                </c:pt>
                <c:pt idx="789">
                  <c:v>3470.8090000000002</c:v>
                </c:pt>
                <c:pt idx="790">
                  <c:v>3473.7150000000001</c:v>
                </c:pt>
                <c:pt idx="791">
                  <c:v>3476.6179999999999</c:v>
                </c:pt>
                <c:pt idx="792">
                  <c:v>3479.5189999999998</c:v>
                </c:pt>
                <c:pt idx="793">
                  <c:v>3482.4180000000001</c:v>
                </c:pt>
                <c:pt idx="794">
                  <c:v>3485.3150000000001</c:v>
                </c:pt>
                <c:pt idx="795">
                  <c:v>3488.2089999999998</c:v>
                </c:pt>
                <c:pt idx="796">
                  <c:v>3491.1010000000001</c:v>
                </c:pt>
                <c:pt idx="797">
                  <c:v>3493.99</c:v>
                </c:pt>
                <c:pt idx="798">
                  <c:v>3496.8780000000002</c:v>
                </c:pt>
                <c:pt idx="799">
                  <c:v>3499.7629999999999</c:v>
                </c:pt>
                <c:pt idx="800">
                  <c:v>3502.6460000000002</c:v>
                </c:pt>
                <c:pt idx="801">
                  <c:v>3505.527</c:v>
                </c:pt>
                <c:pt idx="802">
                  <c:v>3508.4050000000002</c:v>
                </c:pt>
                <c:pt idx="803">
                  <c:v>3511.2809999999999</c:v>
                </c:pt>
                <c:pt idx="804">
                  <c:v>3514.1550000000002</c:v>
                </c:pt>
                <c:pt idx="805">
                  <c:v>3517.027</c:v>
                </c:pt>
                <c:pt idx="806">
                  <c:v>3519.8969999999999</c:v>
                </c:pt>
                <c:pt idx="807">
                  <c:v>3522.7640000000001</c:v>
                </c:pt>
                <c:pt idx="808">
                  <c:v>3525.6289999999999</c:v>
                </c:pt>
                <c:pt idx="809">
                  <c:v>3528.4920000000002</c:v>
                </c:pt>
                <c:pt idx="810">
                  <c:v>3531.3519999999999</c:v>
                </c:pt>
                <c:pt idx="811">
                  <c:v>3534.2109999999998</c:v>
                </c:pt>
                <c:pt idx="812">
                  <c:v>3537.067</c:v>
                </c:pt>
                <c:pt idx="813">
                  <c:v>3539.9209999999998</c:v>
                </c:pt>
                <c:pt idx="814">
                  <c:v>3542.7730000000001</c:v>
                </c:pt>
                <c:pt idx="815">
                  <c:v>3545.6219999999998</c:v>
                </c:pt>
                <c:pt idx="816">
                  <c:v>3548.4690000000001</c:v>
                </c:pt>
                <c:pt idx="817">
                  <c:v>3551.3150000000001</c:v>
                </c:pt>
                <c:pt idx="818">
                  <c:v>3554.1570000000002</c:v>
                </c:pt>
                <c:pt idx="819">
                  <c:v>3556.998</c:v>
                </c:pt>
                <c:pt idx="820">
                  <c:v>3559.837</c:v>
                </c:pt>
                <c:pt idx="821">
                  <c:v>3562.6729999999998</c:v>
                </c:pt>
                <c:pt idx="822">
                  <c:v>3565.5070000000001</c:v>
                </c:pt>
                <c:pt idx="823">
                  <c:v>3568.3389999999999</c:v>
                </c:pt>
                <c:pt idx="824">
                  <c:v>3571.1689999999999</c:v>
                </c:pt>
                <c:pt idx="825">
                  <c:v>3573.9960000000001</c:v>
                </c:pt>
                <c:pt idx="826">
                  <c:v>3576.8220000000001</c:v>
                </c:pt>
                <c:pt idx="827">
                  <c:v>3579.645</c:v>
                </c:pt>
                <c:pt idx="828">
                  <c:v>3582.4659999999999</c:v>
                </c:pt>
                <c:pt idx="829">
                  <c:v>3585.2849999999999</c:v>
                </c:pt>
                <c:pt idx="830">
                  <c:v>3588.1010000000001</c:v>
                </c:pt>
                <c:pt idx="831">
                  <c:v>3590.9160000000002</c:v>
                </c:pt>
                <c:pt idx="832">
                  <c:v>3593.7280000000001</c:v>
                </c:pt>
                <c:pt idx="833">
                  <c:v>3596.538</c:v>
                </c:pt>
                <c:pt idx="834">
                  <c:v>3599.346</c:v>
                </c:pt>
                <c:pt idx="835">
                  <c:v>3602.152</c:v>
                </c:pt>
                <c:pt idx="836">
                  <c:v>3604.9560000000001</c:v>
                </c:pt>
                <c:pt idx="837">
                  <c:v>3607.7570000000001</c:v>
                </c:pt>
                <c:pt idx="838">
                  <c:v>3610.556</c:v>
                </c:pt>
                <c:pt idx="839">
                  <c:v>3613.3539999999998</c:v>
                </c:pt>
                <c:pt idx="840">
                  <c:v>3616.1489999999999</c:v>
                </c:pt>
                <c:pt idx="841">
                  <c:v>3618.942</c:v>
                </c:pt>
                <c:pt idx="842">
                  <c:v>3621.732</c:v>
                </c:pt>
                <c:pt idx="843">
                  <c:v>3624.5210000000002</c:v>
                </c:pt>
                <c:pt idx="844">
                  <c:v>3627.3069999999998</c:v>
                </c:pt>
                <c:pt idx="845">
                  <c:v>3630.0920000000001</c:v>
                </c:pt>
                <c:pt idx="846">
                  <c:v>3632.8739999999998</c:v>
                </c:pt>
                <c:pt idx="847">
                  <c:v>3635.654</c:v>
                </c:pt>
                <c:pt idx="848">
                  <c:v>3638.4319999999998</c:v>
                </c:pt>
                <c:pt idx="849">
                  <c:v>3641.2080000000001</c:v>
                </c:pt>
                <c:pt idx="850">
                  <c:v>3643.982</c:v>
                </c:pt>
                <c:pt idx="851">
                  <c:v>3646.7530000000002</c:v>
                </c:pt>
                <c:pt idx="852">
                  <c:v>3649.5230000000001</c:v>
                </c:pt>
                <c:pt idx="853">
                  <c:v>3652.29</c:v>
                </c:pt>
                <c:pt idx="854">
                  <c:v>3655.0549999999998</c:v>
                </c:pt>
                <c:pt idx="855">
                  <c:v>3657.8180000000002</c:v>
                </c:pt>
                <c:pt idx="856">
                  <c:v>3660.5790000000002</c:v>
                </c:pt>
                <c:pt idx="857">
                  <c:v>3663.3380000000002</c:v>
                </c:pt>
                <c:pt idx="858">
                  <c:v>3666.0949999999998</c:v>
                </c:pt>
                <c:pt idx="859">
                  <c:v>3668.8490000000002</c:v>
                </c:pt>
                <c:pt idx="860">
                  <c:v>3671.6019999999999</c:v>
                </c:pt>
                <c:pt idx="861">
                  <c:v>3674.3519999999999</c:v>
                </c:pt>
                <c:pt idx="862">
                  <c:v>3677.1010000000001</c:v>
                </c:pt>
                <c:pt idx="863">
                  <c:v>3679.8470000000002</c:v>
                </c:pt>
                <c:pt idx="864">
                  <c:v>3682.5909999999999</c:v>
                </c:pt>
                <c:pt idx="865">
                  <c:v>3685.3330000000001</c:v>
                </c:pt>
                <c:pt idx="866">
                  <c:v>3688.0729999999999</c:v>
                </c:pt>
                <c:pt idx="867">
                  <c:v>3690.8110000000001</c:v>
                </c:pt>
                <c:pt idx="868">
                  <c:v>3693.547</c:v>
                </c:pt>
                <c:pt idx="869">
                  <c:v>3696.2809999999999</c:v>
                </c:pt>
                <c:pt idx="870">
                  <c:v>3699.0129999999999</c:v>
                </c:pt>
                <c:pt idx="871">
                  <c:v>3701.7420000000002</c:v>
                </c:pt>
                <c:pt idx="872">
                  <c:v>3704.47</c:v>
                </c:pt>
                <c:pt idx="873">
                  <c:v>3707.1950000000002</c:v>
                </c:pt>
                <c:pt idx="874">
                  <c:v>3709.9189999999999</c:v>
                </c:pt>
                <c:pt idx="875">
                  <c:v>3712.64</c:v>
                </c:pt>
                <c:pt idx="876">
                  <c:v>3715.3589999999999</c:v>
                </c:pt>
                <c:pt idx="877">
                  <c:v>3718.076</c:v>
                </c:pt>
                <c:pt idx="878">
                  <c:v>3720.7919999999999</c:v>
                </c:pt>
                <c:pt idx="879">
                  <c:v>3723.5050000000001</c:v>
                </c:pt>
                <c:pt idx="880">
                  <c:v>3726.2159999999999</c:v>
                </c:pt>
                <c:pt idx="881">
                  <c:v>3728.9250000000002</c:v>
                </c:pt>
                <c:pt idx="882">
                  <c:v>3731.6320000000001</c:v>
                </c:pt>
                <c:pt idx="883">
                  <c:v>3734.3359999999998</c:v>
                </c:pt>
                <c:pt idx="884">
                  <c:v>3737.0390000000002</c:v>
                </c:pt>
                <c:pt idx="885">
                  <c:v>3739.74</c:v>
                </c:pt>
                <c:pt idx="886">
                  <c:v>3742.4389999999999</c:v>
                </c:pt>
                <c:pt idx="887">
                  <c:v>3745.136</c:v>
                </c:pt>
                <c:pt idx="888">
                  <c:v>3747.83</c:v>
                </c:pt>
                <c:pt idx="889">
                  <c:v>3750.5230000000001</c:v>
                </c:pt>
                <c:pt idx="890">
                  <c:v>3753.2130000000002</c:v>
                </c:pt>
                <c:pt idx="891">
                  <c:v>3755.902</c:v>
                </c:pt>
                <c:pt idx="892">
                  <c:v>3758.5889999999999</c:v>
                </c:pt>
                <c:pt idx="893">
                  <c:v>3761.2730000000001</c:v>
                </c:pt>
                <c:pt idx="894">
                  <c:v>3763.9560000000001</c:v>
                </c:pt>
                <c:pt idx="895">
                  <c:v>3766.636</c:v>
                </c:pt>
                <c:pt idx="896">
                  <c:v>3769.3150000000001</c:v>
                </c:pt>
                <c:pt idx="897">
                  <c:v>3771.991</c:v>
                </c:pt>
                <c:pt idx="898">
                  <c:v>3774.665</c:v>
                </c:pt>
                <c:pt idx="899">
                  <c:v>3777.3380000000002</c:v>
                </c:pt>
                <c:pt idx="900">
                  <c:v>3780.0079999999998</c:v>
                </c:pt>
                <c:pt idx="901">
                  <c:v>3782.6770000000001</c:v>
                </c:pt>
                <c:pt idx="902">
                  <c:v>3785.3429999999998</c:v>
                </c:pt>
                <c:pt idx="903">
                  <c:v>3788.0070000000001</c:v>
                </c:pt>
                <c:pt idx="904">
                  <c:v>3790.67</c:v>
                </c:pt>
                <c:pt idx="905">
                  <c:v>3793.33</c:v>
                </c:pt>
                <c:pt idx="906">
                  <c:v>3795.989</c:v>
                </c:pt>
                <c:pt idx="907">
                  <c:v>3798.645</c:v>
                </c:pt>
                <c:pt idx="908">
                  <c:v>3801.299</c:v>
                </c:pt>
                <c:pt idx="909">
                  <c:v>3803.9520000000002</c:v>
                </c:pt>
                <c:pt idx="910">
                  <c:v>3806.6019999999999</c:v>
                </c:pt>
                <c:pt idx="911">
                  <c:v>3809.2510000000002</c:v>
                </c:pt>
                <c:pt idx="912">
                  <c:v>3811.8969999999999</c:v>
                </c:pt>
                <c:pt idx="913">
                  <c:v>3814.5419999999999</c:v>
                </c:pt>
                <c:pt idx="914">
                  <c:v>3817.1840000000002</c:v>
                </c:pt>
                <c:pt idx="915">
                  <c:v>3819.8249999999998</c:v>
                </c:pt>
                <c:pt idx="916">
                  <c:v>3822.4630000000002</c:v>
                </c:pt>
                <c:pt idx="917">
                  <c:v>3825.1</c:v>
                </c:pt>
                <c:pt idx="918">
                  <c:v>3827.7350000000001</c:v>
                </c:pt>
                <c:pt idx="919">
                  <c:v>3830.3670000000002</c:v>
                </c:pt>
                <c:pt idx="920">
                  <c:v>3832.998</c:v>
                </c:pt>
                <c:pt idx="921">
                  <c:v>3835.627</c:v>
                </c:pt>
                <c:pt idx="922">
                  <c:v>3838.2530000000002</c:v>
                </c:pt>
                <c:pt idx="923">
                  <c:v>3840.8780000000002</c:v>
                </c:pt>
                <c:pt idx="924">
                  <c:v>3843.5010000000002</c:v>
                </c:pt>
                <c:pt idx="925">
                  <c:v>3846.1219999999998</c:v>
                </c:pt>
                <c:pt idx="926">
                  <c:v>3848.741</c:v>
                </c:pt>
                <c:pt idx="927">
                  <c:v>3851.3580000000002</c:v>
                </c:pt>
                <c:pt idx="928">
                  <c:v>3853.973</c:v>
                </c:pt>
                <c:pt idx="929">
                  <c:v>3856.5859999999998</c:v>
                </c:pt>
                <c:pt idx="930">
                  <c:v>3859.1970000000001</c:v>
                </c:pt>
                <c:pt idx="931">
                  <c:v>3861.806</c:v>
                </c:pt>
                <c:pt idx="932">
                  <c:v>3864.4140000000002</c:v>
                </c:pt>
                <c:pt idx="933">
                  <c:v>3867.0189999999998</c:v>
                </c:pt>
                <c:pt idx="934">
                  <c:v>3869.6219999999998</c:v>
                </c:pt>
                <c:pt idx="935">
                  <c:v>3872.2240000000002</c:v>
                </c:pt>
                <c:pt idx="936">
                  <c:v>3874.8229999999999</c:v>
                </c:pt>
                <c:pt idx="937">
                  <c:v>3877.4209999999998</c:v>
                </c:pt>
                <c:pt idx="938">
                  <c:v>3880.0160000000001</c:v>
                </c:pt>
                <c:pt idx="939">
                  <c:v>3882.61</c:v>
                </c:pt>
                <c:pt idx="940">
                  <c:v>3885.2020000000002</c:v>
                </c:pt>
                <c:pt idx="941">
                  <c:v>3887.7919999999999</c:v>
                </c:pt>
                <c:pt idx="942">
                  <c:v>3890.38</c:v>
                </c:pt>
                <c:pt idx="943">
                  <c:v>3892.9659999999999</c:v>
                </c:pt>
                <c:pt idx="944">
                  <c:v>3895.55</c:v>
                </c:pt>
                <c:pt idx="945">
                  <c:v>3898.1320000000001</c:v>
                </c:pt>
                <c:pt idx="946">
                  <c:v>3900.7130000000002</c:v>
                </c:pt>
                <c:pt idx="947">
                  <c:v>3903.2910000000002</c:v>
                </c:pt>
                <c:pt idx="948">
                  <c:v>3905.8679999999999</c:v>
                </c:pt>
                <c:pt idx="949">
                  <c:v>3908.442</c:v>
                </c:pt>
                <c:pt idx="950">
                  <c:v>3911.0149999999999</c:v>
                </c:pt>
                <c:pt idx="951">
                  <c:v>3913.5859999999998</c:v>
                </c:pt>
                <c:pt idx="952">
                  <c:v>3916.1550000000002</c:v>
                </c:pt>
                <c:pt idx="953">
                  <c:v>3918.7220000000002</c:v>
                </c:pt>
                <c:pt idx="954">
                  <c:v>3921.2869999999998</c:v>
                </c:pt>
                <c:pt idx="955">
                  <c:v>3923.85</c:v>
                </c:pt>
                <c:pt idx="956">
                  <c:v>3926.4110000000001</c:v>
                </c:pt>
                <c:pt idx="957">
                  <c:v>3928.971</c:v>
                </c:pt>
                <c:pt idx="958">
                  <c:v>3931.5279999999998</c:v>
                </c:pt>
                <c:pt idx="959">
                  <c:v>3934.0839999999998</c:v>
                </c:pt>
                <c:pt idx="960">
                  <c:v>3936.6379999999999</c:v>
                </c:pt>
                <c:pt idx="961">
                  <c:v>3939.19</c:v>
                </c:pt>
                <c:pt idx="962">
                  <c:v>3941.74</c:v>
                </c:pt>
                <c:pt idx="963">
                  <c:v>3944.288</c:v>
                </c:pt>
                <c:pt idx="964">
                  <c:v>3946.8339999999998</c:v>
                </c:pt>
                <c:pt idx="965">
                  <c:v>3949.3780000000002</c:v>
                </c:pt>
                <c:pt idx="966">
                  <c:v>3951.9209999999998</c:v>
                </c:pt>
                <c:pt idx="967">
                  <c:v>3954.462</c:v>
                </c:pt>
                <c:pt idx="968">
                  <c:v>3957</c:v>
                </c:pt>
                <c:pt idx="969">
                  <c:v>3959.5369999999998</c:v>
                </c:pt>
                <c:pt idx="970">
                  <c:v>3962.0720000000001</c:v>
                </c:pt>
                <c:pt idx="971">
                  <c:v>3964.6060000000002</c:v>
                </c:pt>
                <c:pt idx="972">
                  <c:v>3967.1370000000002</c:v>
                </c:pt>
                <c:pt idx="973">
                  <c:v>3969.6669999999999</c:v>
                </c:pt>
                <c:pt idx="974">
                  <c:v>3972.194</c:v>
                </c:pt>
                <c:pt idx="975">
                  <c:v>3974.72</c:v>
                </c:pt>
                <c:pt idx="976">
                  <c:v>3977.2440000000001</c:v>
                </c:pt>
                <c:pt idx="977">
                  <c:v>3979.7660000000001</c:v>
                </c:pt>
                <c:pt idx="978">
                  <c:v>3982.2860000000001</c:v>
                </c:pt>
                <c:pt idx="979">
                  <c:v>3984.8049999999998</c:v>
                </c:pt>
                <c:pt idx="980">
                  <c:v>3987.3209999999999</c:v>
                </c:pt>
                <c:pt idx="981">
                  <c:v>3989.8359999999998</c:v>
                </c:pt>
                <c:pt idx="982">
                  <c:v>3992.3490000000002</c:v>
                </c:pt>
                <c:pt idx="983">
                  <c:v>3994.86</c:v>
                </c:pt>
                <c:pt idx="984">
                  <c:v>3997.3690000000001</c:v>
                </c:pt>
                <c:pt idx="985">
                  <c:v>3999.877</c:v>
                </c:pt>
                <c:pt idx="986">
                  <c:v>4002.3820000000001</c:v>
                </c:pt>
                <c:pt idx="987">
                  <c:v>4004.886</c:v>
                </c:pt>
                <c:pt idx="988">
                  <c:v>4007.3879999999999</c:v>
                </c:pt>
                <c:pt idx="989">
                  <c:v>4009.8879999999999</c:v>
                </c:pt>
                <c:pt idx="990">
                  <c:v>4012.386</c:v>
                </c:pt>
                <c:pt idx="991">
                  <c:v>4014.8829999999998</c:v>
                </c:pt>
                <c:pt idx="992">
                  <c:v>4017.377</c:v>
                </c:pt>
                <c:pt idx="993">
                  <c:v>4019.87</c:v>
                </c:pt>
                <c:pt idx="994">
                  <c:v>4022.3609999999999</c:v>
                </c:pt>
                <c:pt idx="995">
                  <c:v>4024.85</c:v>
                </c:pt>
                <c:pt idx="996">
                  <c:v>4027.3380000000002</c:v>
                </c:pt>
                <c:pt idx="997">
                  <c:v>4029.8229999999999</c:v>
                </c:pt>
                <c:pt idx="998">
                  <c:v>4032.3069999999998</c:v>
                </c:pt>
                <c:pt idx="999">
                  <c:v>4034.7890000000002</c:v>
                </c:pt>
                <c:pt idx="1000">
                  <c:v>4037.2689999999998</c:v>
                </c:pt>
                <c:pt idx="1001">
                  <c:v>4039.7469999999998</c:v>
                </c:pt>
                <c:pt idx="1002">
                  <c:v>4042.2240000000002</c:v>
                </c:pt>
                <c:pt idx="1003">
                  <c:v>4044.6990000000001</c:v>
                </c:pt>
                <c:pt idx="1004">
                  <c:v>4047.172</c:v>
                </c:pt>
                <c:pt idx="1005">
                  <c:v>4049.643</c:v>
                </c:pt>
                <c:pt idx="1006">
                  <c:v>4052.1120000000001</c:v>
                </c:pt>
                <c:pt idx="1007">
                  <c:v>4054.58</c:v>
                </c:pt>
                <c:pt idx="1008">
                  <c:v>4057.0459999999998</c:v>
                </c:pt>
                <c:pt idx="1009">
                  <c:v>4059.51</c:v>
                </c:pt>
                <c:pt idx="1010">
                  <c:v>4061.9720000000002</c:v>
                </c:pt>
                <c:pt idx="1011">
                  <c:v>4064.4319999999998</c:v>
                </c:pt>
                <c:pt idx="1012">
                  <c:v>4066.8910000000001</c:v>
                </c:pt>
                <c:pt idx="1013">
                  <c:v>4069.348</c:v>
                </c:pt>
                <c:pt idx="1014">
                  <c:v>4071.8029999999999</c:v>
                </c:pt>
                <c:pt idx="1015">
                  <c:v>4074.2559999999999</c:v>
                </c:pt>
                <c:pt idx="1016">
                  <c:v>4076.7080000000001</c:v>
                </c:pt>
                <c:pt idx="1017">
                  <c:v>4079.1579999999999</c:v>
                </c:pt>
                <c:pt idx="1018">
                  <c:v>4081.6060000000002</c:v>
                </c:pt>
                <c:pt idx="1019">
                  <c:v>4084.0520000000001</c:v>
                </c:pt>
                <c:pt idx="1020">
                  <c:v>4086.4969999999998</c:v>
                </c:pt>
                <c:pt idx="1021">
                  <c:v>4088.9389999999999</c:v>
                </c:pt>
                <c:pt idx="1022">
                  <c:v>4091.38</c:v>
                </c:pt>
                <c:pt idx="1023">
                  <c:v>4093.819</c:v>
                </c:pt>
                <c:pt idx="1024">
                  <c:v>4096.2569999999996</c:v>
                </c:pt>
                <c:pt idx="1025">
                  <c:v>4098.6930000000002</c:v>
                </c:pt>
                <c:pt idx="1026">
                  <c:v>4101.1270000000004</c:v>
                </c:pt>
                <c:pt idx="1027">
                  <c:v>4103.5590000000002</c:v>
                </c:pt>
                <c:pt idx="1028">
                  <c:v>4105.9889999999996</c:v>
                </c:pt>
                <c:pt idx="1029">
                  <c:v>4108.4179999999997</c:v>
                </c:pt>
                <c:pt idx="1030">
                  <c:v>4110.8450000000003</c:v>
                </c:pt>
                <c:pt idx="1031">
                  <c:v>4113.2700000000004</c:v>
                </c:pt>
                <c:pt idx="1032">
                  <c:v>4115.6940000000004</c:v>
                </c:pt>
                <c:pt idx="1033">
                  <c:v>4118.1149999999998</c:v>
                </c:pt>
                <c:pt idx="1034">
                  <c:v>4120.5349999999999</c:v>
                </c:pt>
                <c:pt idx="1035">
                  <c:v>4122.9539999999997</c:v>
                </c:pt>
                <c:pt idx="1036">
                  <c:v>4125.37</c:v>
                </c:pt>
                <c:pt idx="1037">
                  <c:v>4127.7849999999999</c:v>
                </c:pt>
                <c:pt idx="1038">
                  <c:v>4130.1980000000003</c:v>
                </c:pt>
                <c:pt idx="1039">
                  <c:v>4132.6090000000004</c:v>
                </c:pt>
                <c:pt idx="1040">
                  <c:v>4135.0190000000002</c:v>
                </c:pt>
                <c:pt idx="1041">
                  <c:v>4137.4269999999997</c:v>
                </c:pt>
                <c:pt idx="1042">
                  <c:v>4139.8329999999996</c:v>
                </c:pt>
                <c:pt idx="1043">
                  <c:v>4142.2370000000001</c:v>
                </c:pt>
              </c:numCache>
            </c:numRef>
          </c:xVal>
          <c:yVal>
            <c:numRef>
              <c:f>Raman!$E$3:$ANH$3</c:f>
              <c:numCache>
                <c:formatCode>General</c:formatCode>
                <c:ptCount val="1044"/>
                <c:pt idx="0">
                  <c:v>-36</c:v>
                </c:pt>
                <c:pt idx="1">
                  <c:v>-4</c:v>
                </c:pt>
                <c:pt idx="2">
                  <c:v>97</c:v>
                </c:pt>
                <c:pt idx="3">
                  <c:v>398</c:v>
                </c:pt>
                <c:pt idx="4">
                  <c:v>1119</c:v>
                </c:pt>
                <c:pt idx="5">
                  <c:v>2253</c:v>
                </c:pt>
                <c:pt idx="6">
                  <c:v>3536</c:v>
                </c:pt>
                <c:pt idx="7">
                  <c:v>4348</c:v>
                </c:pt>
                <c:pt idx="8">
                  <c:v>4530</c:v>
                </c:pt>
                <c:pt idx="9">
                  <c:v>4372</c:v>
                </c:pt>
                <c:pt idx="10">
                  <c:v>4196</c:v>
                </c:pt>
                <c:pt idx="11">
                  <c:v>4041</c:v>
                </c:pt>
                <c:pt idx="12">
                  <c:v>3972</c:v>
                </c:pt>
                <c:pt idx="13">
                  <c:v>3849</c:v>
                </c:pt>
                <c:pt idx="14">
                  <c:v>3723</c:v>
                </c:pt>
                <c:pt idx="15">
                  <c:v>3552</c:v>
                </c:pt>
                <c:pt idx="16">
                  <c:v>3390</c:v>
                </c:pt>
                <c:pt idx="17">
                  <c:v>3219</c:v>
                </c:pt>
                <c:pt idx="18">
                  <c:v>3076</c:v>
                </c:pt>
                <c:pt idx="19">
                  <c:v>2949</c:v>
                </c:pt>
                <c:pt idx="20">
                  <c:v>2818</c:v>
                </c:pt>
                <c:pt idx="21">
                  <c:v>2733</c:v>
                </c:pt>
                <c:pt idx="22">
                  <c:v>2635</c:v>
                </c:pt>
                <c:pt idx="23">
                  <c:v>2562</c:v>
                </c:pt>
                <c:pt idx="24">
                  <c:v>2486</c:v>
                </c:pt>
                <c:pt idx="25">
                  <c:v>2397</c:v>
                </c:pt>
                <c:pt idx="26">
                  <c:v>2341</c:v>
                </c:pt>
                <c:pt idx="27">
                  <c:v>2300</c:v>
                </c:pt>
                <c:pt idx="28">
                  <c:v>2268</c:v>
                </c:pt>
                <c:pt idx="29">
                  <c:v>2224</c:v>
                </c:pt>
                <c:pt idx="30">
                  <c:v>2204</c:v>
                </c:pt>
                <c:pt idx="31">
                  <c:v>2196</c:v>
                </c:pt>
                <c:pt idx="32">
                  <c:v>2190</c:v>
                </c:pt>
                <c:pt idx="33">
                  <c:v>2184</c:v>
                </c:pt>
                <c:pt idx="34">
                  <c:v>2192</c:v>
                </c:pt>
                <c:pt idx="35">
                  <c:v>2182</c:v>
                </c:pt>
                <c:pt idx="36">
                  <c:v>2223</c:v>
                </c:pt>
                <c:pt idx="37">
                  <c:v>2225</c:v>
                </c:pt>
                <c:pt idx="38">
                  <c:v>2225</c:v>
                </c:pt>
                <c:pt idx="39">
                  <c:v>2217</c:v>
                </c:pt>
                <c:pt idx="40">
                  <c:v>2226</c:v>
                </c:pt>
                <c:pt idx="41">
                  <c:v>2264</c:v>
                </c:pt>
                <c:pt idx="42">
                  <c:v>2269</c:v>
                </c:pt>
                <c:pt idx="43">
                  <c:v>2269</c:v>
                </c:pt>
                <c:pt idx="44">
                  <c:v>2266</c:v>
                </c:pt>
                <c:pt idx="45">
                  <c:v>2273</c:v>
                </c:pt>
                <c:pt idx="46">
                  <c:v>2272</c:v>
                </c:pt>
                <c:pt idx="47">
                  <c:v>2295</c:v>
                </c:pt>
                <c:pt idx="48">
                  <c:v>2270</c:v>
                </c:pt>
                <c:pt idx="49">
                  <c:v>2270</c:v>
                </c:pt>
                <c:pt idx="50">
                  <c:v>2279</c:v>
                </c:pt>
                <c:pt idx="51">
                  <c:v>2249</c:v>
                </c:pt>
                <c:pt idx="52">
                  <c:v>2241</c:v>
                </c:pt>
                <c:pt idx="53">
                  <c:v>2217</c:v>
                </c:pt>
                <c:pt idx="54">
                  <c:v>2212</c:v>
                </c:pt>
                <c:pt idx="55">
                  <c:v>2206</c:v>
                </c:pt>
                <c:pt idx="56">
                  <c:v>2189</c:v>
                </c:pt>
                <c:pt idx="57">
                  <c:v>2199</c:v>
                </c:pt>
                <c:pt idx="58">
                  <c:v>2157</c:v>
                </c:pt>
                <c:pt idx="59">
                  <c:v>2111</c:v>
                </c:pt>
                <c:pt idx="60">
                  <c:v>2093</c:v>
                </c:pt>
                <c:pt idx="61">
                  <c:v>2058</c:v>
                </c:pt>
                <c:pt idx="62">
                  <c:v>2016</c:v>
                </c:pt>
                <c:pt idx="63">
                  <c:v>1997</c:v>
                </c:pt>
                <c:pt idx="64">
                  <c:v>1982</c:v>
                </c:pt>
                <c:pt idx="65">
                  <c:v>1944</c:v>
                </c:pt>
                <c:pt idx="66">
                  <c:v>1925</c:v>
                </c:pt>
                <c:pt idx="67">
                  <c:v>1935</c:v>
                </c:pt>
                <c:pt idx="68">
                  <c:v>1914</c:v>
                </c:pt>
                <c:pt idx="69">
                  <c:v>1897</c:v>
                </c:pt>
                <c:pt idx="70">
                  <c:v>1890</c:v>
                </c:pt>
                <c:pt idx="71">
                  <c:v>1866</c:v>
                </c:pt>
                <c:pt idx="72">
                  <c:v>1841</c:v>
                </c:pt>
                <c:pt idx="73">
                  <c:v>1845</c:v>
                </c:pt>
                <c:pt idx="74">
                  <c:v>1814</c:v>
                </c:pt>
                <c:pt idx="75">
                  <c:v>1826</c:v>
                </c:pt>
                <c:pt idx="76">
                  <c:v>1807</c:v>
                </c:pt>
                <c:pt idx="77">
                  <c:v>1792</c:v>
                </c:pt>
                <c:pt idx="78">
                  <c:v>1803</c:v>
                </c:pt>
                <c:pt idx="79">
                  <c:v>1779</c:v>
                </c:pt>
                <c:pt idx="80">
                  <c:v>1754</c:v>
                </c:pt>
                <c:pt idx="81">
                  <c:v>1737</c:v>
                </c:pt>
                <c:pt idx="82">
                  <c:v>1738</c:v>
                </c:pt>
                <c:pt idx="83">
                  <c:v>1705</c:v>
                </c:pt>
                <c:pt idx="84">
                  <c:v>1705</c:v>
                </c:pt>
                <c:pt idx="85">
                  <c:v>1701</c:v>
                </c:pt>
                <c:pt idx="86">
                  <c:v>1679</c:v>
                </c:pt>
                <c:pt idx="87">
                  <c:v>1681</c:v>
                </c:pt>
                <c:pt idx="88">
                  <c:v>1662</c:v>
                </c:pt>
                <c:pt idx="89">
                  <c:v>1666</c:v>
                </c:pt>
                <c:pt idx="90">
                  <c:v>1662</c:v>
                </c:pt>
                <c:pt idx="91">
                  <c:v>1660</c:v>
                </c:pt>
                <c:pt idx="92">
                  <c:v>1642</c:v>
                </c:pt>
                <c:pt idx="93">
                  <c:v>1632</c:v>
                </c:pt>
                <c:pt idx="94">
                  <c:v>1655</c:v>
                </c:pt>
                <c:pt idx="95">
                  <c:v>1620</c:v>
                </c:pt>
                <c:pt idx="96">
                  <c:v>1613</c:v>
                </c:pt>
                <c:pt idx="97">
                  <c:v>1610</c:v>
                </c:pt>
                <c:pt idx="98">
                  <c:v>1589</c:v>
                </c:pt>
                <c:pt idx="99">
                  <c:v>1596</c:v>
                </c:pt>
                <c:pt idx="100">
                  <c:v>1581</c:v>
                </c:pt>
                <c:pt idx="101">
                  <c:v>1545</c:v>
                </c:pt>
                <c:pt idx="102">
                  <c:v>1554</c:v>
                </c:pt>
                <c:pt idx="103">
                  <c:v>1569</c:v>
                </c:pt>
                <c:pt idx="104">
                  <c:v>1551</c:v>
                </c:pt>
                <c:pt idx="105">
                  <c:v>1549</c:v>
                </c:pt>
                <c:pt idx="106">
                  <c:v>1539</c:v>
                </c:pt>
                <c:pt idx="107">
                  <c:v>1547</c:v>
                </c:pt>
                <c:pt idx="108">
                  <c:v>1537</c:v>
                </c:pt>
                <c:pt idx="109">
                  <c:v>1564</c:v>
                </c:pt>
                <c:pt idx="110">
                  <c:v>1550</c:v>
                </c:pt>
                <c:pt idx="111">
                  <c:v>1539</c:v>
                </c:pt>
                <c:pt idx="112">
                  <c:v>1543</c:v>
                </c:pt>
                <c:pt idx="113">
                  <c:v>1507</c:v>
                </c:pt>
                <c:pt idx="114">
                  <c:v>1527</c:v>
                </c:pt>
                <c:pt idx="115">
                  <c:v>1493</c:v>
                </c:pt>
                <c:pt idx="116">
                  <c:v>1469</c:v>
                </c:pt>
                <c:pt idx="117">
                  <c:v>1460</c:v>
                </c:pt>
                <c:pt idx="118">
                  <c:v>1459</c:v>
                </c:pt>
                <c:pt idx="119">
                  <c:v>1457</c:v>
                </c:pt>
                <c:pt idx="120">
                  <c:v>1427</c:v>
                </c:pt>
                <c:pt idx="121">
                  <c:v>1422</c:v>
                </c:pt>
                <c:pt idx="122">
                  <c:v>1432</c:v>
                </c:pt>
                <c:pt idx="123">
                  <c:v>1429</c:v>
                </c:pt>
                <c:pt idx="124">
                  <c:v>1404</c:v>
                </c:pt>
                <c:pt idx="125">
                  <c:v>1417</c:v>
                </c:pt>
                <c:pt idx="126">
                  <c:v>1432</c:v>
                </c:pt>
                <c:pt idx="127">
                  <c:v>1432</c:v>
                </c:pt>
                <c:pt idx="128">
                  <c:v>1460</c:v>
                </c:pt>
                <c:pt idx="129">
                  <c:v>1437</c:v>
                </c:pt>
                <c:pt idx="130">
                  <c:v>1400</c:v>
                </c:pt>
                <c:pt idx="131">
                  <c:v>1339</c:v>
                </c:pt>
                <c:pt idx="132">
                  <c:v>1308</c:v>
                </c:pt>
                <c:pt idx="133">
                  <c:v>1295</c:v>
                </c:pt>
                <c:pt idx="134">
                  <c:v>1288</c:v>
                </c:pt>
                <c:pt idx="135">
                  <c:v>1254</c:v>
                </c:pt>
                <c:pt idx="136">
                  <c:v>1260</c:v>
                </c:pt>
                <c:pt idx="137">
                  <c:v>1242</c:v>
                </c:pt>
                <c:pt idx="138">
                  <c:v>1259</c:v>
                </c:pt>
                <c:pt idx="139">
                  <c:v>1250</c:v>
                </c:pt>
                <c:pt idx="140">
                  <c:v>1266</c:v>
                </c:pt>
                <c:pt idx="141">
                  <c:v>1254</c:v>
                </c:pt>
                <c:pt idx="142">
                  <c:v>1243</c:v>
                </c:pt>
                <c:pt idx="143">
                  <c:v>1233</c:v>
                </c:pt>
                <c:pt idx="144">
                  <c:v>1211</c:v>
                </c:pt>
                <c:pt idx="145">
                  <c:v>1211</c:v>
                </c:pt>
                <c:pt idx="146">
                  <c:v>1202</c:v>
                </c:pt>
                <c:pt idx="147">
                  <c:v>1178</c:v>
                </c:pt>
                <c:pt idx="148">
                  <c:v>1168</c:v>
                </c:pt>
                <c:pt idx="149">
                  <c:v>1165</c:v>
                </c:pt>
                <c:pt idx="150">
                  <c:v>1178</c:v>
                </c:pt>
                <c:pt idx="151">
                  <c:v>1182</c:v>
                </c:pt>
                <c:pt idx="152">
                  <c:v>1181</c:v>
                </c:pt>
                <c:pt idx="153">
                  <c:v>1183</c:v>
                </c:pt>
                <c:pt idx="154">
                  <c:v>1199</c:v>
                </c:pt>
                <c:pt idx="155">
                  <c:v>1211</c:v>
                </c:pt>
                <c:pt idx="156">
                  <c:v>1241</c:v>
                </c:pt>
                <c:pt idx="157">
                  <c:v>1224</c:v>
                </c:pt>
                <c:pt idx="158">
                  <c:v>1244</c:v>
                </c:pt>
                <c:pt idx="159">
                  <c:v>1230</c:v>
                </c:pt>
                <c:pt idx="160">
                  <c:v>1219</c:v>
                </c:pt>
                <c:pt idx="161">
                  <c:v>1203</c:v>
                </c:pt>
                <c:pt idx="162">
                  <c:v>1187</c:v>
                </c:pt>
                <c:pt idx="163">
                  <c:v>1180</c:v>
                </c:pt>
                <c:pt idx="164">
                  <c:v>1169</c:v>
                </c:pt>
                <c:pt idx="165">
                  <c:v>1177</c:v>
                </c:pt>
                <c:pt idx="166">
                  <c:v>1176</c:v>
                </c:pt>
                <c:pt idx="167">
                  <c:v>1210</c:v>
                </c:pt>
                <c:pt idx="168">
                  <c:v>1200</c:v>
                </c:pt>
                <c:pt idx="169">
                  <c:v>1192</c:v>
                </c:pt>
                <c:pt idx="170">
                  <c:v>1213</c:v>
                </c:pt>
                <c:pt idx="171">
                  <c:v>1201</c:v>
                </c:pt>
                <c:pt idx="172">
                  <c:v>1202</c:v>
                </c:pt>
                <c:pt idx="173">
                  <c:v>1183</c:v>
                </c:pt>
                <c:pt idx="174">
                  <c:v>1168</c:v>
                </c:pt>
                <c:pt idx="175">
                  <c:v>1173</c:v>
                </c:pt>
                <c:pt idx="176">
                  <c:v>1162</c:v>
                </c:pt>
                <c:pt idx="177">
                  <c:v>1144</c:v>
                </c:pt>
                <c:pt idx="178">
                  <c:v>1129</c:v>
                </c:pt>
                <c:pt idx="179">
                  <c:v>1137</c:v>
                </c:pt>
                <c:pt idx="180">
                  <c:v>1129</c:v>
                </c:pt>
                <c:pt idx="181">
                  <c:v>1139</c:v>
                </c:pt>
                <c:pt idx="182">
                  <c:v>1137</c:v>
                </c:pt>
                <c:pt idx="183">
                  <c:v>1140</c:v>
                </c:pt>
                <c:pt idx="184">
                  <c:v>1152</c:v>
                </c:pt>
                <c:pt idx="185">
                  <c:v>1151</c:v>
                </c:pt>
                <c:pt idx="186">
                  <c:v>1168</c:v>
                </c:pt>
                <c:pt idx="187">
                  <c:v>1156</c:v>
                </c:pt>
                <c:pt idx="188">
                  <c:v>1138</c:v>
                </c:pt>
                <c:pt idx="189">
                  <c:v>1151</c:v>
                </c:pt>
                <c:pt idx="190">
                  <c:v>1150</c:v>
                </c:pt>
                <c:pt idx="191">
                  <c:v>1124</c:v>
                </c:pt>
                <c:pt idx="192">
                  <c:v>1141</c:v>
                </c:pt>
                <c:pt idx="193">
                  <c:v>1140</c:v>
                </c:pt>
                <c:pt idx="194">
                  <c:v>1154</c:v>
                </c:pt>
                <c:pt idx="195">
                  <c:v>1165</c:v>
                </c:pt>
                <c:pt idx="196">
                  <c:v>1156</c:v>
                </c:pt>
                <c:pt idx="197">
                  <c:v>1177</c:v>
                </c:pt>
                <c:pt idx="198">
                  <c:v>1168</c:v>
                </c:pt>
                <c:pt idx="199">
                  <c:v>1173</c:v>
                </c:pt>
                <c:pt idx="200">
                  <c:v>1174</c:v>
                </c:pt>
                <c:pt idx="201">
                  <c:v>1176</c:v>
                </c:pt>
                <c:pt idx="202">
                  <c:v>1140</c:v>
                </c:pt>
                <c:pt idx="203">
                  <c:v>1135</c:v>
                </c:pt>
                <c:pt idx="204">
                  <c:v>1115</c:v>
                </c:pt>
                <c:pt idx="205">
                  <c:v>1088</c:v>
                </c:pt>
                <c:pt idx="206">
                  <c:v>1093</c:v>
                </c:pt>
                <c:pt idx="207">
                  <c:v>1093</c:v>
                </c:pt>
                <c:pt idx="208">
                  <c:v>1108</c:v>
                </c:pt>
                <c:pt idx="209">
                  <c:v>1097</c:v>
                </c:pt>
                <c:pt idx="210">
                  <c:v>1101</c:v>
                </c:pt>
                <c:pt idx="211">
                  <c:v>1122</c:v>
                </c:pt>
                <c:pt idx="212">
                  <c:v>1113</c:v>
                </c:pt>
                <c:pt idx="213">
                  <c:v>1128</c:v>
                </c:pt>
                <c:pt idx="214">
                  <c:v>1120</c:v>
                </c:pt>
                <c:pt idx="215">
                  <c:v>1124</c:v>
                </c:pt>
                <c:pt idx="216">
                  <c:v>1116</c:v>
                </c:pt>
                <c:pt idx="217">
                  <c:v>1114</c:v>
                </c:pt>
                <c:pt idx="218">
                  <c:v>1111</c:v>
                </c:pt>
                <c:pt idx="219">
                  <c:v>1096</c:v>
                </c:pt>
                <c:pt idx="220">
                  <c:v>1067</c:v>
                </c:pt>
                <c:pt idx="221">
                  <c:v>1058</c:v>
                </c:pt>
                <c:pt idx="222">
                  <c:v>1053</c:v>
                </c:pt>
                <c:pt idx="223">
                  <c:v>1032</c:v>
                </c:pt>
                <c:pt idx="224">
                  <c:v>1022</c:v>
                </c:pt>
                <c:pt idx="225">
                  <c:v>1012</c:v>
                </c:pt>
                <c:pt idx="226">
                  <c:v>996</c:v>
                </c:pt>
                <c:pt idx="227">
                  <c:v>1014</c:v>
                </c:pt>
                <c:pt idx="228">
                  <c:v>1021</c:v>
                </c:pt>
                <c:pt idx="229">
                  <c:v>1015</c:v>
                </c:pt>
                <c:pt idx="230">
                  <c:v>1011</c:v>
                </c:pt>
                <c:pt idx="231">
                  <c:v>1007</c:v>
                </c:pt>
                <c:pt idx="232">
                  <c:v>1009</c:v>
                </c:pt>
                <c:pt idx="233">
                  <c:v>1005</c:v>
                </c:pt>
                <c:pt idx="234">
                  <c:v>994</c:v>
                </c:pt>
                <c:pt idx="235">
                  <c:v>987</c:v>
                </c:pt>
                <c:pt idx="236">
                  <c:v>991</c:v>
                </c:pt>
                <c:pt idx="237">
                  <c:v>989</c:v>
                </c:pt>
                <c:pt idx="238">
                  <c:v>1001</c:v>
                </c:pt>
                <c:pt idx="239">
                  <c:v>1003</c:v>
                </c:pt>
                <c:pt idx="240">
                  <c:v>1007</c:v>
                </c:pt>
                <c:pt idx="241">
                  <c:v>1037</c:v>
                </c:pt>
                <c:pt idx="242">
                  <c:v>1050</c:v>
                </c:pt>
                <c:pt idx="243">
                  <c:v>1072</c:v>
                </c:pt>
                <c:pt idx="244">
                  <c:v>1086</c:v>
                </c:pt>
                <c:pt idx="245">
                  <c:v>1067</c:v>
                </c:pt>
                <c:pt idx="246">
                  <c:v>1057</c:v>
                </c:pt>
                <c:pt idx="247">
                  <c:v>1024</c:v>
                </c:pt>
                <c:pt idx="248">
                  <c:v>1021</c:v>
                </c:pt>
                <c:pt idx="249">
                  <c:v>1030</c:v>
                </c:pt>
                <c:pt idx="250">
                  <c:v>1005</c:v>
                </c:pt>
                <c:pt idx="251">
                  <c:v>1002</c:v>
                </c:pt>
                <c:pt idx="252">
                  <c:v>1011</c:v>
                </c:pt>
                <c:pt idx="253">
                  <c:v>1005</c:v>
                </c:pt>
                <c:pt idx="254">
                  <c:v>1010</c:v>
                </c:pt>
                <c:pt idx="255">
                  <c:v>1027</c:v>
                </c:pt>
                <c:pt idx="256">
                  <c:v>1047</c:v>
                </c:pt>
                <c:pt idx="257">
                  <c:v>1042</c:v>
                </c:pt>
                <c:pt idx="258">
                  <c:v>1051</c:v>
                </c:pt>
                <c:pt idx="259">
                  <c:v>1058</c:v>
                </c:pt>
                <c:pt idx="260">
                  <c:v>1048</c:v>
                </c:pt>
                <c:pt idx="261">
                  <c:v>1055</c:v>
                </c:pt>
                <c:pt idx="262">
                  <c:v>1056</c:v>
                </c:pt>
                <c:pt idx="263">
                  <c:v>1057</c:v>
                </c:pt>
                <c:pt idx="264">
                  <c:v>1053</c:v>
                </c:pt>
                <c:pt idx="265">
                  <c:v>1060</c:v>
                </c:pt>
                <c:pt idx="266">
                  <c:v>1064</c:v>
                </c:pt>
                <c:pt idx="267">
                  <c:v>1056</c:v>
                </c:pt>
                <c:pt idx="268">
                  <c:v>1097</c:v>
                </c:pt>
                <c:pt idx="269">
                  <c:v>1111</c:v>
                </c:pt>
                <c:pt idx="270">
                  <c:v>1113</c:v>
                </c:pt>
                <c:pt idx="271">
                  <c:v>1144</c:v>
                </c:pt>
                <c:pt idx="272">
                  <c:v>1164</c:v>
                </c:pt>
                <c:pt idx="273">
                  <c:v>1199</c:v>
                </c:pt>
                <c:pt idx="274">
                  <c:v>1214</c:v>
                </c:pt>
                <c:pt idx="275">
                  <c:v>1210</c:v>
                </c:pt>
                <c:pt idx="276">
                  <c:v>1213</c:v>
                </c:pt>
                <c:pt idx="277">
                  <c:v>1241</c:v>
                </c:pt>
                <c:pt idx="278">
                  <c:v>1272</c:v>
                </c:pt>
                <c:pt idx="279">
                  <c:v>1259</c:v>
                </c:pt>
                <c:pt idx="280">
                  <c:v>1275</c:v>
                </c:pt>
                <c:pt idx="281">
                  <c:v>1292</c:v>
                </c:pt>
                <c:pt idx="282">
                  <c:v>1332</c:v>
                </c:pt>
                <c:pt idx="283">
                  <c:v>1339</c:v>
                </c:pt>
                <c:pt idx="284">
                  <c:v>1348</c:v>
                </c:pt>
                <c:pt idx="285">
                  <c:v>1351</c:v>
                </c:pt>
                <c:pt idx="286">
                  <c:v>1350</c:v>
                </c:pt>
                <c:pt idx="287">
                  <c:v>1343</c:v>
                </c:pt>
                <c:pt idx="288">
                  <c:v>1350</c:v>
                </c:pt>
                <c:pt idx="289">
                  <c:v>1323</c:v>
                </c:pt>
                <c:pt idx="290">
                  <c:v>1306</c:v>
                </c:pt>
                <c:pt idx="291">
                  <c:v>1273</c:v>
                </c:pt>
                <c:pt idx="292">
                  <c:v>1237</c:v>
                </c:pt>
                <c:pt idx="293">
                  <c:v>1189</c:v>
                </c:pt>
                <c:pt idx="294">
                  <c:v>1164</c:v>
                </c:pt>
                <c:pt idx="295">
                  <c:v>1119</c:v>
                </c:pt>
                <c:pt idx="296">
                  <c:v>1056</c:v>
                </c:pt>
                <c:pt idx="297">
                  <c:v>1031</c:v>
                </c:pt>
                <c:pt idx="298">
                  <c:v>972</c:v>
                </c:pt>
                <c:pt idx="299">
                  <c:v>937</c:v>
                </c:pt>
                <c:pt idx="300">
                  <c:v>927</c:v>
                </c:pt>
                <c:pt idx="301">
                  <c:v>911</c:v>
                </c:pt>
                <c:pt idx="302">
                  <c:v>900</c:v>
                </c:pt>
                <c:pt idx="303">
                  <c:v>884</c:v>
                </c:pt>
                <c:pt idx="304">
                  <c:v>873</c:v>
                </c:pt>
                <c:pt idx="305">
                  <c:v>842</c:v>
                </c:pt>
                <c:pt idx="306">
                  <c:v>847</c:v>
                </c:pt>
                <c:pt idx="307">
                  <c:v>811</c:v>
                </c:pt>
                <c:pt idx="308">
                  <c:v>788</c:v>
                </c:pt>
                <c:pt idx="309">
                  <c:v>777</c:v>
                </c:pt>
                <c:pt idx="310">
                  <c:v>748</c:v>
                </c:pt>
                <c:pt idx="311">
                  <c:v>733</c:v>
                </c:pt>
                <c:pt idx="312">
                  <c:v>719</c:v>
                </c:pt>
                <c:pt idx="313">
                  <c:v>716</c:v>
                </c:pt>
                <c:pt idx="314">
                  <c:v>705</c:v>
                </c:pt>
                <c:pt idx="315">
                  <c:v>714</c:v>
                </c:pt>
                <c:pt idx="316">
                  <c:v>711</c:v>
                </c:pt>
                <c:pt idx="317">
                  <c:v>718</c:v>
                </c:pt>
                <c:pt idx="318">
                  <c:v>712</c:v>
                </c:pt>
                <c:pt idx="319">
                  <c:v>713</c:v>
                </c:pt>
                <c:pt idx="320">
                  <c:v>699</c:v>
                </c:pt>
                <c:pt idx="321">
                  <c:v>689</c:v>
                </c:pt>
                <c:pt idx="322">
                  <c:v>686</c:v>
                </c:pt>
                <c:pt idx="323">
                  <c:v>681</c:v>
                </c:pt>
                <c:pt idx="324">
                  <c:v>659</c:v>
                </c:pt>
                <c:pt idx="325">
                  <c:v>661</c:v>
                </c:pt>
                <c:pt idx="326">
                  <c:v>662</c:v>
                </c:pt>
                <c:pt idx="327">
                  <c:v>663</c:v>
                </c:pt>
                <c:pt idx="328">
                  <c:v>649</c:v>
                </c:pt>
                <c:pt idx="329">
                  <c:v>639</c:v>
                </c:pt>
                <c:pt idx="330">
                  <c:v>650</c:v>
                </c:pt>
                <c:pt idx="331">
                  <c:v>641</c:v>
                </c:pt>
                <c:pt idx="332">
                  <c:v>642</c:v>
                </c:pt>
                <c:pt idx="333">
                  <c:v>646</c:v>
                </c:pt>
                <c:pt idx="334">
                  <c:v>642</c:v>
                </c:pt>
                <c:pt idx="335">
                  <c:v>643</c:v>
                </c:pt>
                <c:pt idx="336">
                  <c:v>658</c:v>
                </c:pt>
                <c:pt idx="337">
                  <c:v>674</c:v>
                </c:pt>
                <c:pt idx="338">
                  <c:v>660</c:v>
                </c:pt>
                <c:pt idx="339">
                  <c:v>669</c:v>
                </c:pt>
                <c:pt idx="340">
                  <c:v>662</c:v>
                </c:pt>
                <c:pt idx="341">
                  <c:v>670</c:v>
                </c:pt>
                <c:pt idx="342">
                  <c:v>658</c:v>
                </c:pt>
                <c:pt idx="343">
                  <c:v>666</c:v>
                </c:pt>
                <c:pt idx="344">
                  <c:v>642</c:v>
                </c:pt>
                <c:pt idx="345">
                  <c:v>651</c:v>
                </c:pt>
                <c:pt idx="346">
                  <c:v>646</c:v>
                </c:pt>
                <c:pt idx="347">
                  <c:v>646</c:v>
                </c:pt>
                <c:pt idx="348">
                  <c:v>645</c:v>
                </c:pt>
                <c:pt idx="349">
                  <c:v>653</c:v>
                </c:pt>
                <c:pt idx="350">
                  <c:v>659</c:v>
                </c:pt>
                <c:pt idx="351">
                  <c:v>654</c:v>
                </c:pt>
                <c:pt idx="352">
                  <c:v>664</c:v>
                </c:pt>
                <c:pt idx="353">
                  <c:v>657</c:v>
                </c:pt>
                <c:pt idx="354">
                  <c:v>647</c:v>
                </c:pt>
                <c:pt idx="355">
                  <c:v>651</c:v>
                </c:pt>
                <c:pt idx="356">
                  <c:v>653</c:v>
                </c:pt>
                <c:pt idx="357">
                  <c:v>649</c:v>
                </c:pt>
                <c:pt idx="358">
                  <c:v>647</c:v>
                </c:pt>
                <c:pt idx="359">
                  <c:v>628</c:v>
                </c:pt>
                <c:pt idx="360">
                  <c:v>629</c:v>
                </c:pt>
                <c:pt idx="361">
                  <c:v>640</c:v>
                </c:pt>
                <c:pt idx="362">
                  <c:v>631</c:v>
                </c:pt>
                <c:pt idx="363">
                  <c:v>617</c:v>
                </c:pt>
                <c:pt idx="364">
                  <c:v>614</c:v>
                </c:pt>
                <c:pt idx="365">
                  <c:v>622</c:v>
                </c:pt>
                <c:pt idx="366">
                  <c:v>625</c:v>
                </c:pt>
                <c:pt idx="367">
                  <c:v>626</c:v>
                </c:pt>
                <c:pt idx="368">
                  <c:v>637</c:v>
                </c:pt>
                <c:pt idx="369">
                  <c:v>634</c:v>
                </c:pt>
                <c:pt idx="370">
                  <c:v>638</c:v>
                </c:pt>
                <c:pt idx="371">
                  <c:v>642</c:v>
                </c:pt>
                <c:pt idx="372">
                  <c:v>632</c:v>
                </c:pt>
                <c:pt idx="373">
                  <c:v>629</c:v>
                </c:pt>
                <c:pt idx="374">
                  <c:v>628</c:v>
                </c:pt>
                <c:pt idx="375">
                  <c:v>636</c:v>
                </c:pt>
                <c:pt idx="376">
                  <c:v>619</c:v>
                </c:pt>
                <c:pt idx="377">
                  <c:v>631</c:v>
                </c:pt>
                <c:pt idx="378">
                  <c:v>626</c:v>
                </c:pt>
                <c:pt idx="379">
                  <c:v>608</c:v>
                </c:pt>
                <c:pt idx="380">
                  <c:v>618</c:v>
                </c:pt>
                <c:pt idx="381">
                  <c:v>615</c:v>
                </c:pt>
                <c:pt idx="382">
                  <c:v>623</c:v>
                </c:pt>
                <c:pt idx="383">
                  <c:v>631</c:v>
                </c:pt>
                <c:pt idx="384">
                  <c:v>628</c:v>
                </c:pt>
                <c:pt idx="385">
                  <c:v>629</c:v>
                </c:pt>
                <c:pt idx="386">
                  <c:v>627</c:v>
                </c:pt>
                <c:pt idx="387">
                  <c:v>640</c:v>
                </c:pt>
                <c:pt idx="388">
                  <c:v>623</c:v>
                </c:pt>
                <c:pt idx="389">
                  <c:v>623</c:v>
                </c:pt>
                <c:pt idx="390">
                  <c:v>647</c:v>
                </c:pt>
                <c:pt idx="391">
                  <c:v>644</c:v>
                </c:pt>
                <c:pt idx="392">
                  <c:v>631</c:v>
                </c:pt>
                <c:pt idx="393">
                  <c:v>629</c:v>
                </c:pt>
                <c:pt idx="394">
                  <c:v>614</c:v>
                </c:pt>
                <c:pt idx="395">
                  <c:v>613</c:v>
                </c:pt>
                <c:pt idx="396">
                  <c:v>613</c:v>
                </c:pt>
                <c:pt idx="397">
                  <c:v>609</c:v>
                </c:pt>
                <c:pt idx="398">
                  <c:v>603</c:v>
                </c:pt>
                <c:pt idx="399">
                  <c:v>593</c:v>
                </c:pt>
                <c:pt idx="400">
                  <c:v>607</c:v>
                </c:pt>
                <c:pt idx="401">
                  <c:v>606</c:v>
                </c:pt>
                <c:pt idx="402">
                  <c:v>596</c:v>
                </c:pt>
                <c:pt idx="403">
                  <c:v>596</c:v>
                </c:pt>
                <c:pt idx="404">
                  <c:v>607</c:v>
                </c:pt>
                <c:pt idx="405">
                  <c:v>587</c:v>
                </c:pt>
                <c:pt idx="406">
                  <c:v>584</c:v>
                </c:pt>
                <c:pt idx="407">
                  <c:v>578</c:v>
                </c:pt>
                <c:pt idx="408">
                  <c:v>577</c:v>
                </c:pt>
                <c:pt idx="409">
                  <c:v>558</c:v>
                </c:pt>
                <c:pt idx="410">
                  <c:v>557</c:v>
                </c:pt>
                <c:pt idx="411">
                  <c:v>557</c:v>
                </c:pt>
                <c:pt idx="412">
                  <c:v>550</c:v>
                </c:pt>
                <c:pt idx="413">
                  <c:v>534</c:v>
                </c:pt>
                <c:pt idx="414">
                  <c:v>520</c:v>
                </c:pt>
                <c:pt idx="415">
                  <c:v>525</c:v>
                </c:pt>
                <c:pt idx="416">
                  <c:v>524</c:v>
                </c:pt>
                <c:pt idx="417">
                  <c:v>526</c:v>
                </c:pt>
                <c:pt idx="418">
                  <c:v>519</c:v>
                </c:pt>
                <c:pt idx="419">
                  <c:v>527</c:v>
                </c:pt>
                <c:pt idx="420">
                  <c:v>523</c:v>
                </c:pt>
                <c:pt idx="421">
                  <c:v>524</c:v>
                </c:pt>
                <c:pt idx="422">
                  <c:v>518</c:v>
                </c:pt>
                <c:pt idx="423">
                  <c:v>519</c:v>
                </c:pt>
                <c:pt idx="424">
                  <c:v>505</c:v>
                </c:pt>
                <c:pt idx="425">
                  <c:v>509</c:v>
                </c:pt>
                <c:pt idx="426">
                  <c:v>514</c:v>
                </c:pt>
                <c:pt idx="427">
                  <c:v>513</c:v>
                </c:pt>
                <c:pt idx="428">
                  <c:v>504</c:v>
                </c:pt>
                <c:pt idx="429">
                  <c:v>480</c:v>
                </c:pt>
                <c:pt idx="430">
                  <c:v>480</c:v>
                </c:pt>
                <c:pt idx="431">
                  <c:v>470</c:v>
                </c:pt>
                <c:pt idx="432">
                  <c:v>467</c:v>
                </c:pt>
                <c:pt idx="433">
                  <c:v>464</c:v>
                </c:pt>
                <c:pt idx="434">
                  <c:v>455</c:v>
                </c:pt>
                <c:pt idx="435">
                  <c:v>445</c:v>
                </c:pt>
                <c:pt idx="436">
                  <c:v>434</c:v>
                </c:pt>
                <c:pt idx="437">
                  <c:v>435</c:v>
                </c:pt>
                <c:pt idx="438">
                  <c:v>427</c:v>
                </c:pt>
                <c:pt idx="439">
                  <c:v>420</c:v>
                </c:pt>
                <c:pt idx="440">
                  <c:v>423</c:v>
                </c:pt>
                <c:pt idx="441">
                  <c:v>419</c:v>
                </c:pt>
                <c:pt idx="442">
                  <c:v>419</c:v>
                </c:pt>
                <c:pt idx="443">
                  <c:v>414</c:v>
                </c:pt>
                <c:pt idx="444">
                  <c:v>405</c:v>
                </c:pt>
                <c:pt idx="445">
                  <c:v>391</c:v>
                </c:pt>
                <c:pt idx="446">
                  <c:v>384</c:v>
                </c:pt>
                <c:pt idx="447">
                  <c:v>374</c:v>
                </c:pt>
                <c:pt idx="448">
                  <c:v>368</c:v>
                </c:pt>
                <c:pt idx="449">
                  <c:v>385</c:v>
                </c:pt>
                <c:pt idx="450">
                  <c:v>375</c:v>
                </c:pt>
                <c:pt idx="451">
                  <c:v>366</c:v>
                </c:pt>
                <c:pt idx="452">
                  <c:v>371</c:v>
                </c:pt>
                <c:pt idx="453">
                  <c:v>360</c:v>
                </c:pt>
                <c:pt idx="454">
                  <c:v>361</c:v>
                </c:pt>
                <c:pt idx="455">
                  <c:v>356</c:v>
                </c:pt>
                <c:pt idx="456">
                  <c:v>367</c:v>
                </c:pt>
                <c:pt idx="457">
                  <c:v>360</c:v>
                </c:pt>
                <c:pt idx="458">
                  <c:v>374</c:v>
                </c:pt>
                <c:pt idx="459">
                  <c:v>360</c:v>
                </c:pt>
                <c:pt idx="460">
                  <c:v>362</c:v>
                </c:pt>
                <c:pt idx="461">
                  <c:v>362</c:v>
                </c:pt>
                <c:pt idx="462">
                  <c:v>369</c:v>
                </c:pt>
                <c:pt idx="463">
                  <c:v>369</c:v>
                </c:pt>
                <c:pt idx="464">
                  <c:v>369</c:v>
                </c:pt>
                <c:pt idx="465">
                  <c:v>363</c:v>
                </c:pt>
                <c:pt idx="466">
                  <c:v>358</c:v>
                </c:pt>
                <c:pt idx="467">
                  <c:v>363</c:v>
                </c:pt>
                <c:pt idx="468">
                  <c:v>370</c:v>
                </c:pt>
                <c:pt idx="469">
                  <c:v>344</c:v>
                </c:pt>
                <c:pt idx="470">
                  <c:v>349</c:v>
                </c:pt>
                <c:pt idx="471">
                  <c:v>357</c:v>
                </c:pt>
                <c:pt idx="472">
                  <c:v>342</c:v>
                </c:pt>
                <c:pt idx="473">
                  <c:v>353</c:v>
                </c:pt>
                <c:pt idx="474">
                  <c:v>348</c:v>
                </c:pt>
                <c:pt idx="475">
                  <c:v>343</c:v>
                </c:pt>
                <c:pt idx="476">
                  <c:v>350</c:v>
                </c:pt>
                <c:pt idx="477">
                  <c:v>346</c:v>
                </c:pt>
                <c:pt idx="478">
                  <c:v>348</c:v>
                </c:pt>
                <c:pt idx="479">
                  <c:v>338</c:v>
                </c:pt>
                <c:pt idx="480">
                  <c:v>340</c:v>
                </c:pt>
                <c:pt idx="481">
                  <c:v>326</c:v>
                </c:pt>
                <c:pt idx="482">
                  <c:v>331</c:v>
                </c:pt>
                <c:pt idx="483">
                  <c:v>331</c:v>
                </c:pt>
                <c:pt idx="484">
                  <c:v>334</c:v>
                </c:pt>
                <c:pt idx="485">
                  <c:v>324</c:v>
                </c:pt>
                <c:pt idx="486">
                  <c:v>328</c:v>
                </c:pt>
                <c:pt idx="487">
                  <c:v>322</c:v>
                </c:pt>
                <c:pt idx="488">
                  <c:v>320</c:v>
                </c:pt>
                <c:pt idx="489">
                  <c:v>320</c:v>
                </c:pt>
                <c:pt idx="490">
                  <c:v>320</c:v>
                </c:pt>
                <c:pt idx="491">
                  <c:v>312</c:v>
                </c:pt>
                <c:pt idx="492">
                  <c:v>319</c:v>
                </c:pt>
                <c:pt idx="493">
                  <c:v>312</c:v>
                </c:pt>
                <c:pt idx="494">
                  <c:v>316</c:v>
                </c:pt>
                <c:pt idx="495">
                  <c:v>325</c:v>
                </c:pt>
                <c:pt idx="496">
                  <c:v>314</c:v>
                </c:pt>
                <c:pt idx="497">
                  <c:v>313</c:v>
                </c:pt>
                <c:pt idx="498">
                  <c:v>317</c:v>
                </c:pt>
                <c:pt idx="499">
                  <c:v>316</c:v>
                </c:pt>
                <c:pt idx="500">
                  <c:v>312</c:v>
                </c:pt>
                <c:pt idx="501">
                  <c:v>313</c:v>
                </c:pt>
                <c:pt idx="502">
                  <c:v>313</c:v>
                </c:pt>
                <c:pt idx="503">
                  <c:v>301</c:v>
                </c:pt>
                <c:pt idx="504">
                  <c:v>300</c:v>
                </c:pt>
                <c:pt idx="505">
                  <c:v>299</c:v>
                </c:pt>
                <c:pt idx="506">
                  <c:v>293</c:v>
                </c:pt>
                <c:pt idx="507">
                  <c:v>295</c:v>
                </c:pt>
                <c:pt idx="508">
                  <c:v>293</c:v>
                </c:pt>
                <c:pt idx="509">
                  <c:v>291</c:v>
                </c:pt>
                <c:pt idx="510">
                  <c:v>290</c:v>
                </c:pt>
                <c:pt idx="511">
                  <c:v>295</c:v>
                </c:pt>
                <c:pt idx="512">
                  <c:v>287</c:v>
                </c:pt>
                <c:pt idx="513">
                  <c:v>283</c:v>
                </c:pt>
                <c:pt idx="514">
                  <c:v>281</c:v>
                </c:pt>
                <c:pt idx="515">
                  <c:v>285</c:v>
                </c:pt>
                <c:pt idx="516">
                  <c:v>281</c:v>
                </c:pt>
                <c:pt idx="517">
                  <c:v>283</c:v>
                </c:pt>
                <c:pt idx="518">
                  <c:v>269</c:v>
                </c:pt>
                <c:pt idx="519">
                  <c:v>275</c:v>
                </c:pt>
                <c:pt idx="520">
                  <c:v>273</c:v>
                </c:pt>
                <c:pt idx="521">
                  <c:v>273</c:v>
                </c:pt>
                <c:pt idx="522">
                  <c:v>268</c:v>
                </c:pt>
                <c:pt idx="523">
                  <c:v>267</c:v>
                </c:pt>
                <c:pt idx="524">
                  <c:v>260</c:v>
                </c:pt>
                <c:pt idx="525">
                  <c:v>266</c:v>
                </c:pt>
                <c:pt idx="526">
                  <c:v>267</c:v>
                </c:pt>
                <c:pt idx="527">
                  <c:v>261</c:v>
                </c:pt>
                <c:pt idx="528">
                  <c:v>259</c:v>
                </c:pt>
                <c:pt idx="529">
                  <c:v>253</c:v>
                </c:pt>
                <c:pt idx="530">
                  <c:v>259</c:v>
                </c:pt>
                <c:pt idx="531">
                  <c:v>256</c:v>
                </c:pt>
                <c:pt idx="532">
                  <c:v>251</c:v>
                </c:pt>
                <c:pt idx="533">
                  <c:v>255</c:v>
                </c:pt>
                <c:pt idx="534">
                  <c:v>250</c:v>
                </c:pt>
                <c:pt idx="535">
                  <c:v>248</c:v>
                </c:pt>
                <c:pt idx="536">
                  <c:v>243</c:v>
                </c:pt>
                <c:pt idx="537">
                  <c:v>237</c:v>
                </c:pt>
                <c:pt idx="538">
                  <c:v>244</c:v>
                </c:pt>
                <c:pt idx="539">
                  <c:v>238</c:v>
                </c:pt>
                <c:pt idx="540">
                  <c:v>242</c:v>
                </c:pt>
                <c:pt idx="541">
                  <c:v>234</c:v>
                </c:pt>
                <c:pt idx="542">
                  <c:v>233</c:v>
                </c:pt>
                <c:pt idx="543">
                  <c:v>224</c:v>
                </c:pt>
                <c:pt idx="544">
                  <c:v>222</c:v>
                </c:pt>
                <c:pt idx="545">
                  <c:v>230</c:v>
                </c:pt>
                <c:pt idx="546">
                  <c:v>230</c:v>
                </c:pt>
                <c:pt idx="547">
                  <c:v>219</c:v>
                </c:pt>
                <c:pt idx="548">
                  <c:v>230</c:v>
                </c:pt>
                <c:pt idx="549">
                  <c:v>215</c:v>
                </c:pt>
                <c:pt idx="550">
                  <c:v>228</c:v>
                </c:pt>
                <c:pt idx="551">
                  <c:v>210</c:v>
                </c:pt>
                <c:pt idx="552">
                  <c:v>208</c:v>
                </c:pt>
                <c:pt idx="553">
                  <c:v>209</c:v>
                </c:pt>
                <c:pt idx="554">
                  <c:v>209</c:v>
                </c:pt>
                <c:pt idx="555">
                  <c:v>212</c:v>
                </c:pt>
                <c:pt idx="556">
                  <c:v>211</c:v>
                </c:pt>
                <c:pt idx="557">
                  <c:v>214</c:v>
                </c:pt>
                <c:pt idx="558">
                  <c:v>212</c:v>
                </c:pt>
                <c:pt idx="559">
                  <c:v>212</c:v>
                </c:pt>
                <c:pt idx="560">
                  <c:v>217</c:v>
                </c:pt>
                <c:pt idx="561">
                  <c:v>223</c:v>
                </c:pt>
                <c:pt idx="562">
                  <c:v>223</c:v>
                </c:pt>
                <c:pt idx="563">
                  <c:v>217</c:v>
                </c:pt>
                <c:pt idx="564">
                  <c:v>214</c:v>
                </c:pt>
                <c:pt idx="565">
                  <c:v>219</c:v>
                </c:pt>
                <c:pt idx="566">
                  <c:v>209</c:v>
                </c:pt>
                <c:pt idx="567">
                  <c:v>207</c:v>
                </c:pt>
                <c:pt idx="568">
                  <c:v>205</c:v>
                </c:pt>
                <c:pt idx="569">
                  <c:v>202</c:v>
                </c:pt>
                <c:pt idx="570">
                  <c:v>201</c:v>
                </c:pt>
                <c:pt idx="571">
                  <c:v>212</c:v>
                </c:pt>
                <c:pt idx="572">
                  <c:v>210</c:v>
                </c:pt>
                <c:pt idx="573">
                  <c:v>202</c:v>
                </c:pt>
                <c:pt idx="574">
                  <c:v>210</c:v>
                </c:pt>
                <c:pt idx="575">
                  <c:v>205</c:v>
                </c:pt>
                <c:pt idx="576">
                  <c:v>206</c:v>
                </c:pt>
                <c:pt idx="577">
                  <c:v>207</c:v>
                </c:pt>
                <c:pt idx="578">
                  <c:v>210</c:v>
                </c:pt>
                <c:pt idx="579">
                  <c:v>212</c:v>
                </c:pt>
                <c:pt idx="580">
                  <c:v>206</c:v>
                </c:pt>
                <c:pt idx="581">
                  <c:v>207</c:v>
                </c:pt>
                <c:pt idx="582">
                  <c:v>218</c:v>
                </c:pt>
                <c:pt idx="583">
                  <c:v>214</c:v>
                </c:pt>
                <c:pt idx="584">
                  <c:v>215</c:v>
                </c:pt>
                <c:pt idx="585">
                  <c:v>218</c:v>
                </c:pt>
                <c:pt idx="586">
                  <c:v>226</c:v>
                </c:pt>
                <c:pt idx="587">
                  <c:v>219</c:v>
                </c:pt>
                <c:pt idx="588">
                  <c:v>221</c:v>
                </c:pt>
                <c:pt idx="589">
                  <c:v>227</c:v>
                </c:pt>
                <c:pt idx="590">
                  <c:v>218</c:v>
                </c:pt>
                <c:pt idx="591">
                  <c:v>230</c:v>
                </c:pt>
                <c:pt idx="592">
                  <c:v>229</c:v>
                </c:pt>
                <c:pt idx="593">
                  <c:v>231</c:v>
                </c:pt>
                <c:pt idx="594">
                  <c:v>227</c:v>
                </c:pt>
                <c:pt idx="595">
                  <c:v>235</c:v>
                </c:pt>
                <c:pt idx="596">
                  <c:v>240</c:v>
                </c:pt>
                <c:pt idx="597">
                  <c:v>255</c:v>
                </c:pt>
                <c:pt idx="598">
                  <c:v>252</c:v>
                </c:pt>
                <c:pt idx="599">
                  <c:v>257</c:v>
                </c:pt>
                <c:pt idx="600">
                  <c:v>257</c:v>
                </c:pt>
                <c:pt idx="601">
                  <c:v>265</c:v>
                </c:pt>
                <c:pt idx="602">
                  <c:v>272</c:v>
                </c:pt>
                <c:pt idx="603">
                  <c:v>263</c:v>
                </c:pt>
                <c:pt idx="604">
                  <c:v>264</c:v>
                </c:pt>
                <c:pt idx="605">
                  <c:v>270</c:v>
                </c:pt>
                <c:pt idx="606">
                  <c:v>276</c:v>
                </c:pt>
                <c:pt idx="607">
                  <c:v>276</c:v>
                </c:pt>
                <c:pt idx="608">
                  <c:v>269</c:v>
                </c:pt>
                <c:pt idx="609">
                  <c:v>270</c:v>
                </c:pt>
                <c:pt idx="610">
                  <c:v>277</c:v>
                </c:pt>
                <c:pt idx="611">
                  <c:v>274</c:v>
                </c:pt>
                <c:pt idx="612">
                  <c:v>286</c:v>
                </c:pt>
                <c:pt idx="613">
                  <c:v>277</c:v>
                </c:pt>
                <c:pt idx="614">
                  <c:v>290</c:v>
                </c:pt>
                <c:pt idx="615">
                  <c:v>302</c:v>
                </c:pt>
                <c:pt idx="616">
                  <c:v>307</c:v>
                </c:pt>
                <c:pt idx="617">
                  <c:v>316</c:v>
                </c:pt>
                <c:pt idx="618">
                  <c:v>330</c:v>
                </c:pt>
                <c:pt idx="619">
                  <c:v>336</c:v>
                </c:pt>
                <c:pt idx="620">
                  <c:v>335</c:v>
                </c:pt>
                <c:pt idx="621">
                  <c:v>336</c:v>
                </c:pt>
                <c:pt idx="622">
                  <c:v>337</c:v>
                </c:pt>
                <c:pt idx="623">
                  <c:v>345</c:v>
                </c:pt>
                <c:pt idx="624">
                  <c:v>333</c:v>
                </c:pt>
                <c:pt idx="625">
                  <c:v>336</c:v>
                </c:pt>
                <c:pt idx="626">
                  <c:v>347</c:v>
                </c:pt>
                <c:pt idx="627">
                  <c:v>359</c:v>
                </c:pt>
                <c:pt idx="628">
                  <c:v>353</c:v>
                </c:pt>
                <c:pt idx="629">
                  <c:v>371</c:v>
                </c:pt>
                <c:pt idx="630">
                  <c:v>385</c:v>
                </c:pt>
                <c:pt idx="631">
                  <c:v>386</c:v>
                </c:pt>
                <c:pt idx="632">
                  <c:v>393</c:v>
                </c:pt>
                <c:pt idx="633">
                  <c:v>398</c:v>
                </c:pt>
                <c:pt idx="634">
                  <c:v>412</c:v>
                </c:pt>
                <c:pt idx="635">
                  <c:v>421</c:v>
                </c:pt>
                <c:pt idx="636">
                  <c:v>416</c:v>
                </c:pt>
                <c:pt idx="637">
                  <c:v>434</c:v>
                </c:pt>
                <c:pt idx="638">
                  <c:v>449</c:v>
                </c:pt>
                <c:pt idx="639">
                  <c:v>455</c:v>
                </c:pt>
                <c:pt idx="640">
                  <c:v>467</c:v>
                </c:pt>
                <c:pt idx="641">
                  <c:v>471</c:v>
                </c:pt>
                <c:pt idx="642">
                  <c:v>481</c:v>
                </c:pt>
                <c:pt idx="643">
                  <c:v>490</c:v>
                </c:pt>
                <c:pt idx="644">
                  <c:v>511</c:v>
                </c:pt>
                <c:pt idx="645">
                  <c:v>508</c:v>
                </c:pt>
                <c:pt idx="646">
                  <c:v>514</c:v>
                </c:pt>
                <c:pt idx="647">
                  <c:v>524</c:v>
                </c:pt>
                <c:pt idx="648">
                  <c:v>545</c:v>
                </c:pt>
                <c:pt idx="649">
                  <c:v>549</c:v>
                </c:pt>
                <c:pt idx="650">
                  <c:v>565</c:v>
                </c:pt>
                <c:pt idx="651">
                  <c:v>582</c:v>
                </c:pt>
                <c:pt idx="652">
                  <c:v>598</c:v>
                </c:pt>
                <c:pt idx="653">
                  <c:v>613</c:v>
                </c:pt>
                <c:pt idx="654">
                  <c:v>629</c:v>
                </c:pt>
                <c:pt idx="655">
                  <c:v>644</c:v>
                </c:pt>
                <c:pt idx="656">
                  <c:v>666</c:v>
                </c:pt>
                <c:pt idx="657">
                  <c:v>688</c:v>
                </c:pt>
                <c:pt idx="658">
                  <c:v>705</c:v>
                </c:pt>
                <c:pt idx="659">
                  <c:v>722</c:v>
                </c:pt>
                <c:pt idx="660">
                  <c:v>733</c:v>
                </c:pt>
                <c:pt idx="661">
                  <c:v>768</c:v>
                </c:pt>
                <c:pt idx="662">
                  <c:v>777</c:v>
                </c:pt>
                <c:pt idx="663">
                  <c:v>804</c:v>
                </c:pt>
                <c:pt idx="664">
                  <c:v>824</c:v>
                </c:pt>
                <c:pt idx="665">
                  <c:v>833</c:v>
                </c:pt>
                <c:pt idx="666">
                  <c:v>878</c:v>
                </c:pt>
                <c:pt idx="667">
                  <c:v>887</c:v>
                </c:pt>
                <c:pt idx="668">
                  <c:v>896</c:v>
                </c:pt>
                <c:pt idx="669">
                  <c:v>917</c:v>
                </c:pt>
                <c:pt idx="670">
                  <c:v>932</c:v>
                </c:pt>
                <c:pt idx="671">
                  <c:v>957</c:v>
                </c:pt>
                <c:pt idx="672">
                  <c:v>973</c:v>
                </c:pt>
                <c:pt idx="673">
                  <c:v>1011</c:v>
                </c:pt>
                <c:pt idx="674">
                  <c:v>1015</c:v>
                </c:pt>
                <c:pt idx="675">
                  <c:v>1058</c:v>
                </c:pt>
                <c:pt idx="676">
                  <c:v>1084</c:v>
                </c:pt>
                <c:pt idx="677">
                  <c:v>1098</c:v>
                </c:pt>
                <c:pt idx="678">
                  <c:v>1123</c:v>
                </c:pt>
                <c:pt idx="679">
                  <c:v>1146</c:v>
                </c:pt>
                <c:pt idx="680">
                  <c:v>1162</c:v>
                </c:pt>
                <c:pt idx="681">
                  <c:v>1190</c:v>
                </c:pt>
                <c:pt idx="682">
                  <c:v>1194</c:v>
                </c:pt>
                <c:pt idx="683">
                  <c:v>1229</c:v>
                </c:pt>
                <c:pt idx="684">
                  <c:v>1248</c:v>
                </c:pt>
                <c:pt idx="685">
                  <c:v>1255</c:v>
                </c:pt>
                <c:pt idx="686">
                  <c:v>1264</c:v>
                </c:pt>
                <c:pt idx="687">
                  <c:v>1262</c:v>
                </c:pt>
                <c:pt idx="688">
                  <c:v>1283</c:v>
                </c:pt>
                <c:pt idx="689">
                  <c:v>1272</c:v>
                </c:pt>
                <c:pt idx="690">
                  <c:v>1279</c:v>
                </c:pt>
                <c:pt idx="691">
                  <c:v>1288</c:v>
                </c:pt>
                <c:pt idx="692">
                  <c:v>1302</c:v>
                </c:pt>
                <c:pt idx="693">
                  <c:v>1299</c:v>
                </c:pt>
                <c:pt idx="694">
                  <c:v>1303</c:v>
                </c:pt>
                <c:pt idx="695">
                  <c:v>1314</c:v>
                </c:pt>
                <c:pt idx="696">
                  <c:v>1318</c:v>
                </c:pt>
                <c:pt idx="697">
                  <c:v>1310</c:v>
                </c:pt>
                <c:pt idx="698">
                  <c:v>1314</c:v>
                </c:pt>
                <c:pt idx="699">
                  <c:v>1320</c:v>
                </c:pt>
                <c:pt idx="700">
                  <c:v>1325</c:v>
                </c:pt>
                <c:pt idx="701">
                  <c:v>1328</c:v>
                </c:pt>
                <c:pt idx="702">
                  <c:v>1319</c:v>
                </c:pt>
                <c:pt idx="703">
                  <c:v>1324</c:v>
                </c:pt>
                <c:pt idx="704">
                  <c:v>1338</c:v>
                </c:pt>
                <c:pt idx="705">
                  <c:v>1333</c:v>
                </c:pt>
                <c:pt idx="706">
                  <c:v>1322</c:v>
                </c:pt>
                <c:pt idx="707">
                  <c:v>1304</c:v>
                </c:pt>
                <c:pt idx="708">
                  <c:v>1305</c:v>
                </c:pt>
                <c:pt idx="709">
                  <c:v>1283</c:v>
                </c:pt>
                <c:pt idx="710">
                  <c:v>1259</c:v>
                </c:pt>
                <c:pt idx="711">
                  <c:v>1267</c:v>
                </c:pt>
                <c:pt idx="712">
                  <c:v>1261</c:v>
                </c:pt>
                <c:pt idx="713">
                  <c:v>1240</c:v>
                </c:pt>
                <c:pt idx="714">
                  <c:v>1213</c:v>
                </c:pt>
                <c:pt idx="715">
                  <c:v>1203</c:v>
                </c:pt>
                <c:pt idx="716">
                  <c:v>1199</c:v>
                </c:pt>
                <c:pt idx="717">
                  <c:v>1188</c:v>
                </c:pt>
                <c:pt idx="718">
                  <c:v>1200</c:v>
                </c:pt>
                <c:pt idx="719">
                  <c:v>1177</c:v>
                </c:pt>
                <c:pt idx="720">
                  <c:v>1172</c:v>
                </c:pt>
                <c:pt idx="721">
                  <c:v>1171</c:v>
                </c:pt>
                <c:pt idx="722">
                  <c:v>1151</c:v>
                </c:pt>
                <c:pt idx="723">
                  <c:v>1170</c:v>
                </c:pt>
                <c:pt idx="724">
                  <c:v>1153</c:v>
                </c:pt>
                <c:pt idx="725">
                  <c:v>1146</c:v>
                </c:pt>
                <c:pt idx="726">
                  <c:v>1125</c:v>
                </c:pt>
                <c:pt idx="727">
                  <c:v>1115</c:v>
                </c:pt>
                <c:pt idx="728">
                  <c:v>1109</c:v>
                </c:pt>
                <c:pt idx="729">
                  <c:v>1100</c:v>
                </c:pt>
                <c:pt idx="730">
                  <c:v>1086</c:v>
                </c:pt>
                <c:pt idx="731">
                  <c:v>1065</c:v>
                </c:pt>
                <c:pt idx="732">
                  <c:v>1047</c:v>
                </c:pt>
                <c:pt idx="733">
                  <c:v>1025</c:v>
                </c:pt>
                <c:pt idx="734">
                  <c:v>1014</c:v>
                </c:pt>
                <c:pt idx="735">
                  <c:v>999</c:v>
                </c:pt>
                <c:pt idx="736">
                  <c:v>989</c:v>
                </c:pt>
                <c:pt idx="737">
                  <c:v>991</c:v>
                </c:pt>
                <c:pt idx="738">
                  <c:v>982</c:v>
                </c:pt>
                <c:pt idx="739">
                  <c:v>958</c:v>
                </c:pt>
                <c:pt idx="740">
                  <c:v>951</c:v>
                </c:pt>
                <c:pt idx="741">
                  <c:v>947</c:v>
                </c:pt>
                <c:pt idx="742">
                  <c:v>944</c:v>
                </c:pt>
                <c:pt idx="743">
                  <c:v>942</c:v>
                </c:pt>
                <c:pt idx="744">
                  <c:v>935</c:v>
                </c:pt>
                <c:pt idx="745">
                  <c:v>927</c:v>
                </c:pt>
                <c:pt idx="746">
                  <c:v>923</c:v>
                </c:pt>
                <c:pt idx="747">
                  <c:v>913</c:v>
                </c:pt>
                <c:pt idx="748">
                  <c:v>909</c:v>
                </c:pt>
                <c:pt idx="749">
                  <c:v>916</c:v>
                </c:pt>
                <c:pt idx="750">
                  <c:v>915</c:v>
                </c:pt>
                <c:pt idx="751">
                  <c:v>907</c:v>
                </c:pt>
                <c:pt idx="752">
                  <c:v>893</c:v>
                </c:pt>
                <c:pt idx="753">
                  <c:v>897</c:v>
                </c:pt>
                <c:pt idx="754">
                  <c:v>882</c:v>
                </c:pt>
                <c:pt idx="755">
                  <c:v>867</c:v>
                </c:pt>
                <c:pt idx="756">
                  <c:v>848</c:v>
                </c:pt>
                <c:pt idx="757">
                  <c:v>843</c:v>
                </c:pt>
                <c:pt idx="758">
                  <c:v>830</c:v>
                </c:pt>
                <c:pt idx="759">
                  <c:v>819</c:v>
                </c:pt>
                <c:pt idx="760">
                  <c:v>805</c:v>
                </c:pt>
                <c:pt idx="761">
                  <c:v>804</c:v>
                </c:pt>
                <c:pt idx="762">
                  <c:v>784</c:v>
                </c:pt>
                <c:pt idx="763">
                  <c:v>773</c:v>
                </c:pt>
                <c:pt idx="764">
                  <c:v>778</c:v>
                </c:pt>
                <c:pt idx="765">
                  <c:v>753</c:v>
                </c:pt>
                <c:pt idx="766">
                  <c:v>750</c:v>
                </c:pt>
                <c:pt idx="767">
                  <c:v>747</c:v>
                </c:pt>
                <c:pt idx="768">
                  <c:v>729</c:v>
                </c:pt>
                <c:pt idx="769">
                  <c:v>712</c:v>
                </c:pt>
                <c:pt idx="770">
                  <c:v>717</c:v>
                </c:pt>
                <c:pt idx="771">
                  <c:v>719</c:v>
                </c:pt>
                <c:pt idx="772">
                  <c:v>703</c:v>
                </c:pt>
                <c:pt idx="773">
                  <c:v>692</c:v>
                </c:pt>
                <c:pt idx="774">
                  <c:v>687</c:v>
                </c:pt>
                <c:pt idx="775">
                  <c:v>677</c:v>
                </c:pt>
                <c:pt idx="776">
                  <c:v>664</c:v>
                </c:pt>
                <c:pt idx="777">
                  <c:v>657</c:v>
                </c:pt>
                <c:pt idx="778">
                  <c:v>640</c:v>
                </c:pt>
                <c:pt idx="779">
                  <c:v>628</c:v>
                </c:pt>
                <c:pt idx="780">
                  <c:v>603</c:v>
                </c:pt>
                <c:pt idx="781">
                  <c:v>587</c:v>
                </c:pt>
                <c:pt idx="782">
                  <c:v>586</c:v>
                </c:pt>
                <c:pt idx="783">
                  <c:v>565</c:v>
                </c:pt>
                <c:pt idx="784">
                  <c:v>549</c:v>
                </c:pt>
                <c:pt idx="785">
                  <c:v>529</c:v>
                </c:pt>
                <c:pt idx="786">
                  <c:v>511</c:v>
                </c:pt>
                <c:pt idx="787">
                  <c:v>496</c:v>
                </c:pt>
                <c:pt idx="788">
                  <c:v>480</c:v>
                </c:pt>
                <c:pt idx="789">
                  <c:v>473</c:v>
                </c:pt>
                <c:pt idx="790">
                  <c:v>450</c:v>
                </c:pt>
                <c:pt idx="791">
                  <c:v>439</c:v>
                </c:pt>
                <c:pt idx="792">
                  <c:v>415</c:v>
                </c:pt>
                <c:pt idx="793">
                  <c:v>419</c:v>
                </c:pt>
                <c:pt idx="794">
                  <c:v>401</c:v>
                </c:pt>
                <c:pt idx="795">
                  <c:v>394</c:v>
                </c:pt>
                <c:pt idx="796">
                  <c:v>374</c:v>
                </c:pt>
                <c:pt idx="797">
                  <c:v>368</c:v>
                </c:pt>
                <c:pt idx="798">
                  <c:v>360</c:v>
                </c:pt>
                <c:pt idx="799">
                  <c:v>348</c:v>
                </c:pt>
                <c:pt idx="800">
                  <c:v>339</c:v>
                </c:pt>
                <c:pt idx="801">
                  <c:v>323</c:v>
                </c:pt>
                <c:pt idx="802">
                  <c:v>312</c:v>
                </c:pt>
                <c:pt idx="803">
                  <c:v>298</c:v>
                </c:pt>
                <c:pt idx="804">
                  <c:v>286</c:v>
                </c:pt>
                <c:pt idx="805">
                  <c:v>282</c:v>
                </c:pt>
                <c:pt idx="806">
                  <c:v>260</c:v>
                </c:pt>
                <c:pt idx="807">
                  <c:v>244</c:v>
                </c:pt>
                <c:pt idx="808">
                  <c:v>240</c:v>
                </c:pt>
                <c:pt idx="809">
                  <c:v>231</c:v>
                </c:pt>
                <c:pt idx="810">
                  <c:v>221</c:v>
                </c:pt>
                <c:pt idx="811">
                  <c:v>208</c:v>
                </c:pt>
                <c:pt idx="812">
                  <c:v>190</c:v>
                </c:pt>
                <c:pt idx="813">
                  <c:v>178</c:v>
                </c:pt>
                <c:pt idx="814">
                  <c:v>164</c:v>
                </c:pt>
                <c:pt idx="815">
                  <c:v>162</c:v>
                </c:pt>
                <c:pt idx="816">
                  <c:v>148</c:v>
                </c:pt>
                <c:pt idx="817">
                  <c:v>142</c:v>
                </c:pt>
                <c:pt idx="818">
                  <c:v>132</c:v>
                </c:pt>
                <c:pt idx="819">
                  <c:v>129</c:v>
                </c:pt>
                <c:pt idx="820">
                  <c:v>116</c:v>
                </c:pt>
                <c:pt idx="821">
                  <c:v>118</c:v>
                </c:pt>
                <c:pt idx="822">
                  <c:v>104</c:v>
                </c:pt>
                <c:pt idx="823">
                  <c:v>94</c:v>
                </c:pt>
                <c:pt idx="824">
                  <c:v>87</c:v>
                </c:pt>
                <c:pt idx="825">
                  <c:v>81</c:v>
                </c:pt>
                <c:pt idx="826">
                  <c:v>87</c:v>
                </c:pt>
                <c:pt idx="827">
                  <c:v>68</c:v>
                </c:pt>
                <c:pt idx="828">
                  <c:v>62</c:v>
                </c:pt>
                <c:pt idx="829">
                  <c:v>56</c:v>
                </c:pt>
                <c:pt idx="830">
                  <c:v>57</c:v>
                </c:pt>
                <c:pt idx="831">
                  <c:v>51</c:v>
                </c:pt>
                <c:pt idx="832">
                  <c:v>40</c:v>
                </c:pt>
                <c:pt idx="833">
                  <c:v>41</c:v>
                </c:pt>
                <c:pt idx="834">
                  <c:v>37</c:v>
                </c:pt>
                <c:pt idx="835">
                  <c:v>34</c:v>
                </c:pt>
                <c:pt idx="836">
                  <c:v>24</c:v>
                </c:pt>
                <c:pt idx="837">
                  <c:v>19</c:v>
                </c:pt>
                <c:pt idx="838">
                  <c:v>11</c:v>
                </c:pt>
                <c:pt idx="839">
                  <c:v>4</c:v>
                </c:pt>
                <c:pt idx="840">
                  <c:v>8</c:v>
                </c:pt>
                <c:pt idx="841">
                  <c:v>-3</c:v>
                </c:pt>
                <c:pt idx="842">
                  <c:v>-1</c:v>
                </c:pt>
                <c:pt idx="843">
                  <c:v>-2</c:v>
                </c:pt>
                <c:pt idx="844">
                  <c:v>-7</c:v>
                </c:pt>
                <c:pt idx="845">
                  <c:v>-10</c:v>
                </c:pt>
                <c:pt idx="846">
                  <c:v>-5</c:v>
                </c:pt>
                <c:pt idx="847">
                  <c:v>-20</c:v>
                </c:pt>
                <c:pt idx="848">
                  <c:v>-18</c:v>
                </c:pt>
                <c:pt idx="849">
                  <c:v>-24</c:v>
                </c:pt>
                <c:pt idx="850">
                  <c:v>-30</c:v>
                </c:pt>
                <c:pt idx="851">
                  <c:v>-31</c:v>
                </c:pt>
                <c:pt idx="852">
                  <c:v>-31</c:v>
                </c:pt>
                <c:pt idx="853">
                  <c:v>-39</c:v>
                </c:pt>
                <c:pt idx="854">
                  <c:v>-41</c:v>
                </c:pt>
                <c:pt idx="855">
                  <c:v>-39</c:v>
                </c:pt>
                <c:pt idx="856">
                  <c:v>-42</c:v>
                </c:pt>
                <c:pt idx="857">
                  <c:v>-48</c:v>
                </c:pt>
                <c:pt idx="858">
                  <c:v>-49</c:v>
                </c:pt>
                <c:pt idx="859">
                  <c:v>-50</c:v>
                </c:pt>
                <c:pt idx="860">
                  <c:v>-56</c:v>
                </c:pt>
                <c:pt idx="861">
                  <c:v>-55</c:v>
                </c:pt>
                <c:pt idx="862">
                  <c:v>-60</c:v>
                </c:pt>
                <c:pt idx="863">
                  <c:v>-57</c:v>
                </c:pt>
                <c:pt idx="864">
                  <c:v>-63</c:v>
                </c:pt>
                <c:pt idx="865">
                  <c:v>-67</c:v>
                </c:pt>
                <c:pt idx="866">
                  <c:v>-71</c:v>
                </c:pt>
                <c:pt idx="867">
                  <c:v>-62</c:v>
                </c:pt>
                <c:pt idx="868">
                  <c:v>-70</c:v>
                </c:pt>
                <c:pt idx="869">
                  <c:v>-68</c:v>
                </c:pt>
                <c:pt idx="870">
                  <c:v>-73</c:v>
                </c:pt>
                <c:pt idx="871">
                  <c:v>-77</c:v>
                </c:pt>
                <c:pt idx="872">
                  <c:v>-77</c:v>
                </c:pt>
                <c:pt idx="873">
                  <c:v>-75</c:v>
                </c:pt>
                <c:pt idx="874">
                  <c:v>-77</c:v>
                </c:pt>
                <c:pt idx="875">
                  <c:v>-88</c:v>
                </c:pt>
                <c:pt idx="876">
                  <c:v>-82</c:v>
                </c:pt>
                <c:pt idx="877">
                  <c:v>-81</c:v>
                </c:pt>
                <c:pt idx="878">
                  <c:v>-83</c:v>
                </c:pt>
                <c:pt idx="879">
                  <c:v>-85</c:v>
                </c:pt>
                <c:pt idx="880">
                  <c:v>-83</c:v>
                </c:pt>
                <c:pt idx="881">
                  <c:v>-88</c:v>
                </c:pt>
                <c:pt idx="882">
                  <c:v>-87</c:v>
                </c:pt>
                <c:pt idx="883">
                  <c:v>-87</c:v>
                </c:pt>
                <c:pt idx="884">
                  <c:v>-91</c:v>
                </c:pt>
                <c:pt idx="885">
                  <c:v>-93</c:v>
                </c:pt>
                <c:pt idx="886">
                  <c:v>-89</c:v>
                </c:pt>
                <c:pt idx="887">
                  <c:v>-94</c:v>
                </c:pt>
                <c:pt idx="888">
                  <c:v>-99</c:v>
                </c:pt>
                <c:pt idx="889">
                  <c:v>-95</c:v>
                </c:pt>
                <c:pt idx="890">
                  <c:v>-89</c:v>
                </c:pt>
                <c:pt idx="891">
                  <c:v>-96</c:v>
                </c:pt>
                <c:pt idx="892">
                  <c:v>-92</c:v>
                </c:pt>
                <c:pt idx="893">
                  <c:v>-89</c:v>
                </c:pt>
                <c:pt idx="894">
                  <c:v>-88</c:v>
                </c:pt>
                <c:pt idx="895">
                  <c:v>-93</c:v>
                </c:pt>
                <c:pt idx="896">
                  <c:v>-96</c:v>
                </c:pt>
                <c:pt idx="897">
                  <c:v>-95</c:v>
                </c:pt>
                <c:pt idx="898">
                  <c:v>-96</c:v>
                </c:pt>
                <c:pt idx="899">
                  <c:v>-101</c:v>
                </c:pt>
                <c:pt idx="900">
                  <c:v>-99</c:v>
                </c:pt>
                <c:pt idx="901">
                  <c:v>-99</c:v>
                </c:pt>
                <c:pt idx="902">
                  <c:v>-101</c:v>
                </c:pt>
                <c:pt idx="903">
                  <c:v>-99</c:v>
                </c:pt>
                <c:pt idx="904">
                  <c:v>-99</c:v>
                </c:pt>
                <c:pt idx="905">
                  <c:v>-99</c:v>
                </c:pt>
                <c:pt idx="906">
                  <c:v>-99</c:v>
                </c:pt>
                <c:pt idx="907">
                  <c:v>-98</c:v>
                </c:pt>
                <c:pt idx="908">
                  <c:v>-98</c:v>
                </c:pt>
                <c:pt idx="909">
                  <c:v>-103</c:v>
                </c:pt>
                <c:pt idx="910">
                  <c:v>-105</c:v>
                </c:pt>
                <c:pt idx="911">
                  <c:v>-104</c:v>
                </c:pt>
                <c:pt idx="912">
                  <c:v>-104</c:v>
                </c:pt>
                <c:pt idx="913">
                  <c:v>-109</c:v>
                </c:pt>
                <c:pt idx="914">
                  <c:v>-103</c:v>
                </c:pt>
                <c:pt idx="915">
                  <c:v>-101</c:v>
                </c:pt>
                <c:pt idx="916">
                  <c:v>-100</c:v>
                </c:pt>
                <c:pt idx="917">
                  <c:v>-103</c:v>
                </c:pt>
                <c:pt idx="918">
                  <c:v>-105</c:v>
                </c:pt>
                <c:pt idx="919">
                  <c:v>-102</c:v>
                </c:pt>
                <c:pt idx="920">
                  <c:v>-105</c:v>
                </c:pt>
                <c:pt idx="921">
                  <c:v>-108</c:v>
                </c:pt>
                <c:pt idx="922">
                  <c:v>-110</c:v>
                </c:pt>
                <c:pt idx="923">
                  <c:v>-109</c:v>
                </c:pt>
                <c:pt idx="924">
                  <c:v>-105</c:v>
                </c:pt>
                <c:pt idx="925">
                  <c:v>-107</c:v>
                </c:pt>
                <c:pt idx="926">
                  <c:v>-101</c:v>
                </c:pt>
                <c:pt idx="927">
                  <c:v>-105</c:v>
                </c:pt>
                <c:pt idx="928">
                  <c:v>-104</c:v>
                </c:pt>
                <c:pt idx="929">
                  <c:v>-100</c:v>
                </c:pt>
                <c:pt idx="930">
                  <c:v>-102</c:v>
                </c:pt>
                <c:pt idx="931">
                  <c:v>-105</c:v>
                </c:pt>
                <c:pt idx="932">
                  <c:v>-107</c:v>
                </c:pt>
                <c:pt idx="933">
                  <c:v>-112</c:v>
                </c:pt>
                <c:pt idx="934">
                  <c:v>-106</c:v>
                </c:pt>
                <c:pt idx="935">
                  <c:v>-111</c:v>
                </c:pt>
                <c:pt idx="936">
                  <c:v>-108</c:v>
                </c:pt>
                <c:pt idx="937">
                  <c:v>-99</c:v>
                </c:pt>
                <c:pt idx="938">
                  <c:v>-96</c:v>
                </c:pt>
                <c:pt idx="939">
                  <c:v>-95</c:v>
                </c:pt>
                <c:pt idx="940">
                  <c:v>-93</c:v>
                </c:pt>
                <c:pt idx="941">
                  <c:v>-96</c:v>
                </c:pt>
                <c:pt idx="942">
                  <c:v>-103</c:v>
                </c:pt>
                <c:pt idx="943">
                  <c:v>-108</c:v>
                </c:pt>
                <c:pt idx="944">
                  <c:v>-111</c:v>
                </c:pt>
                <c:pt idx="945">
                  <c:v>-112</c:v>
                </c:pt>
                <c:pt idx="946">
                  <c:v>-111</c:v>
                </c:pt>
                <c:pt idx="947">
                  <c:v>-114</c:v>
                </c:pt>
                <c:pt idx="948">
                  <c:v>-108</c:v>
                </c:pt>
                <c:pt idx="949">
                  <c:v>-109</c:v>
                </c:pt>
                <c:pt idx="950">
                  <c:v>-107</c:v>
                </c:pt>
                <c:pt idx="951">
                  <c:v>-112</c:v>
                </c:pt>
                <c:pt idx="952">
                  <c:v>-107</c:v>
                </c:pt>
                <c:pt idx="953">
                  <c:v>-107</c:v>
                </c:pt>
                <c:pt idx="954">
                  <c:v>-107</c:v>
                </c:pt>
                <c:pt idx="955">
                  <c:v>-112</c:v>
                </c:pt>
                <c:pt idx="956">
                  <c:v>-111</c:v>
                </c:pt>
                <c:pt idx="957">
                  <c:v>-112</c:v>
                </c:pt>
                <c:pt idx="958">
                  <c:v>-113</c:v>
                </c:pt>
                <c:pt idx="959">
                  <c:v>-111</c:v>
                </c:pt>
                <c:pt idx="960">
                  <c:v>-108</c:v>
                </c:pt>
                <c:pt idx="961">
                  <c:v>-107</c:v>
                </c:pt>
                <c:pt idx="962">
                  <c:v>-105</c:v>
                </c:pt>
                <c:pt idx="963">
                  <c:v>-111</c:v>
                </c:pt>
                <c:pt idx="964">
                  <c:v>-104</c:v>
                </c:pt>
                <c:pt idx="965">
                  <c:v>-108</c:v>
                </c:pt>
                <c:pt idx="966">
                  <c:v>-111</c:v>
                </c:pt>
                <c:pt idx="967">
                  <c:v>-112</c:v>
                </c:pt>
                <c:pt idx="968">
                  <c:v>-109</c:v>
                </c:pt>
                <c:pt idx="969">
                  <c:v>-112</c:v>
                </c:pt>
                <c:pt idx="970">
                  <c:v>-109</c:v>
                </c:pt>
                <c:pt idx="971">
                  <c:v>-110</c:v>
                </c:pt>
                <c:pt idx="972">
                  <c:v>-105</c:v>
                </c:pt>
                <c:pt idx="973">
                  <c:v>-109</c:v>
                </c:pt>
                <c:pt idx="974">
                  <c:v>-105</c:v>
                </c:pt>
                <c:pt idx="975">
                  <c:v>-105</c:v>
                </c:pt>
                <c:pt idx="976">
                  <c:v>-110</c:v>
                </c:pt>
                <c:pt idx="977">
                  <c:v>-111</c:v>
                </c:pt>
                <c:pt idx="978">
                  <c:v>-107</c:v>
                </c:pt>
                <c:pt idx="979">
                  <c:v>-110</c:v>
                </c:pt>
                <c:pt idx="980">
                  <c:v>-114</c:v>
                </c:pt>
                <c:pt idx="981">
                  <c:v>-110</c:v>
                </c:pt>
                <c:pt idx="982">
                  <c:v>-110</c:v>
                </c:pt>
                <c:pt idx="983">
                  <c:v>-109</c:v>
                </c:pt>
                <c:pt idx="984">
                  <c:v>-105</c:v>
                </c:pt>
                <c:pt idx="985">
                  <c:v>-110</c:v>
                </c:pt>
                <c:pt idx="986">
                  <c:v>-106</c:v>
                </c:pt>
                <c:pt idx="987">
                  <c:v>-106</c:v>
                </c:pt>
                <c:pt idx="988">
                  <c:v>-110</c:v>
                </c:pt>
                <c:pt idx="989">
                  <c:v>-108</c:v>
                </c:pt>
                <c:pt idx="990">
                  <c:v>-112</c:v>
                </c:pt>
                <c:pt idx="991">
                  <c:v>-110</c:v>
                </c:pt>
                <c:pt idx="992">
                  <c:v>-111</c:v>
                </c:pt>
                <c:pt idx="993">
                  <c:v>-109</c:v>
                </c:pt>
                <c:pt idx="994">
                  <c:v>-110</c:v>
                </c:pt>
                <c:pt idx="995">
                  <c:v>-106</c:v>
                </c:pt>
                <c:pt idx="996">
                  <c:v>-109</c:v>
                </c:pt>
                <c:pt idx="997">
                  <c:v>-107</c:v>
                </c:pt>
                <c:pt idx="998">
                  <c:v>-105</c:v>
                </c:pt>
                <c:pt idx="999">
                  <c:v>-106</c:v>
                </c:pt>
                <c:pt idx="1000">
                  <c:v>-108</c:v>
                </c:pt>
                <c:pt idx="1001">
                  <c:v>-110</c:v>
                </c:pt>
                <c:pt idx="1002">
                  <c:v>-112</c:v>
                </c:pt>
                <c:pt idx="1003">
                  <c:v>-112</c:v>
                </c:pt>
                <c:pt idx="1004">
                  <c:v>-114</c:v>
                </c:pt>
                <c:pt idx="1005">
                  <c:v>-108</c:v>
                </c:pt>
                <c:pt idx="1006">
                  <c:v>-113</c:v>
                </c:pt>
                <c:pt idx="1007">
                  <c:v>-110</c:v>
                </c:pt>
                <c:pt idx="1008">
                  <c:v>-112</c:v>
                </c:pt>
                <c:pt idx="1009">
                  <c:v>-113</c:v>
                </c:pt>
                <c:pt idx="1010">
                  <c:v>-110</c:v>
                </c:pt>
                <c:pt idx="1011">
                  <c:v>-109</c:v>
                </c:pt>
                <c:pt idx="1012">
                  <c:v>-113</c:v>
                </c:pt>
                <c:pt idx="1013">
                  <c:v>-112</c:v>
                </c:pt>
                <c:pt idx="1014">
                  <c:v>-116</c:v>
                </c:pt>
                <c:pt idx="1015">
                  <c:v>-111</c:v>
                </c:pt>
                <c:pt idx="1016">
                  <c:v>-108</c:v>
                </c:pt>
                <c:pt idx="1017">
                  <c:v>-114</c:v>
                </c:pt>
                <c:pt idx="1018">
                  <c:v>-112</c:v>
                </c:pt>
                <c:pt idx="1019">
                  <c:v>-105</c:v>
                </c:pt>
                <c:pt idx="1020">
                  <c:v>-110</c:v>
                </c:pt>
                <c:pt idx="1021">
                  <c:v>-111</c:v>
                </c:pt>
                <c:pt idx="1022">
                  <c:v>-111</c:v>
                </c:pt>
                <c:pt idx="1023">
                  <c:v>-114</c:v>
                </c:pt>
                <c:pt idx="1024">
                  <c:v>-117</c:v>
                </c:pt>
                <c:pt idx="1025">
                  <c:v>-113</c:v>
                </c:pt>
                <c:pt idx="1026">
                  <c:v>-110</c:v>
                </c:pt>
                <c:pt idx="1027">
                  <c:v>-115</c:v>
                </c:pt>
                <c:pt idx="1028">
                  <c:v>-70</c:v>
                </c:pt>
                <c:pt idx="1029">
                  <c:v>-71</c:v>
                </c:pt>
                <c:pt idx="1030">
                  <c:v>-73</c:v>
                </c:pt>
                <c:pt idx="1031">
                  <c:v>-66</c:v>
                </c:pt>
                <c:pt idx="1032">
                  <c:v>-60</c:v>
                </c:pt>
                <c:pt idx="1033">
                  <c:v>-49</c:v>
                </c:pt>
                <c:pt idx="1034">
                  <c:v>-111</c:v>
                </c:pt>
                <c:pt idx="1035">
                  <c:v>-115</c:v>
                </c:pt>
                <c:pt idx="1036">
                  <c:v>-113</c:v>
                </c:pt>
                <c:pt idx="1037">
                  <c:v>-113</c:v>
                </c:pt>
                <c:pt idx="1038">
                  <c:v>-110</c:v>
                </c:pt>
                <c:pt idx="1039">
                  <c:v>-110</c:v>
                </c:pt>
                <c:pt idx="1040">
                  <c:v>-114</c:v>
                </c:pt>
                <c:pt idx="1041">
                  <c:v>-113</c:v>
                </c:pt>
                <c:pt idx="1042">
                  <c:v>-112</c:v>
                </c:pt>
                <c:pt idx="1043">
                  <c:v>-116</c:v>
                </c:pt>
              </c:numCache>
            </c:numRef>
          </c:yVal>
          <c:smooth val="1"/>
        </c:ser>
        <c:ser>
          <c:idx val="2"/>
          <c:order val="2"/>
          <c:tx>
            <c:strRef>
              <c:f>Raman!$A$4</c:f>
              <c:strCache>
                <c:ptCount val="1"/>
                <c:pt idx="0">
                  <c:v>B. subtilis</c:v>
                </c:pt>
              </c:strCache>
            </c:strRef>
          </c:tx>
          <c:spPr>
            <a:ln w="19050" cap="rnd">
              <a:solidFill>
                <a:schemeClr val="accent3"/>
              </a:solidFill>
              <a:round/>
            </a:ln>
            <a:effectLst/>
          </c:spPr>
          <c:marker>
            <c:symbol val="none"/>
          </c:marker>
          <c:xVal>
            <c:numRef>
              <c:f>Raman!$E$1:$ANH$1</c:f>
              <c:numCache>
                <c:formatCode>General</c:formatCode>
                <c:ptCount val="1044"/>
                <c:pt idx="0">
                  <c:v>160.70099999999999</c:v>
                </c:pt>
                <c:pt idx="1">
                  <c:v>166.74199999999999</c:v>
                </c:pt>
                <c:pt idx="2">
                  <c:v>172.77699999999999</c:v>
                </c:pt>
                <c:pt idx="3">
                  <c:v>178.80500000000001</c:v>
                </c:pt>
                <c:pt idx="4">
                  <c:v>184.82599999999999</c:v>
                </c:pt>
                <c:pt idx="5">
                  <c:v>190.84100000000001</c:v>
                </c:pt>
                <c:pt idx="6">
                  <c:v>196.84899999999999</c:v>
                </c:pt>
                <c:pt idx="7">
                  <c:v>202.85</c:v>
                </c:pt>
                <c:pt idx="8">
                  <c:v>208.845</c:v>
                </c:pt>
                <c:pt idx="9">
                  <c:v>214.833</c:v>
                </c:pt>
                <c:pt idx="10">
                  <c:v>220.815</c:v>
                </c:pt>
                <c:pt idx="11">
                  <c:v>226.78899999999999</c:v>
                </c:pt>
                <c:pt idx="12">
                  <c:v>232.75800000000001</c:v>
                </c:pt>
                <c:pt idx="13">
                  <c:v>238.71899999999999</c:v>
                </c:pt>
                <c:pt idx="14">
                  <c:v>244.67400000000001</c:v>
                </c:pt>
                <c:pt idx="15">
                  <c:v>250.62299999999999</c:v>
                </c:pt>
                <c:pt idx="16">
                  <c:v>256.565</c:v>
                </c:pt>
                <c:pt idx="17">
                  <c:v>262.5</c:v>
                </c:pt>
                <c:pt idx="18">
                  <c:v>268.42899999999997</c:v>
                </c:pt>
                <c:pt idx="19">
                  <c:v>274.351</c:v>
                </c:pt>
                <c:pt idx="20">
                  <c:v>280.267</c:v>
                </c:pt>
                <c:pt idx="21">
                  <c:v>286.17599999999999</c:v>
                </c:pt>
                <c:pt idx="22">
                  <c:v>292.07900000000001</c:v>
                </c:pt>
                <c:pt idx="23">
                  <c:v>297.97500000000002</c:v>
                </c:pt>
                <c:pt idx="24">
                  <c:v>303.86500000000001</c:v>
                </c:pt>
                <c:pt idx="25">
                  <c:v>309.74799999999999</c:v>
                </c:pt>
                <c:pt idx="26">
                  <c:v>315.625</c:v>
                </c:pt>
                <c:pt idx="27">
                  <c:v>321.495</c:v>
                </c:pt>
                <c:pt idx="28">
                  <c:v>327.35899999999998</c:v>
                </c:pt>
                <c:pt idx="29">
                  <c:v>333.21699999999998</c:v>
                </c:pt>
                <c:pt idx="30">
                  <c:v>339.06799999999998</c:v>
                </c:pt>
                <c:pt idx="31">
                  <c:v>344.91199999999998</c:v>
                </c:pt>
                <c:pt idx="32">
                  <c:v>350.75099999999998</c:v>
                </c:pt>
                <c:pt idx="33">
                  <c:v>356.58300000000003</c:v>
                </c:pt>
                <c:pt idx="34">
                  <c:v>362.40800000000002</c:v>
                </c:pt>
                <c:pt idx="35">
                  <c:v>368.22699999999998</c:v>
                </c:pt>
                <c:pt idx="36">
                  <c:v>374.04</c:v>
                </c:pt>
                <c:pt idx="37">
                  <c:v>379.84699999999998</c:v>
                </c:pt>
                <c:pt idx="38">
                  <c:v>385.64699999999999</c:v>
                </c:pt>
                <c:pt idx="39">
                  <c:v>391.44</c:v>
                </c:pt>
                <c:pt idx="40">
                  <c:v>397.22800000000001</c:v>
                </c:pt>
                <c:pt idx="41">
                  <c:v>403.00900000000001</c:v>
                </c:pt>
                <c:pt idx="42">
                  <c:v>408.78399999999999</c:v>
                </c:pt>
                <c:pt idx="43">
                  <c:v>414.553</c:v>
                </c:pt>
                <c:pt idx="44">
                  <c:v>420.315</c:v>
                </c:pt>
                <c:pt idx="45">
                  <c:v>426.07100000000003</c:v>
                </c:pt>
                <c:pt idx="46">
                  <c:v>431.82100000000003</c:v>
                </c:pt>
                <c:pt idx="47">
                  <c:v>437.565</c:v>
                </c:pt>
                <c:pt idx="48">
                  <c:v>443.30200000000002</c:v>
                </c:pt>
                <c:pt idx="49">
                  <c:v>449.03300000000002</c:v>
                </c:pt>
                <c:pt idx="50">
                  <c:v>454.75799999999998</c:v>
                </c:pt>
                <c:pt idx="51">
                  <c:v>460.47699999999998</c:v>
                </c:pt>
                <c:pt idx="52">
                  <c:v>466.18900000000002</c:v>
                </c:pt>
                <c:pt idx="53">
                  <c:v>471.89600000000002</c:v>
                </c:pt>
                <c:pt idx="54">
                  <c:v>477.596</c:v>
                </c:pt>
                <c:pt idx="55">
                  <c:v>483.29</c:v>
                </c:pt>
                <c:pt idx="56">
                  <c:v>488.97800000000001</c:v>
                </c:pt>
                <c:pt idx="57">
                  <c:v>494.66</c:v>
                </c:pt>
                <c:pt idx="58">
                  <c:v>500.33499999999998</c:v>
                </c:pt>
                <c:pt idx="59">
                  <c:v>506.005</c:v>
                </c:pt>
                <c:pt idx="60">
                  <c:v>511.66800000000001</c:v>
                </c:pt>
                <c:pt idx="61">
                  <c:v>517.32500000000005</c:v>
                </c:pt>
                <c:pt idx="62">
                  <c:v>522.97699999999998</c:v>
                </c:pt>
                <c:pt idx="63">
                  <c:v>528.62199999999996</c:v>
                </c:pt>
                <c:pt idx="64">
                  <c:v>534.26099999999997</c:v>
                </c:pt>
                <c:pt idx="65">
                  <c:v>539.89400000000001</c:v>
                </c:pt>
                <c:pt idx="66">
                  <c:v>545.52099999999996</c:v>
                </c:pt>
                <c:pt idx="67">
                  <c:v>551.14099999999996</c:v>
                </c:pt>
                <c:pt idx="68">
                  <c:v>556.75599999999997</c:v>
                </c:pt>
                <c:pt idx="69">
                  <c:v>562.36500000000001</c:v>
                </c:pt>
                <c:pt idx="70">
                  <c:v>567.96799999999996</c:v>
                </c:pt>
                <c:pt idx="71">
                  <c:v>573.56500000000005</c:v>
                </c:pt>
                <c:pt idx="72">
                  <c:v>579.15499999999997</c:v>
                </c:pt>
                <c:pt idx="73">
                  <c:v>584.74</c:v>
                </c:pt>
                <c:pt idx="74">
                  <c:v>590.31899999999996</c:v>
                </c:pt>
                <c:pt idx="75">
                  <c:v>595.89200000000005</c:v>
                </c:pt>
                <c:pt idx="76">
                  <c:v>601.45899999999995</c:v>
                </c:pt>
                <c:pt idx="77">
                  <c:v>607.02</c:v>
                </c:pt>
                <c:pt idx="78">
                  <c:v>612.57500000000005</c:v>
                </c:pt>
                <c:pt idx="79">
                  <c:v>618.12400000000002</c:v>
                </c:pt>
                <c:pt idx="80">
                  <c:v>623.66700000000003</c:v>
                </c:pt>
                <c:pt idx="81">
                  <c:v>629.20399999999995</c:v>
                </c:pt>
                <c:pt idx="82">
                  <c:v>634.73500000000001</c:v>
                </c:pt>
                <c:pt idx="83">
                  <c:v>640.26099999999997</c:v>
                </c:pt>
                <c:pt idx="84">
                  <c:v>645.78099999999995</c:v>
                </c:pt>
                <c:pt idx="85">
                  <c:v>651.29399999999998</c:v>
                </c:pt>
                <c:pt idx="86">
                  <c:v>656.80200000000002</c:v>
                </c:pt>
                <c:pt idx="87">
                  <c:v>662.30399999999997</c:v>
                </c:pt>
                <c:pt idx="88">
                  <c:v>667.8</c:v>
                </c:pt>
                <c:pt idx="89">
                  <c:v>673.29</c:v>
                </c:pt>
                <c:pt idx="90">
                  <c:v>678.77499999999998</c:v>
                </c:pt>
                <c:pt idx="91">
                  <c:v>684.25400000000002</c:v>
                </c:pt>
                <c:pt idx="92">
                  <c:v>689.726</c:v>
                </c:pt>
                <c:pt idx="93">
                  <c:v>695.19299999999998</c:v>
                </c:pt>
                <c:pt idx="94">
                  <c:v>700.65499999999997</c:v>
                </c:pt>
                <c:pt idx="95">
                  <c:v>706.11</c:v>
                </c:pt>
                <c:pt idx="96">
                  <c:v>711.56</c:v>
                </c:pt>
                <c:pt idx="97">
                  <c:v>717.00400000000002</c:v>
                </c:pt>
                <c:pt idx="98">
                  <c:v>722.44200000000001</c:v>
                </c:pt>
                <c:pt idx="99">
                  <c:v>727.87400000000002</c:v>
                </c:pt>
                <c:pt idx="100">
                  <c:v>733.30100000000004</c:v>
                </c:pt>
                <c:pt idx="101">
                  <c:v>738.72199999999998</c:v>
                </c:pt>
                <c:pt idx="102">
                  <c:v>744.13699999999994</c:v>
                </c:pt>
                <c:pt idx="103">
                  <c:v>749.54700000000003</c:v>
                </c:pt>
                <c:pt idx="104">
                  <c:v>754.95100000000002</c:v>
                </c:pt>
                <c:pt idx="105">
                  <c:v>760.34900000000005</c:v>
                </c:pt>
                <c:pt idx="106">
                  <c:v>765.74099999999999</c:v>
                </c:pt>
                <c:pt idx="107">
                  <c:v>771.12800000000004</c:v>
                </c:pt>
                <c:pt idx="108">
                  <c:v>776.50900000000001</c:v>
                </c:pt>
                <c:pt idx="109">
                  <c:v>781.88499999999999</c:v>
                </c:pt>
                <c:pt idx="110">
                  <c:v>787.25400000000002</c:v>
                </c:pt>
                <c:pt idx="111">
                  <c:v>792.61800000000005</c:v>
                </c:pt>
                <c:pt idx="112">
                  <c:v>797.97699999999998</c:v>
                </c:pt>
                <c:pt idx="113">
                  <c:v>803.33</c:v>
                </c:pt>
                <c:pt idx="114">
                  <c:v>808.67700000000002</c:v>
                </c:pt>
                <c:pt idx="115">
                  <c:v>814.01900000000001</c:v>
                </c:pt>
                <c:pt idx="116">
                  <c:v>819.35500000000002</c:v>
                </c:pt>
                <c:pt idx="117">
                  <c:v>824.68600000000004</c:v>
                </c:pt>
                <c:pt idx="118">
                  <c:v>830.01099999999997</c:v>
                </c:pt>
                <c:pt idx="119">
                  <c:v>835.33</c:v>
                </c:pt>
                <c:pt idx="120">
                  <c:v>840.64400000000001</c:v>
                </c:pt>
                <c:pt idx="121">
                  <c:v>845.952</c:v>
                </c:pt>
                <c:pt idx="122">
                  <c:v>851.255</c:v>
                </c:pt>
                <c:pt idx="123">
                  <c:v>856.55200000000002</c:v>
                </c:pt>
                <c:pt idx="124">
                  <c:v>861.84400000000005</c:v>
                </c:pt>
                <c:pt idx="125">
                  <c:v>867.13</c:v>
                </c:pt>
                <c:pt idx="126">
                  <c:v>872.41</c:v>
                </c:pt>
                <c:pt idx="127">
                  <c:v>877.68600000000004</c:v>
                </c:pt>
                <c:pt idx="128">
                  <c:v>882.95500000000004</c:v>
                </c:pt>
                <c:pt idx="129">
                  <c:v>888.21900000000005</c:v>
                </c:pt>
                <c:pt idx="130">
                  <c:v>893.47799999999995</c:v>
                </c:pt>
                <c:pt idx="131">
                  <c:v>898.73099999999999</c:v>
                </c:pt>
                <c:pt idx="132">
                  <c:v>903.97900000000004</c:v>
                </c:pt>
                <c:pt idx="133">
                  <c:v>909.221</c:v>
                </c:pt>
                <c:pt idx="134">
                  <c:v>914.45799999999997</c:v>
                </c:pt>
                <c:pt idx="135">
                  <c:v>919.69</c:v>
                </c:pt>
                <c:pt idx="136">
                  <c:v>924.91600000000005</c:v>
                </c:pt>
                <c:pt idx="137">
                  <c:v>930.13599999999997</c:v>
                </c:pt>
                <c:pt idx="138">
                  <c:v>935.351</c:v>
                </c:pt>
                <c:pt idx="139">
                  <c:v>940.56100000000004</c:v>
                </c:pt>
                <c:pt idx="140">
                  <c:v>945.76599999999996</c:v>
                </c:pt>
                <c:pt idx="141">
                  <c:v>950.96500000000003</c:v>
                </c:pt>
                <c:pt idx="142">
                  <c:v>956.15800000000002</c:v>
                </c:pt>
                <c:pt idx="143">
                  <c:v>961.34699999999998</c:v>
                </c:pt>
                <c:pt idx="144">
                  <c:v>966.529</c:v>
                </c:pt>
                <c:pt idx="145">
                  <c:v>971.70699999999999</c:v>
                </c:pt>
                <c:pt idx="146">
                  <c:v>976.87900000000002</c:v>
                </c:pt>
                <c:pt idx="147">
                  <c:v>982.04600000000005</c:v>
                </c:pt>
                <c:pt idx="148">
                  <c:v>987.20799999999997</c:v>
                </c:pt>
                <c:pt idx="149">
                  <c:v>992.36400000000003</c:v>
                </c:pt>
                <c:pt idx="150">
                  <c:v>997.51499999999999</c:v>
                </c:pt>
                <c:pt idx="151">
                  <c:v>1002.66</c:v>
                </c:pt>
                <c:pt idx="152">
                  <c:v>1007.801</c:v>
                </c:pt>
                <c:pt idx="153">
                  <c:v>1012.936</c:v>
                </c:pt>
                <c:pt idx="154">
                  <c:v>1018.066</c:v>
                </c:pt>
                <c:pt idx="155">
                  <c:v>1023.19</c:v>
                </c:pt>
                <c:pt idx="156">
                  <c:v>1028.309</c:v>
                </c:pt>
                <c:pt idx="157">
                  <c:v>1033.423</c:v>
                </c:pt>
                <c:pt idx="158">
                  <c:v>1038.5319999999999</c:v>
                </c:pt>
                <c:pt idx="159">
                  <c:v>1043.636</c:v>
                </c:pt>
                <c:pt idx="160">
                  <c:v>1048.7339999999999</c:v>
                </c:pt>
                <c:pt idx="161">
                  <c:v>1053.827</c:v>
                </c:pt>
                <c:pt idx="162">
                  <c:v>1058.915</c:v>
                </c:pt>
                <c:pt idx="163">
                  <c:v>1063.998</c:v>
                </c:pt>
                <c:pt idx="164">
                  <c:v>1069.075</c:v>
                </c:pt>
                <c:pt idx="165">
                  <c:v>1074.1469999999999</c:v>
                </c:pt>
                <c:pt idx="166">
                  <c:v>1079.2139999999999</c:v>
                </c:pt>
                <c:pt idx="167">
                  <c:v>1084.2760000000001</c:v>
                </c:pt>
                <c:pt idx="168">
                  <c:v>1089.3330000000001</c:v>
                </c:pt>
                <c:pt idx="169">
                  <c:v>1094.385</c:v>
                </c:pt>
                <c:pt idx="170">
                  <c:v>1099.431</c:v>
                </c:pt>
                <c:pt idx="171">
                  <c:v>1104.472</c:v>
                </c:pt>
                <c:pt idx="172">
                  <c:v>1109.509</c:v>
                </c:pt>
                <c:pt idx="173">
                  <c:v>1114.54</c:v>
                </c:pt>
                <c:pt idx="174">
                  <c:v>1119.5650000000001</c:v>
                </c:pt>
                <c:pt idx="175">
                  <c:v>1124.586</c:v>
                </c:pt>
                <c:pt idx="176">
                  <c:v>1129.6020000000001</c:v>
                </c:pt>
                <c:pt idx="177">
                  <c:v>1134.6130000000001</c:v>
                </c:pt>
                <c:pt idx="178">
                  <c:v>1139.6179999999999</c:v>
                </c:pt>
                <c:pt idx="179">
                  <c:v>1144.6189999999999</c:v>
                </c:pt>
                <c:pt idx="180">
                  <c:v>1149.614</c:v>
                </c:pt>
                <c:pt idx="181">
                  <c:v>1154.604</c:v>
                </c:pt>
                <c:pt idx="182">
                  <c:v>1159.5889999999999</c:v>
                </c:pt>
                <c:pt idx="183">
                  <c:v>1164.57</c:v>
                </c:pt>
                <c:pt idx="184">
                  <c:v>1169.5450000000001</c:v>
                </c:pt>
                <c:pt idx="185">
                  <c:v>1174.5150000000001</c:v>
                </c:pt>
                <c:pt idx="186">
                  <c:v>1179.48</c:v>
                </c:pt>
                <c:pt idx="187">
                  <c:v>1184.44</c:v>
                </c:pt>
                <c:pt idx="188">
                  <c:v>1189.395</c:v>
                </c:pt>
                <c:pt idx="189">
                  <c:v>1194.345</c:v>
                </c:pt>
                <c:pt idx="190">
                  <c:v>1199.29</c:v>
                </c:pt>
                <c:pt idx="191">
                  <c:v>1204.23</c:v>
                </c:pt>
                <c:pt idx="192">
                  <c:v>1209.165</c:v>
                </c:pt>
                <c:pt idx="193">
                  <c:v>1214.095</c:v>
                </c:pt>
                <c:pt idx="194">
                  <c:v>1219.021</c:v>
                </c:pt>
                <c:pt idx="195">
                  <c:v>1223.941</c:v>
                </c:pt>
                <c:pt idx="196">
                  <c:v>1228.856</c:v>
                </c:pt>
                <c:pt idx="197">
                  <c:v>1233.7660000000001</c:v>
                </c:pt>
                <c:pt idx="198">
                  <c:v>1238.672</c:v>
                </c:pt>
                <c:pt idx="199">
                  <c:v>1243.5719999999999</c:v>
                </c:pt>
                <c:pt idx="200">
                  <c:v>1248.4670000000001</c:v>
                </c:pt>
                <c:pt idx="201">
                  <c:v>1253.3579999999999</c:v>
                </c:pt>
                <c:pt idx="202">
                  <c:v>1258.2439999999999</c:v>
                </c:pt>
                <c:pt idx="203">
                  <c:v>1263.124</c:v>
                </c:pt>
                <c:pt idx="204">
                  <c:v>1268</c:v>
                </c:pt>
                <c:pt idx="205">
                  <c:v>1272.8710000000001</c:v>
                </c:pt>
                <c:pt idx="206">
                  <c:v>1277.7370000000001</c:v>
                </c:pt>
                <c:pt idx="207">
                  <c:v>1282.5989999999999</c:v>
                </c:pt>
                <c:pt idx="208">
                  <c:v>1287.4549999999999</c:v>
                </c:pt>
                <c:pt idx="209">
                  <c:v>1292.306</c:v>
                </c:pt>
                <c:pt idx="210">
                  <c:v>1297.153</c:v>
                </c:pt>
                <c:pt idx="211">
                  <c:v>1301.9949999999999</c:v>
                </c:pt>
                <c:pt idx="212">
                  <c:v>1306.8320000000001</c:v>
                </c:pt>
                <c:pt idx="213">
                  <c:v>1311.664</c:v>
                </c:pt>
                <c:pt idx="214">
                  <c:v>1316.491</c:v>
                </c:pt>
                <c:pt idx="215">
                  <c:v>1321.3140000000001</c:v>
                </c:pt>
                <c:pt idx="216">
                  <c:v>1326.1320000000001</c:v>
                </c:pt>
                <c:pt idx="217">
                  <c:v>1330.9449999999999</c:v>
                </c:pt>
                <c:pt idx="218">
                  <c:v>1335.7529999999999</c:v>
                </c:pt>
                <c:pt idx="219">
                  <c:v>1340.556</c:v>
                </c:pt>
                <c:pt idx="220">
                  <c:v>1345.354</c:v>
                </c:pt>
                <c:pt idx="221">
                  <c:v>1350.1479999999999</c:v>
                </c:pt>
                <c:pt idx="222">
                  <c:v>1354.9369999999999</c:v>
                </c:pt>
                <c:pt idx="223">
                  <c:v>1359.722</c:v>
                </c:pt>
                <c:pt idx="224">
                  <c:v>1364.501</c:v>
                </c:pt>
                <c:pt idx="225">
                  <c:v>1369.2760000000001</c:v>
                </c:pt>
                <c:pt idx="226">
                  <c:v>1374.046</c:v>
                </c:pt>
                <c:pt idx="227">
                  <c:v>1378.8109999999999</c:v>
                </c:pt>
                <c:pt idx="228">
                  <c:v>1383.5719999999999</c:v>
                </c:pt>
                <c:pt idx="229">
                  <c:v>1388.327</c:v>
                </c:pt>
                <c:pt idx="230">
                  <c:v>1393.079</c:v>
                </c:pt>
                <c:pt idx="231">
                  <c:v>1397.825</c:v>
                </c:pt>
                <c:pt idx="232">
                  <c:v>1402.567</c:v>
                </c:pt>
                <c:pt idx="233">
                  <c:v>1407.3040000000001</c:v>
                </c:pt>
                <c:pt idx="234">
                  <c:v>1412.0360000000001</c:v>
                </c:pt>
                <c:pt idx="235">
                  <c:v>1416.7639999999999</c:v>
                </c:pt>
                <c:pt idx="236">
                  <c:v>1421.4870000000001</c:v>
                </c:pt>
                <c:pt idx="237">
                  <c:v>1426.2049999999999</c:v>
                </c:pt>
                <c:pt idx="238">
                  <c:v>1430.9190000000001</c:v>
                </c:pt>
                <c:pt idx="239">
                  <c:v>1435.6279999999999</c:v>
                </c:pt>
                <c:pt idx="240">
                  <c:v>1440.3330000000001</c:v>
                </c:pt>
                <c:pt idx="241">
                  <c:v>1445.0319999999999</c:v>
                </c:pt>
                <c:pt idx="242">
                  <c:v>1449.7270000000001</c:v>
                </c:pt>
                <c:pt idx="243">
                  <c:v>1454.4179999999999</c:v>
                </c:pt>
                <c:pt idx="244">
                  <c:v>1459.104</c:v>
                </c:pt>
                <c:pt idx="245">
                  <c:v>1463.7850000000001</c:v>
                </c:pt>
                <c:pt idx="246">
                  <c:v>1468.462</c:v>
                </c:pt>
                <c:pt idx="247">
                  <c:v>1473.134</c:v>
                </c:pt>
                <c:pt idx="248">
                  <c:v>1477.8019999999999</c:v>
                </c:pt>
                <c:pt idx="249">
                  <c:v>1482.4649999999999</c:v>
                </c:pt>
                <c:pt idx="250">
                  <c:v>1487.123</c:v>
                </c:pt>
                <c:pt idx="251">
                  <c:v>1491.777</c:v>
                </c:pt>
                <c:pt idx="252">
                  <c:v>1496.4259999999999</c:v>
                </c:pt>
                <c:pt idx="253">
                  <c:v>1501.0709999999999</c:v>
                </c:pt>
                <c:pt idx="254">
                  <c:v>1505.711</c:v>
                </c:pt>
                <c:pt idx="255">
                  <c:v>1510.347</c:v>
                </c:pt>
                <c:pt idx="256">
                  <c:v>1514.9780000000001</c:v>
                </c:pt>
                <c:pt idx="257">
                  <c:v>1519.604</c:v>
                </c:pt>
                <c:pt idx="258">
                  <c:v>1524.2260000000001</c:v>
                </c:pt>
                <c:pt idx="259">
                  <c:v>1528.8440000000001</c:v>
                </c:pt>
                <c:pt idx="260">
                  <c:v>1533.4570000000001</c:v>
                </c:pt>
                <c:pt idx="261">
                  <c:v>1538.0650000000001</c:v>
                </c:pt>
                <c:pt idx="262">
                  <c:v>1542.6690000000001</c:v>
                </c:pt>
                <c:pt idx="263">
                  <c:v>1547.269</c:v>
                </c:pt>
                <c:pt idx="264">
                  <c:v>1551.864</c:v>
                </c:pt>
                <c:pt idx="265">
                  <c:v>1556.454</c:v>
                </c:pt>
                <c:pt idx="266">
                  <c:v>1561.0409999999999</c:v>
                </c:pt>
                <c:pt idx="267">
                  <c:v>1565.6220000000001</c:v>
                </c:pt>
                <c:pt idx="268">
                  <c:v>1570.1990000000001</c:v>
                </c:pt>
                <c:pt idx="269">
                  <c:v>1574.7719999999999</c:v>
                </c:pt>
                <c:pt idx="270">
                  <c:v>1579.34</c:v>
                </c:pt>
                <c:pt idx="271">
                  <c:v>1583.904</c:v>
                </c:pt>
                <c:pt idx="272">
                  <c:v>1588.4639999999999</c:v>
                </c:pt>
                <c:pt idx="273">
                  <c:v>1593.019</c:v>
                </c:pt>
                <c:pt idx="274">
                  <c:v>1597.569</c:v>
                </c:pt>
                <c:pt idx="275">
                  <c:v>1602.115</c:v>
                </c:pt>
                <c:pt idx="276">
                  <c:v>1606.6569999999999</c:v>
                </c:pt>
                <c:pt idx="277">
                  <c:v>1611.1949999999999</c:v>
                </c:pt>
                <c:pt idx="278">
                  <c:v>1615.7280000000001</c:v>
                </c:pt>
                <c:pt idx="279">
                  <c:v>1620.2560000000001</c:v>
                </c:pt>
                <c:pt idx="280">
                  <c:v>1624.78</c:v>
                </c:pt>
                <c:pt idx="281">
                  <c:v>1629.3</c:v>
                </c:pt>
                <c:pt idx="282">
                  <c:v>1633.816</c:v>
                </c:pt>
                <c:pt idx="283">
                  <c:v>1638.327</c:v>
                </c:pt>
                <c:pt idx="284">
                  <c:v>1642.8340000000001</c:v>
                </c:pt>
                <c:pt idx="285">
                  <c:v>1647.336</c:v>
                </c:pt>
                <c:pt idx="286">
                  <c:v>1651.8340000000001</c:v>
                </c:pt>
                <c:pt idx="287">
                  <c:v>1656.328</c:v>
                </c:pt>
                <c:pt idx="288">
                  <c:v>1660.817</c:v>
                </c:pt>
                <c:pt idx="289">
                  <c:v>1665.3019999999999</c:v>
                </c:pt>
                <c:pt idx="290">
                  <c:v>1669.7829999999999</c:v>
                </c:pt>
                <c:pt idx="291">
                  <c:v>1674.259</c:v>
                </c:pt>
                <c:pt idx="292">
                  <c:v>1678.732</c:v>
                </c:pt>
                <c:pt idx="293">
                  <c:v>1683.1990000000001</c:v>
                </c:pt>
                <c:pt idx="294">
                  <c:v>1687.663</c:v>
                </c:pt>
                <c:pt idx="295">
                  <c:v>1692.1220000000001</c:v>
                </c:pt>
                <c:pt idx="296">
                  <c:v>1696.577</c:v>
                </c:pt>
                <c:pt idx="297">
                  <c:v>1701.028</c:v>
                </c:pt>
                <c:pt idx="298">
                  <c:v>1705.4739999999999</c:v>
                </c:pt>
                <c:pt idx="299">
                  <c:v>1709.9169999999999</c:v>
                </c:pt>
                <c:pt idx="300">
                  <c:v>1714.355</c:v>
                </c:pt>
                <c:pt idx="301">
                  <c:v>1718.788</c:v>
                </c:pt>
                <c:pt idx="302">
                  <c:v>1723.2180000000001</c:v>
                </c:pt>
                <c:pt idx="303">
                  <c:v>1727.643</c:v>
                </c:pt>
                <c:pt idx="304">
                  <c:v>1732.0640000000001</c:v>
                </c:pt>
                <c:pt idx="305">
                  <c:v>1736.481</c:v>
                </c:pt>
                <c:pt idx="306">
                  <c:v>1740.893</c:v>
                </c:pt>
                <c:pt idx="307">
                  <c:v>1745.3009999999999</c:v>
                </c:pt>
                <c:pt idx="308">
                  <c:v>1749.7049999999999</c:v>
                </c:pt>
                <c:pt idx="309">
                  <c:v>1754.105</c:v>
                </c:pt>
                <c:pt idx="310">
                  <c:v>1758.501</c:v>
                </c:pt>
                <c:pt idx="311">
                  <c:v>1762.893</c:v>
                </c:pt>
                <c:pt idx="312">
                  <c:v>1767.28</c:v>
                </c:pt>
                <c:pt idx="313">
                  <c:v>1771.663</c:v>
                </c:pt>
                <c:pt idx="314">
                  <c:v>1776.0419999999999</c:v>
                </c:pt>
                <c:pt idx="315">
                  <c:v>1780.4169999999999</c:v>
                </c:pt>
                <c:pt idx="316">
                  <c:v>1784.787</c:v>
                </c:pt>
                <c:pt idx="317">
                  <c:v>1789.154</c:v>
                </c:pt>
                <c:pt idx="318">
                  <c:v>1793.5160000000001</c:v>
                </c:pt>
                <c:pt idx="319">
                  <c:v>1797.874</c:v>
                </c:pt>
                <c:pt idx="320">
                  <c:v>1802.2280000000001</c:v>
                </c:pt>
                <c:pt idx="321">
                  <c:v>1806.578</c:v>
                </c:pt>
                <c:pt idx="322">
                  <c:v>1810.924</c:v>
                </c:pt>
                <c:pt idx="323">
                  <c:v>1815.2660000000001</c:v>
                </c:pt>
                <c:pt idx="324">
                  <c:v>1819.6030000000001</c:v>
                </c:pt>
                <c:pt idx="325">
                  <c:v>1823.9369999999999</c:v>
                </c:pt>
                <c:pt idx="326">
                  <c:v>1828.2660000000001</c:v>
                </c:pt>
                <c:pt idx="327">
                  <c:v>1832.5909999999999</c:v>
                </c:pt>
                <c:pt idx="328">
                  <c:v>1836.913</c:v>
                </c:pt>
                <c:pt idx="329">
                  <c:v>1841.23</c:v>
                </c:pt>
                <c:pt idx="330">
                  <c:v>1845.5429999999999</c:v>
                </c:pt>
                <c:pt idx="331">
                  <c:v>1849.8520000000001</c:v>
                </c:pt>
                <c:pt idx="332">
                  <c:v>1854.1559999999999</c:v>
                </c:pt>
                <c:pt idx="333">
                  <c:v>1858.4570000000001</c:v>
                </c:pt>
                <c:pt idx="334">
                  <c:v>1862.7539999999999</c:v>
                </c:pt>
                <c:pt idx="335">
                  <c:v>1867.047</c:v>
                </c:pt>
                <c:pt idx="336">
                  <c:v>1871.335</c:v>
                </c:pt>
                <c:pt idx="337">
                  <c:v>1875.62</c:v>
                </c:pt>
                <c:pt idx="338">
                  <c:v>1879.9</c:v>
                </c:pt>
                <c:pt idx="339">
                  <c:v>1884.1769999999999</c:v>
                </c:pt>
                <c:pt idx="340">
                  <c:v>1888.4490000000001</c:v>
                </c:pt>
                <c:pt idx="341">
                  <c:v>1892.7180000000001</c:v>
                </c:pt>
                <c:pt idx="342">
                  <c:v>1896.982</c:v>
                </c:pt>
                <c:pt idx="343">
                  <c:v>1901.2429999999999</c:v>
                </c:pt>
                <c:pt idx="344">
                  <c:v>1905.499</c:v>
                </c:pt>
                <c:pt idx="345">
                  <c:v>1909.752</c:v>
                </c:pt>
                <c:pt idx="346">
                  <c:v>1914</c:v>
                </c:pt>
                <c:pt idx="347">
                  <c:v>1918.2449999999999</c:v>
                </c:pt>
                <c:pt idx="348">
                  <c:v>1922.4849999999999</c:v>
                </c:pt>
                <c:pt idx="349">
                  <c:v>1926.722</c:v>
                </c:pt>
                <c:pt idx="350">
                  <c:v>1930.954</c:v>
                </c:pt>
                <c:pt idx="351">
                  <c:v>1935.183</c:v>
                </c:pt>
                <c:pt idx="352">
                  <c:v>1939.4079999999999</c:v>
                </c:pt>
                <c:pt idx="353">
                  <c:v>1943.6279999999999</c:v>
                </c:pt>
                <c:pt idx="354">
                  <c:v>1947.845</c:v>
                </c:pt>
                <c:pt idx="355">
                  <c:v>1952.058</c:v>
                </c:pt>
                <c:pt idx="356">
                  <c:v>1956.2670000000001</c:v>
                </c:pt>
                <c:pt idx="357">
                  <c:v>1960.472</c:v>
                </c:pt>
                <c:pt idx="358">
                  <c:v>1964.673</c:v>
                </c:pt>
                <c:pt idx="359">
                  <c:v>1968.87</c:v>
                </c:pt>
                <c:pt idx="360">
                  <c:v>1973.0630000000001</c:v>
                </c:pt>
                <c:pt idx="361">
                  <c:v>1977.252</c:v>
                </c:pt>
                <c:pt idx="362">
                  <c:v>1981.4380000000001</c:v>
                </c:pt>
                <c:pt idx="363">
                  <c:v>1985.6189999999999</c:v>
                </c:pt>
                <c:pt idx="364">
                  <c:v>1989.797</c:v>
                </c:pt>
                <c:pt idx="365">
                  <c:v>1993.971</c:v>
                </c:pt>
                <c:pt idx="366">
                  <c:v>1998.14</c:v>
                </c:pt>
                <c:pt idx="367">
                  <c:v>2002.306</c:v>
                </c:pt>
                <c:pt idx="368">
                  <c:v>2006.4690000000001</c:v>
                </c:pt>
                <c:pt idx="369">
                  <c:v>2010.627</c:v>
                </c:pt>
                <c:pt idx="370">
                  <c:v>2014.7809999999999</c:v>
                </c:pt>
                <c:pt idx="371">
                  <c:v>2018.932</c:v>
                </c:pt>
                <c:pt idx="372">
                  <c:v>2023.078</c:v>
                </c:pt>
                <c:pt idx="373">
                  <c:v>2027.221</c:v>
                </c:pt>
                <c:pt idx="374">
                  <c:v>2031.36</c:v>
                </c:pt>
                <c:pt idx="375">
                  <c:v>2035.4949999999999</c:v>
                </c:pt>
                <c:pt idx="376">
                  <c:v>2039.627</c:v>
                </c:pt>
                <c:pt idx="377">
                  <c:v>2043.7539999999999</c:v>
                </c:pt>
                <c:pt idx="378">
                  <c:v>2047.8779999999999</c:v>
                </c:pt>
                <c:pt idx="379">
                  <c:v>2051.998</c:v>
                </c:pt>
                <c:pt idx="380">
                  <c:v>2056.114</c:v>
                </c:pt>
                <c:pt idx="381">
                  <c:v>2060.2260000000001</c:v>
                </c:pt>
                <c:pt idx="382">
                  <c:v>2064.3339999999998</c:v>
                </c:pt>
                <c:pt idx="383">
                  <c:v>2068.4389999999999</c:v>
                </c:pt>
                <c:pt idx="384">
                  <c:v>2072.54</c:v>
                </c:pt>
                <c:pt idx="385">
                  <c:v>2076.6370000000002</c:v>
                </c:pt>
                <c:pt idx="386">
                  <c:v>2080.73</c:v>
                </c:pt>
                <c:pt idx="387">
                  <c:v>2084.8200000000002</c:v>
                </c:pt>
                <c:pt idx="388">
                  <c:v>2088.9059999999999</c:v>
                </c:pt>
                <c:pt idx="389">
                  <c:v>2092.9879999999998</c:v>
                </c:pt>
                <c:pt idx="390">
                  <c:v>2097.0659999999998</c:v>
                </c:pt>
                <c:pt idx="391">
                  <c:v>2101.14</c:v>
                </c:pt>
                <c:pt idx="392">
                  <c:v>2105.2109999999998</c:v>
                </c:pt>
                <c:pt idx="393">
                  <c:v>2109.2779999999998</c:v>
                </c:pt>
                <c:pt idx="394">
                  <c:v>2113.3420000000001</c:v>
                </c:pt>
                <c:pt idx="395">
                  <c:v>2117.4009999999998</c:v>
                </c:pt>
                <c:pt idx="396">
                  <c:v>2121.4569999999999</c:v>
                </c:pt>
                <c:pt idx="397">
                  <c:v>2125.509</c:v>
                </c:pt>
                <c:pt idx="398">
                  <c:v>2129.558</c:v>
                </c:pt>
                <c:pt idx="399">
                  <c:v>2133.6019999999999</c:v>
                </c:pt>
                <c:pt idx="400">
                  <c:v>2137.643</c:v>
                </c:pt>
                <c:pt idx="401">
                  <c:v>2141.681</c:v>
                </c:pt>
                <c:pt idx="402">
                  <c:v>2145.7139999999999</c:v>
                </c:pt>
                <c:pt idx="403">
                  <c:v>2149.7440000000001</c:v>
                </c:pt>
                <c:pt idx="404">
                  <c:v>2153.77</c:v>
                </c:pt>
                <c:pt idx="405">
                  <c:v>2157.7930000000001</c:v>
                </c:pt>
                <c:pt idx="406">
                  <c:v>2161.8119999999999</c:v>
                </c:pt>
                <c:pt idx="407">
                  <c:v>2165.8270000000002</c:v>
                </c:pt>
                <c:pt idx="408">
                  <c:v>2169.8380000000002</c:v>
                </c:pt>
                <c:pt idx="409">
                  <c:v>2173.846</c:v>
                </c:pt>
                <c:pt idx="410">
                  <c:v>2177.8510000000001</c:v>
                </c:pt>
                <c:pt idx="411">
                  <c:v>2181.8510000000001</c:v>
                </c:pt>
                <c:pt idx="412">
                  <c:v>2185.848</c:v>
                </c:pt>
                <c:pt idx="413">
                  <c:v>2189.8409999999999</c:v>
                </c:pt>
                <c:pt idx="414">
                  <c:v>2193.8310000000001</c:v>
                </c:pt>
                <c:pt idx="415">
                  <c:v>2197.817</c:v>
                </c:pt>
                <c:pt idx="416">
                  <c:v>2201.799</c:v>
                </c:pt>
                <c:pt idx="417">
                  <c:v>2205.7779999999998</c:v>
                </c:pt>
                <c:pt idx="418">
                  <c:v>2209.7530000000002</c:v>
                </c:pt>
                <c:pt idx="419">
                  <c:v>2213.7249999999999</c:v>
                </c:pt>
                <c:pt idx="420">
                  <c:v>2217.6930000000002</c:v>
                </c:pt>
                <c:pt idx="421">
                  <c:v>2221.6570000000002</c:v>
                </c:pt>
                <c:pt idx="422">
                  <c:v>2225.6179999999999</c:v>
                </c:pt>
                <c:pt idx="423">
                  <c:v>2229.5749999999998</c:v>
                </c:pt>
                <c:pt idx="424">
                  <c:v>2233.529</c:v>
                </c:pt>
                <c:pt idx="425">
                  <c:v>2237.4789999999998</c:v>
                </c:pt>
                <c:pt idx="426">
                  <c:v>2241.4250000000002</c:v>
                </c:pt>
                <c:pt idx="427">
                  <c:v>2245.3679999999999</c:v>
                </c:pt>
                <c:pt idx="428">
                  <c:v>2249.3069999999998</c:v>
                </c:pt>
                <c:pt idx="429">
                  <c:v>2253.2429999999999</c:v>
                </c:pt>
                <c:pt idx="430">
                  <c:v>2257.1750000000002</c:v>
                </c:pt>
                <c:pt idx="431">
                  <c:v>2261.1039999999998</c:v>
                </c:pt>
                <c:pt idx="432">
                  <c:v>2265.029</c:v>
                </c:pt>
                <c:pt idx="433">
                  <c:v>2268.9499999999998</c:v>
                </c:pt>
                <c:pt idx="434">
                  <c:v>2272.8679999999999</c:v>
                </c:pt>
                <c:pt idx="435">
                  <c:v>2276.7829999999999</c:v>
                </c:pt>
                <c:pt idx="436">
                  <c:v>2280.694</c:v>
                </c:pt>
                <c:pt idx="437">
                  <c:v>2284.6010000000001</c:v>
                </c:pt>
                <c:pt idx="438">
                  <c:v>2288.5050000000001</c:v>
                </c:pt>
                <c:pt idx="439">
                  <c:v>2292.4050000000002</c:v>
                </c:pt>
                <c:pt idx="440">
                  <c:v>2296.3020000000001</c:v>
                </c:pt>
                <c:pt idx="441">
                  <c:v>2300.1950000000002</c:v>
                </c:pt>
                <c:pt idx="442">
                  <c:v>2304.085</c:v>
                </c:pt>
                <c:pt idx="443">
                  <c:v>2307.971</c:v>
                </c:pt>
                <c:pt idx="444">
                  <c:v>2311.8539999999998</c:v>
                </c:pt>
                <c:pt idx="445">
                  <c:v>2315.7339999999999</c:v>
                </c:pt>
                <c:pt idx="446">
                  <c:v>2319.6089999999999</c:v>
                </c:pt>
                <c:pt idx="447">
                  <c:v>2323.482</c:v>
                </c:pt>
                <c:pt idx="448">
                  <c:v>2327.3510000000001</c:v>
                </c:pt>
                <c:pt idx="449">
                  <c:v>2331.2159999999999</c:v>
                </c:pt>
                <c:pt idx="450">
                  <c:v>2335.078</c:v>
                </c:pt>
                <c:pt idx="451">
                  <c:v>2338.9369999999999</c:v>
                </c:pt>
                <c:pt idx="452">
                  <c:v>2342.7919999999999</c:v>
                </c:pt>
                <c:pt idx="453">
                  <c:v>2346.643</c:v>
                </c:pt>
                <c:pt idx="454">
                  <c:v>2350.4920000000002</c:v>
                </c:pt>
                <c:pt idx="455">
                  <c:v>2354.3359999999998</c:v>
                </c:pt>
                <c:pt idx="456">
                  <c:v>2358.1779999999999</c:v>
                </c:pt>
                <c:pt idx="457">
                  <c:v>2362.0149999999999</c:v>
                </c:pt>
                <c:pt idx="458">
                  <c:v>2365.85</c:v>
                </c:pt>
                <c:pt idx="459">
                  <c:v>2369.681</c:v>
                </c:pt>
                <c:pt idx="460">
                  <c:v>2373.5079999999998</c:v>
                </c:pt>
                <c:pt idx="461">
                  <c:v>2377.3330000000001</c:v>
                </c:pt>
                <c:pt idx="462">
                  <c:v>2381.1529999999998</c:v>
                </c:pt>
                <c:pt idx="463">
                  <c:v>2384.971</c:v>
                </c:pt>
                <c:pt idx="464">
                  <c:v>2388.7849999999999</c:v>
                </c:pt>
                <c:pt idx="465">
                  <c:v>2392.5949999999998</c:v>
                </c:pt>
                <c:pt idx="466">
                  <c:v>2396.402</c:v>
                </c:pt>
                <c:pt idx="467">
                  <c:v>2400.2060000000001</c:v>
                </c:pt>
                <c:pt idx="468">
                  <c:v>2404.0070000000001</c:v>
                </c:pt>
                <c:pt idx="469">
                  <c:v>2407.8040000000001</c:v>
                </c:pt>
                <c:pt idx="470">
                  <c:v>2411.5970000000002</c:v>
                </c:pt>
                <c:pt idx="471">
                  <c:v>2415.3879999999999</c:v>
                </c:pt>
                <c:pt idx="472">
                  <c:v>2419.174</c:v>
                </c:pt>
                <c:pt idx="473">
                  <c:v>2422.9580000000001</c:v>
                </c:pt>
                <c:pt idx="474">
                  <c:v>2426.7379999999998</c:v>
                </c:pt>
                <c:pt idx="475">
                  <c:v>2430.5149999999999</c:v>
                </c:pt>
                <c:pt idx="476">
                  <c:v>2434.2890000000002</c:v>
                </c:pt>
                <c:pt idx="477">
                  <c:v>2438.0590000000002</c:v>
                </c:pt>
                <c:pt idx="478">
                  <c:v>2441.8249999999998</c:v>
                </c:pt>
                <c:pt idx="479">
                  <c:v>2445.5889999999999</c:v>
                </c:pt>
                <c:pt idx="480">
                  <c:v>2449.3490000000002</c:v>
                </c:pt>
                <c:pt idx="481">
                  <c:v>2453.1060000000002</c:v>
                </c:pt>
                <c:pt idx="482">
                  <c:v>2456.8589999999999</c:v>
                </c:pt>
                <c:pt idx="483">
                  <c:v>2460.61</c:v>
                </c:pt>
                <c:pt idx="484">
                  <c:v>2464.3560000000002</c:v>
                </c:pt>
                <c:pt idx="485">
                  <c:v>2468.1</c:v>
                </c:pt>
                <c:pt idx="486">
                  <c:v>2471.84</c:v>
                </c:pt>
                <c:pt idx="487">
                  <c:v>2475.5770000000002</c:v>
                </c:pt>
                <c:pt idx="488">
                  <c:v>2479.3110000000001</c:v>
                </c:pt>
                <c:pt idx="489">
                  <c:v>2483.0410000000002</c:v>
                </c:pt>
                <c:pt idx="490">
                  <c:v>2486.768</c:v>
                </c:pt>
                <c:pt idx="491">
                  <c:v>2490.4920000000002</c:v>
                </c:pt>
                <c:pt idx="492">
                  <c:v>2494.2130000000002</c:v>
                </c:pt>
                <c:pt idx="493">
                  <c:v>2497.9299999999998</c:v>
                </c:pt>
                <c:pt idx="494">
                  <c:v>2501.6439999999998</c:v>
                </c:pt>
                <c:pt idx="495">
                  <c:v>2505.355</c:v>
                </c:pt>
                <c:pt idx="496">
                  <c:v>2509.0619999999999</c:v>
                </c:pt>
                <c:pt idx="497">
                  <c:v>2512.7660000000001</c:v>
                </c:pt>
                <c:pt idx="498">
                  <c:v>2516.4670000000001</c:v>
                </c:pt>
                <c:pt idx="499">
                  <c:v>2520.165</c:v>
                </c:pt>
                <c:pt idx="500">
                  <c:v>2523.8589999999999</c:v>
                </c:pt>
                <c:pt idx="501">
                  <c:v>2527.5509999999999</c:v>
                </c:pt>
                <c:pt idx="502">
                  <c:v>2531.239</c:v>
                </c:pt>
                <c:pt idx="503">
                  <c:v>2534.9229999999998</c:v>
                </c:pt>
                <c:pt idx="504">
                  <c:v>2538.605</c:v>
                </c:pt>
                <c:pt idx="505">
                  <c:v>2542.2829999999999</c:v>
                </c:pt>
                <c:pt idx="506">
                  <c:v>2545.9580000000001</c:v>
                </c:pt>
                <c:pt idx="507">
                  <c:v>2549.63</c:v>
                </c:pt>
                <c:pt idx="508">
                  <c:v>2553.299</c:v>
                </c:pt>
                <c:pt idx="509">
                  <c:v>2556.9639999999999</c:v>
                </c:pt>
                <c:pt idx="510">
                  <c:v>2560.6260000000002</c:v>
                </c:pt>
                <c:pt idx="511">
                  <c:v>2564.2849999999999</c:v>
                </c:pt>
                <c:pt idx="512">
                  <c:v>2567.9409999999998</c:v>
                </c:pt>
                <c:pt idx="513">
                  <c:v>2571.5940000000001</c:v>
                </c:pt>
                <c:pt idx="514">
                  <c:v>2575.2429999999999</c:v>
                </c:pt>
                <c:pt idx="515">
                  <c:v>2578.89</c:v>
                </c:pt>
                <c:pt idx="516">
                  <c:v>2582.5329999999999</c:v>
                </c:pt>
                <c:pt idx="517">
                  <c:v>2586.1729999999998</c:v>
                </c:pt>
                <c:pt idx="518">
                  <c:v>2589.8090000000002</c:v>
                </c:pt>
                <c:pt idx="519">
                  <c:v>2593.4430000000002</c:v>
                </c:pt>
                <c:pt idx="520">
                  <c:v>2597.0729999999999</c:v>
                </c:pt>
                <c:pt idx="521">
                  <c:v>2600.701</c:v>
                </c:pt>
                <c:pt idx="522">
                  <c:v>2604.3249999999998</c:v>
                </c:pt>
                <c:pt idx="523">
                  <c:v>2607.9459999999999</c:v>
                </c:pt>
                <c:pt idx="524">
                  <c:v>2611.5639999999999</c:v>
                </c:pt>
                <c:pt idx="525">
                  <c:v>2615.1779999999999</c:v>
                </c:pt>
                <c:pt idx="526">
                  <c:v>2618.79</c:v>
                </c:pt>
                <c:pt idx="527">
                  <c:v>2622.3980000000001</c:v>
                </c:pt>
                <c:pt idx="528">
                  <c:v>2626.0039999999999</c:v>
                </c:pt>
                <c:pt idx="529">
                  <c:v>2629.6060000000002</c:v>
                </c:pt>
                <c:pt idx="530">
                  <c:v>2633.2049999999999</c:v>
                </c:pt>
                <c:pt idx="531">
                  <c:v>2636.8009999999999</c:v>
                </c:pt>
                <c:pt idx="532">
                  <c:v>2640.3939999999998</c:v>
                </c:pt>
                <c:pt idx="533">
                  <c:v>2643.9830000000002</c:v>
                </c:pt>
                <c:pt idx="534">
                  <c:v>2647.57</c:v>
                </c:pt>
                <c:pt idx="535">
                  <c:v>2651.1529999999998</c:v>
                </c:pt>
                <c:pt idx="536">
                  <c:v>2654.7339999999999</c:v>
                </c:pt>
                <c:pt idx="537">
                  <c:v>2658.3110000000001</c:v>
                </c:pt>
                <c:pt idx="538">
                  <c:v>2661.8850000000002</c:v>
                </c:pt>
                <c:pt idx="539">
                  <c:v>2665.4560000000001</c:v>
                </c:pt>
                <c:pt idx="540">
                  <c:v>2669.0250000000001</c:v>
                </c:pt>
                <c:pt idx="541">
                  <c:v>2672.5889999999999</c:v>
                </c:pt>
                <c:pt idx="542">
                  <c:v>2676.1509999999998</c:v>
                </c:pt>
                <c:pt idx="543">
                  <c:v>2679.71</c:v>
                </c:pt>
                <c:pt idx="544">
                  <c:v>2683.2660000000001</c:v>
                </c:pt>
                <c:pt idx="545">
                  <c:v>2686.819</c:v>
                </c:pt>
                <c:pt idx="546">
                  <c:v>2690.3679999999999</c:v>
                </c:pt>
                <c:pt idx="547">
                  <c:v>2693.915</c:v>
                </c:pt>
                <c:pt idx="548">
                  <c:v>2697.4580000000001</c:v>
                </c:pt>
                <c:pt idx="549">
                  <c:v>2700.9989999999998</c:v>
                </c:pt>
                <c:pt idx="550">
                  <c:v>2704.5360000000001</c:v>
                </c:pt>
                <c:pt idx="551">
                  <c:v>2708.0709999999999</c:v>
                </c:pt>
                <c:pt idx="552">
                  <c:v>2711.6019999999999</c:v>
                </c:pt>
                <c:pt idx="553">
                  <c:v>2715.13</c:v>
                </c:pt>
                <c:pt idx="554">
                  <c:v>2718.6559999999999</c:v>
                </c:pt>
                <c:pt idx="555">
                  <c:v>2722.1779999999999</c:v>
                </c:pt>
                <c:pt idx="556">
                  <c:v>2725.6970000000001</c:v>
                </c:pt>
                <c:pt idx="557">
                  <c:v>2729.2139999999999</c:v>
                </c:pt>
                <c:pt idx="558">
                  <c:v>2732.7269999999999</c:v>
                </c:pt>
                <c:pt idx="559">
                  <c:v>2736.2370000000001</c:v>
                </c:pt>
                <c:pt idx="560">
                  <c:v>2739.7440000000001</c:v>
                </c:pt>
                <c:pt idx="561">
                  <c:v>2743.2489999999998</c:v>
                </c:pt>
                <c:pt idx="562">
                  <c:v>2746.75</c:v>
                </c:pt>
                <c:pt idx="563">
                  <c:v>2750.248</c:v>
                </c:pt>
                <c:pt idx="564">
                  <c:v>2753.7429999999999</c:v>
                </c:pt>
                <c:pt idx="565">
                  <c:v>2757.2359999999999</c:v>
                </c:pt>
                <c:pt idx="566">
                  <c:v>2760.7249999999999</c:v>
                </c:pt>
                <c:pt idx="567">
                  <c:v>2764.2109999999998</c:v>
                </c:pt>
                <c:pt idx="568">
                  <c:v>2767.6950000000002</c:v>
                </c:pt>
                <c:pt idx="569">
                  <c:v>2771.1750000000002</c:v>
                </c:pt>
                <c:pt idx="570">
                  <c:v>2774.652</c:v>
                </c:pt>
                <c:pt idx="571">
                  <c:v>2778.127</c:v>
                </c:pt>
                <c:pt idx="572">
                  <c:v>2781.598</c:v>
                </c:pt>
                <c:pt idx="573">
                  <c:v>2785.067</c:v>
                </c:pt>
                <c:pt idx="574">
                  <c:v>2788.5320000000002</c:v>
                </c:pt>
                <c:pt idx="575">
                  <c:v>2791.9949999999999</c:v>
                </c:pt>
                <c:pt idx="576">
                  <c:v>2795.4549999999999</c:v>
                </c:pt>
                <c:pt idx="577">
                  <c:v>2798.9110000000001</c:v>
                </c:pt>
                <c:pt idx="578">
                  <c:v>2802.3649999999998</c:v>
                </c:pt>
                <c:pt idx="579">
                  <c:v>2805.8159999999998</c:v>
                </c:pt>
                <c:pt idx="580">
                  <c:v>2809.2640000000001</c:v>
                </c:pt>
                <c:pt idx="581">
                  <c:v>2812.7089999999998</c:v>
                </c:pt>
                <c:pt idx="582">
                  <c:v>2816.1509999999998</c:v>
                </c:pt>
                <c:pt idx="583">
                  <c:v>2819.59</c:v>
                </c:pt>
                <c:pt idx="584">
                  <c:v>2823.0259999999998</c:v>
                </c:pt>
                <c:pt idx="585">
                  <c:v>2826.46</c:v>
                </c:pt>
                <c:pt idx="586">
                  <c:v>2829.89</c:v>
                </c:pt>
                <c:pt idx="587">
                  <c:v>2833.3180000000002</c:v>
                </c:pt>
                <c:pt idx="588">
                  <c:v>2836.7420000000002</c:v>
                </c:pt>
                <c:pt idx="589">
                  <c:v>2840.1640000000002</c:v>
                </c:pt>
                <c:pt idx="590">
                  <c:v>2843.5830000000001</c:v>
                </c:pt>
                <c:pt idx="591">
                  <c:v>2846.9989999999998</c:v>
                </c:pt>
                <c:pt idx="592">
                  <c:v>2850.4119999999998</c:v>
                </c:pt>
                <c:pt idx="593">
                  <c:v>2853.8220000000001</c:v>
                </c:pt>
                <c:pt idx="594">
                  <c:v>2857.2289999999998</c:v>
                </c:pt>
                <c:pt idx="595">
                  <c:v>2860.634</c:v>
                </c:pt>
                <c:pt idx="596">
                  <c:v>2864.0349999999999</c:v>
                </c:pt>
                <c:pt idx="597">
                  <c:v>2867.4340000000002</c:v>
                </c:pt>
                <c:pt idx="598">
                  <c:v>2870.83</c:v>
                </c:pt>
                <c:pt idx="599">
                  <c:v>2874.223</c:v>
                </c:pt>
                <c:pt idx="600">
                  <c:v>2877.6129999999998</c:v>
                </c:pt>
                <c:pt idx="601">
                  <c:v>2881</c:v>
                </c:pt>
                <c:pt idx="602">
                  <c:v>2884.3850000000002</c:v>
                </c:pt>
                <c:pt idx="603">
                  <c:v>2887.7660000000001</c:v>
                </c:pt>
                <c:pt idx="604">
                  <c:v>2891.145</c:v>
                </c:pt>
                <c:pt idx="605">
                  <c:v>2894.5210000000002</c:v>
                </c:pt>
                <c:pt idx="606">
                  <c:v>2897.8939999999998</c:v>
                </c:pt>
                <c:pt idx="607">
                  <c:v>2901.2640000000001</c:v>
                </c:pt>
                <c:pt idx="608">
                  <c:v>2904.6309999999999</c:v>
                </c:pt>
                <c:pt idx="609">
                  <c:v>2907.9960000000001</c:v>
                </c:pt>
                <c:pt idx="610">
                  <c:v>2911.3580000000002</c:v>
                </c:pt>
                <c:pt idx="611">
                  <c:v>2914.7170000000001</c:v>
                </c:pt>
                <c:pt idx="612">
                  <c:v>2918.0729999999999</c:v>
                </c:pt>
                <c:pt idx="613">
                  <c:v>2921.4259999999999</c:v>
                </c:pt>
                <c:pt idx="614">
                  <c:v>2924.777</c:v>
                </c:pt>
                <c:pt idx="615">
                  <c:v>2928.1239999999998</c:v>
                </c:pt>
                <c:pt idx="616">
                  <c:v>2931.4690000000001</c:v>
                </c:pt>
                <c:pt idx="617">
                  <c:v>2934.8110000000001</c:v>
                </c:pt>
                <c:pt idx="618">
                  <c:v>2938.15</c:v>
                </c:pt>
                <c:pt idx="619">
                  <c:v>2941.4870000000001</c:v>
                </c:pt>
                <c:pt idx="620">
                  <c:v>2944.8209999999999</c:v>
                </c:pt>
                <c:pt idx="621">
                  <c:v>2948.152</c:v>
                </c:pt>
                <c:pt idx="622">
                  <c:v>2951.48</c:v>
                </c:pt>
                <c:pt idx="623">
                  <c:v>2954.8049999999998</c:v>
                </c:pt>
                <c:pt idx="624">
                  <c:v>2958.1280000000002</c:v>
                </c:pt>
                <c:pt idx="625">
                  <c:v>2961.4470000000001</c:v>
                </c:pt>
                <c:pt idx="626">
                  <c:v>2964.7649999999999</c:v>
                </c:pt>
                <c:pt idx="627">
                  <c:v>2968.0790000000002</c:v>
                </c:pt>
                <c:pt idx="628">
                  <c:v>2971.39</c:v>
                </c:pt>
                <c:pt idx="629">
                  <c:v>2974.6990000000001</c:v>
                </c:pt>
                <c:pt idx="630">
                  <c:v>2978.0050000000001</c:v>
                </c:pt>
                <c:pt idx="631">
                  <c:v>2981.308</c:v>
                </c:pt>
                <c:pt idx="632">
                  <c:v>2984.6089999999999</c:v>
                </c:pt>
                <c:pt idx="633">
                  <c:v>2987.9070000000002</c:v>
                </c:pt>
                <c:pt idx="634">
                  <c:v>2991.2020000000002</c:v>
                </c:pt>
                <c:pt idx="635">
                  <c:v>2994.4940000000001</c:v>
                </c:pt>
                <c:pt idx="636">
                  <c:v>2997.7840000000001</c:v>
                </c:pt>
                <c:pt idx="637">
                  <c:v>3001.07</c:v>
                </c:pt>
                <c:pt idx="638">
                  <c:v>3004.355</c:v>
                </c:pt>
                <c:pt idx="639">
                  <c:v>3007.636</c:v>
                </c:pt>
                <c:pt idx="640">
                  <c:v>3010.915</c:v>
                </c:pt>
                <c:pt idx="641">
                  <c:v>3014.1909999999998</c:v>
                </c:pt>
                <c:pt idx="642">
                  <c:v>3017.4639999999999</c:v>
                </c:pt>
                <c:pt idx="643">
                  <c:v>3020.7339999999999</c:v>
                </c:pt>
                <c:pt idx="644">
                  <c:v>3024.002</c:v>
                </c:pt>
                <c:pt idx="645">
                  <c:v>3027.2669999999998</c:v>
                </c:pt>
                <c:pt idx="646">
                  <c:v>3030.53</c:v>
                </c:pt>
                <c:pt idx="647">
                  <c:v>3033.7890000000002</c:v>
                </c:pt>
                <c:pt idx="648">
                  <c:v>3037.0459999999998</c:v>
                </c:pt>
                <c:pt idx="649">
                  <c:v>3040.3009999999999</c:v>
                </c:pt>
                <c:pt idx="650">
                  <c:v>3043.5520000000001</c:v>
                </c:pt>
                <c:pt idx="651">
                  <c:v>3046.8009999999999</c:v>
                </c:pt>
                <c:pt idx="652">
                  <c:v>3050.0479999999998</c:v>
                </c:pt>
                <c:pt idx="653">
                  <c:v>3053.2910000000002</c:v>
                </c:pt>
                <c:pt idx="654">
                  <c:v>3056.5320000000002</c:v>
                </c:pt>
                <c:pt idx="655">
                  <c:v>3059.7710000000002</c:v>
                </c:pt>
                <c:pt idx="656">
                  <c:v>3063.0059999999999</c:v>
                </c:pt>
                <c:pt idx="657">
                  <c:v>3066.239</c:v>
                </c:pt>
                <c:pt idx="658">
                  <c:v>3069.4690000000001</c:v>
                </c:pt>
                <c:pt idx="659">
                  <c:v>3072.6970000000001</c:v>
                </c:pt>
                <c:pt idx="660">
                  <c:v>3075.922</c:v>
                </c:pt>
                <c:pt idx="661">
                  <c:v>3079.1439999999998</c:v>
                </c:pt>
                <c:pt idx="662">
                  <c:v>3082.364</c:v>
                </c:pt>
                <c:pt idx="663">
                  <c:v>3085.5810000000001</c:v>
                </c:pt>
                <c:pt idx="664">
                  <c:v>3088.7950000000001</c:v>
                </c:pt>
                <c:pt idx="665">
                  <c:v>3092.0070000000001</c:v>
                </c:pt>
                <c:pt idx="666">
                  <c:v>3095.2159999999999</c:v>
                </c:pt>
                <c:pt idx="667">
                  <c:v>3098.4229999999998</c:v>
                </c:pt>
                <c:pt idx="668">
                  <c:v>3101.627</c:v>
                </c:pt>
                <c:pt idx="669">
                  <c:v>3104.828</c:v>
                </c:pt>
                <c:pt idx="670">
                  <c:v>3108.0259999999998</c:v>
                </c:pt>
                <c:pt idx="671">
                  <c:v>3111.2220000000002</c:v>
                </c:pt>
                <c:pt idx="672">
                  <c:v>3114.4160000000002</c:v>
                </c:pt>
                <c:pt idx="673">
                  <c:v>3117.607</c:v>
                </c:pt>
                <c:pt idx="674">
                  <c:v>3120.7950000000001</c:v>
                </c:pt>
                <c:pt idx="675">
                  <c:v>3123.98</c:v>
                </c:pt>
                <c:pt idx="676">
                  <c:v>3127.163</c:v>
                </c:pt>
                <c:pt idx="677">
                  <c:v>3130.3440000000001</c:v>
                </c:pt>
                <c:pt idx="678">
                  <c:v>3133.5210000000002</c:v>
                </c:pt>
                <c:pt idx="679">
                  <c:v>3136.6959999999999</c:v>
                </c:pt>
                <c:pt idx="680">
                  <c:v>3139.8690000000001</c:v>
                </c:pt>
                <c:pt idx="681">
                  <c:v>3143.0390000000002</c:v>
                </c:pt>
                <c:pt idx="682">
                  <c:v>3146.2060000000001</c:v>
                </c:pt>
                <c:pt idx="683">
                  <c:v>3149.3710000000001</c:v>
                </c:pt>
                <c:pt idx="684">
                  <c:v>3152.5329999999999</c:v>
                </c:pt>
                <c:pt idx="685">
                  <c:v>3155.6930000000002</c:v>
                </c:pt>
                <c:pt idx="686">
                  <c:v>3158.85</c:v>
                </c:pt>
                <c:pt idx="687">
                  <c:v>3162.0050000000001</c:v>
                </c:pt>
                <c:pt idx="688">
                  <c:v>3165.1570000000002</c:v>
                </c:pt>
                <c:pt idx="689">
                  <c:v>3168.306</c:v>
                </c:pt>
                <c:pt idx="690">
                  <c:v>3171.453</c:v>
                </c:pt>
                <c:pt idx="691">
                  <c:v>3174.5970000000002</c:v>
                </c:pt>
                <c:pt idx="692">
                  <c:v>3177.739</c:v>
                </c:pt>
                <c:pt idx="693">
                  <c:v>3180.8780000000002</c:v>
                </c:pt>
                <c:pt idx="694">
                  <c:v>3184.0140000000001</c:v>
                </c:pt>
                <c:pt idx="695">
                  <c:v>3187.1489999999999</c:v>
                </c:pt>
                <c:pt idx="696">
                  <c:v>3190.28</c:v>
                </c:pt>
                <c:pt idx="697">
                  <c:v>3193.4090000000001</c:v>
                </c:pt>
                <c:pt idx="698">
                  <c:v>3196.5360000000001</c:v>
                </c:pt>
                <c:pt idx="699">
                  <c:v>3199.6590000000001</c:v>
                </c:pt>
                <c:pt idx="700">
                  <c:v>3202.7809999999999</c:v>
                </c:pt>
                <c:pt idx="701">
                  <c:v>3205.9</c:v>
                </c:pt>
                <c:pt idx="702">
                  <c:v>3209.0160000000001</c:v>
                </c:pt>
                <c:pt idx="703">
                  <c:v>3212.13</c:v>
                </c:pt>
                <c:pt idx="704">
                  <c:v>3215.241</c:v>
                </c:pt>
                <c:pt idx="705">
                  <c:v>3218.35</c:v>
                </c:pt>
                <c:pt idx="706">
                  <c:v>3221.4560000000001</c:v>
                </c:pt>
                <c:pt idx="707">
                  <c:v>3224.56</c:v>
                </c:pt>
                <c:pt idx="708">
                  <c:v>3227.6610000000001</c:v>
                </c:pt>
                <c:pt idx="709">
                  <c:v>3230.76</c:v>
                </c:pt>
                <c:pt idx="710">
                  <c:v>3233.8560000000002</c:v>
                </c:pt>
                <c:pt idx="711">
                  <c:v>3236.95</c:v>
                </c:pt>
                <c:pt idx="712">
                  <c:v>3240.0410000000002</c:v>
                </c:pt>
                <c:pt idx="713">
                  <c:v>3243.13</c:v>
                </c:pt>
                <c:pt idx="714">
                  <c:v>3246.2159999999999</c:v>
                </c:pt>
                <c:pt idx="715">
                  <c:v>3249.3</c:v>
                </c:pt>
                <c:pt idx="716">
                  <c:v>3252.3820000000001</c:v>
                </c:pt>
                <c:pt idx="717">
                  <c:v>3255.46</c:v>
                </c:pt>
                <c:pt idx="718">
                  <c:v>3258.5369999999998</c:v>
                </c:pt>
                <c:pt idx="719">
                  <c:v>3261.6109999999999</c:v>
                </c:pt>
                <c:pt idx="720">
                  <c:v>3264.6819999999998</c:v>
                </c:pt>
                <c:pt idx="721">
                  <c:v>3267.7510000000002</c:v>
                </c:pt>
                <c:pt idx="722">
                  <c:v>3270.8180000000002</c:v>
                </c:pt>
                <c:pt idx="723">
                  <c:v>3273.8820000000001</c:v>
                </c:pt>
                <c:pt idx="724">
                  <c:v>3276.9430000000002</c:v>
                </c:pt>
                <c:pt idx="725">
                  <c:v>3280.002</c:v>
                </c:pt>
                <c:pt idx="726">
                  <c:v>3283.0590000000002</c:v>
                </c:pt>
                <c:pt idx="727">
                  <c:v>3286.1129999999998</c:v>
                </c:pt>
                <c:pt idx="728">
                  <c:v>3289.165</c:v>
                </c:pt>
                <c:pt idx="729">
                  <c:v>3292.2139999999999</c:v>
                </c:pt>
                <c:pt idx="730">
                  <c:v>3295.261</c:v>
                </c:pt>
                <c:pt idx="731">
                  <c:v>3298.306</c:v>
                </c:pt>
                <c:pt idx="732">
                  <c:v>3301.348</c:v>
                </c:pt>
                <c:pt idx="733">
                  <c:v>3304.3870000000002</c:v>
                </c:pt>
                <c:pt idx="734">
                  <c:v>3307.4250000000002</c:v>
                </c:pt>
                <c:pt idx="735">
                  <c:v>3310.4589999999998</c:v>
                </c:pt>
                <c:pt idx="736">
                  <c:v>3313.4920000000002</c:v>
                </c:pt>
                <c:pt idx="737">
                  <c:v>3316.5210000000002</c:v>
                </c:pt>
                <c:pt idx="738">
                  <c:v>3319.549</c:v>
                </c:pt>
                <c:pt idx="739">
                  <c:v>3322.5740000000001</c:v>
                </c:pt>
                <c:pt idx="740">
                  <c:v>3325.5970000000002</c:v>
                </c:pt>
                <c:pt idx="741">
                  <c:v>3328.6170000000002</c:v>
                </c:pt>
                <c:pt idx="742">
                  <c:v>3331.6350000000002</c:v>
                </c:pt>
                <c:pt idx="743">
                  <c:v>3334.65</c:v>
                </c:pt>
                <c:pt idx="744">
                  <c:v>3337.663</c:v>
                </c:pt>
                <c:pt idx="745">
                  <c:v>3340.674</c:v>
                </c:pt>
                <c:pt idx="746">
                  <c:v>3343.6819999999998</c:v>
                </c:pt>
                <c:pt idx="747">
                  <c:v>3346.6880000000001</c:v>
                </c:pt>
                <c:pt idx="748">
                  <c:v>3349.6909999999998</c:v>
                </c:pt>
                <c:pt idx="749">
                  <c:v>3352.692</c:v>
                </c:pt>
                <c:pt idx="750">
                  <c:v>3355.6909999999998</c:v>
                </c:pt>
                <c:pt idx="751">
                  <c:v>3358.6869999999999</c:v>
                </c:pt>
                <c:pt idx="752">
                  <c:v>3361.681</c:v>
                </c:pt>
                <c:pt idx="753">
                  <c:v>3364.6729999999998</c:v>
                </c:pt>
                <c:pt idx="754">
                  <c:v>3367.6619999999998</c:v>
                </c:pt>
                <c:pt idx="755">
                  <c:v>3370.6489999999999</c:v>
                </c:pt>
                <c:pt idx="756">
                  <c:v>3373.6329999999998</c:v>
                </c:pt>
                <c:pt idx="757">
                  <c:v>3376.6149999999998</c:v>
                </c:pt>
                <c:pt idx="758">
                  <c:v>3379.5949999999998</c:v>
                </c:pt>
                <c:pt idx="759">
                  <c:v>3382.5720000000001</c:v>
                </c:pt>
                <c:pt idx="760">
                  <c:v>3385.547</c:v>
                </c:pt>
                <c:pt idx="761">
                  <c:v>3388.52</c:v>
                </c:pt>
                <c:pt idx="762">
                  <c:v>3391.49</c:v>
                </c:pt>
                <c:pt idx="763">
                  <c:v>3394.4580000000001</c:v>
                </c:pt>
                <c:pt idx="764">
                  <c:v>3397.424</c:v>
                </c:pt>
                <c:pt idx="765">
                  <c:v>3400.3870000000002</c:v>
                </c:pt>
                <c:pt idx="766">
                  <c:v>3403.348</c:v>
                </c:pt>
                <c:pt idx="767">
                  <c:v>3406.3069999999998</c:v>
                </c:pt>
                <c:pt idx="768">
                  <c:v>3409.2629999999999</c:v>
                </c:pt>
                <c:pt idx="769">
                  <c:v>3412.2170000000001</c:v>
                </c:pt>
                <c:pt idx="770">
                  <c:v>3415.1680000000001</c:v>
                </c:pt>
                <c:pt idx="771">
                  <c:v>3418.1179999999999</c:v>
                </c:pt>
                <c:pt idx="772">
                  <c:v>3421.0650000000001</c:v>
                </c:pt>
                <c:pt idx="773">
                  <c:v>3424.009</c:v>
                </c:pt>
                <c:pt idx="774">
                  <c:v>3426.951</c:v>
                </c:pt>
                <c:pt idx="775">
                  <c:v>3429.8910000000001</c:v>
                </c:pt>
                <c:pt idx="776">
                  <c:v>3432.8290000000002</c:v>
                </c:pt>
                <c:pt idx="777">
                  <c:v>3435.7640000000001</c:v>
                </c:pt>
                <c:pt idx="778">
                  <c:v>3438.6970000000001</c:v>
                </c:pt>
                <c:pt idx="779">
                  <c:v>3441.6280000000002</c:v>
                </c:pt>
                <c:pt idx="780">
                  <c:v>3444.5569999999998</c:v>
                </c:pt>
                <c:pt idx="781">
                  <c:v>3447.4830000000002</c:v>
                </c:pt>
                <c:pt idx="782">
                  <c:v>3450.4070000000002</c:v>
                </c:pt>
                <c:pt idx="783">
                  <c:v>3453.328</c:v>
                </c:pt>
                <c:pt idx="784">
                  <c:v>3456.2469999999998</c:v>
                </c:pt>
                <c:pt idx="785">
                  <c:v>3459.1640000000002</c:v>
                </c:pt>
                <c:pt idx="786">
                  <c:v>3462.0790000000002</c:v>
                </c:pt>
                <c:pt idx="787">
                  <c:v>3464.991</c:v>
                </c:pt>
                <c:pt idx="788">
                  <c:v>3467.902</c:v>
                </c:pt>
                <c:pt idx="789">
                  <c:v>3470.8090000000002</c:v>
                </c:pt>
                <c:pt idx="790">
                  <c:v>3473.7150000000001</c:v>
                </c:pt>
                <c:pt idx="791">
                  <c:v>3476.6179999999999</c:v>
                </c:pt>
                <c:pt idx="792">
                  <c:v>3479.5189999999998</c:v>
                </c:pt>
                <c:pt idx="793">
                  <c:v>3482.4180000000001</c:v>
                </c:pt>
                <c:pt idx="794">
                  <c:v>3485.3150000000001</c:v>
                </c:pt>
                <c:pt idx="795">
                  <c:v>3488.2089999999998</c:v>
                </c:pt>
                <c:pt idx="796">
                  <c:v>3491.1010000000001</c:v>
                </c:pt>
                <c:pt idx="797">
                  <c:v>3493.99</c:v>
                </c:pt>
                <c:pt idx="798">
                  <c:v>3496.8780000000002</c:v>
                </c:pt>
                <c:pt idx="799">
                  <c:v>3499.7629999999999</c:v>
                </c:pt>
                <c:pt idx="800">
                  <c:v>3502.6460000000002</c:v>
                </c:pt>
                <c:pt idx="801">
                  <c:v>3505.527</c:v>
                </c:pt>
                <c:pt idx="802">
                  <c:v>3508.4050000000002</c:v>
                </c:pt>
                <c:pt idx="803">
                  <c:v>3511.2809999999999</c:v>
                </c:pt>
                <c:pt idx="804">
                  <c:v>3514.1550000000002</c:v>
                </c:pt>
                <c:pt idx="805">
                  <c:v>3517.027</c:v>
                </c:pt>
                <c:pt idx="806">
                  <c:v>3519.8969999999999</c:v>
                </c:pt>
                <c:pt idx="807">
                  <c:v>3522.7640000000001</c:v>
                </c:pt>
                <c:pt idx="808">
                  <c:v>3525.6289999999999</c:v>
                </c:pt>
                <c:pt idx="809">
                  <c:v>3528.4920000000002</c:v>
                </c:pt>
                <c:pt idx="810">
                  <c:v>3531.3519999999999</c:v>
                </c:pt>
                <c:pt idx="811">
                  <c:v>3534.2109999999998</c:v>
                </c:pt>
                <c:pt idx="812">
                  <c:v>3537.067</c:v>
                </c:pt>
                <c:pt idx="813">
                  <c:v>3539.9209999999998</c:v>
                </c:pt>
                <c:pt idx="814">
                  <c:v>3542.7730000000001</c:v>
                </c:pt>
                <c:pt idx="815">
                  <c:v>3545.6219999999998</c:v>
                </c:pt>
                <c:pt idx="816">
                  <c:v>3548.4690000000001</c:v>
                </c:pt>
                <c:pt idx="817">
                  <c:v>3551.3150000000001</c:v>
                </c:pt>
                <c:pt idx="818">
                  <c:v>3554.1570000000002</c:v>
                </c:pt>
                <c:pt idx="819">
                  <c:v>3556.998</c:v>
                </c:pt>
                <c:pt idx="820">
                  <c:v>3559.837</c:v>
                </c:pt>
                <c:pt idx="821">
                  <c:v>3562.6729999999998</c:v>
                </c:pt>
                <c:pt idx="822">
                  <c:v>3565.5070000000001</c:v>
                </c:pt>
                <c:pt idx="823">
                  <c:v>3568.3389999999999</c:v>
                </c:pt>
                <c:pt idx="824">
                  <c:v>3571.1689999999999</c:v>
                </c:pt>
                <c:pt idx="825">
                  <c:v>3573.9960000000001</c:v>
                </c:pt>
                <c:pt idx="826">
                  <c:v>3576.8220000000001</c:v>
                </c:pt>
                <c:pt idx="827">
                  <c:v>3579.645</c:v>
                </c:pt>
                <c:pt idx="828">
                  <c:v>3582.4659999999999</c:v>
                </c:pt>
                <c:pt idx="829">
                  <c:v>3585.2849999999999</c:v>
                </c:pt>
                <c:pt idx="830">
                  <c:v>3588.1010000000001</c:v>
                </c:pt>
                <c:pt idx="831">
                  <c:v>3590.9160000000002</c:v>
                </c:pt>
                <c:pt idx="832">
                  <c:v>3593.7280000000001</c:v>
                </c:pt>
                <c:pt idx="833">
                  <c:v>3596.538</c:v>
                </c:pt>
                <c:pt idx="834">
                  <c:v>3599.346</c:v>
                </c:pt>
                <c:pt idx="835">
                  <c:v>3602.152</c:v>
                </c:pt>
                <c:pt idx="836">
                  <c:v>3604.9560000000001</c:v>
                </c:pt>
                <c:pt idx="837">
                  <c:v>3607.7570000000001</c:v>
                </c:pt>
                <c:pt idx="838">
                  <c:v>3610.556</c:v>
                </c:pt>
                <c:pt idx="839">
                  <c:v>3613.3539999999998</c:v>
                </c:pt>
                <c:pt idx="840">
                  <c:v>3616.1489999999999</c:v>
                </c:pt>
                <c:pt idx="841">
                  <c:v>3618.942</c:v>
                </c:pt>
                <c:pt idx="842">
                  <c:v>3621.732</c:v>
                </c:pt>
                <c:pt idx="843">
                  <c:v>3624.5210000000002</c:v>
                </c:pt>
                <c:pt idx="844">
                  <c:v>3627.3069999999998</c:v>
                </c:pt>
                <c:pt idx="845">
                  <c:v>3630.0920000000001</c:v>
                </c:pt>
                <c:pt idx="846">
                  <c:v>3632.8739999999998</c:v>
                </c:pt>
                <c:pt idx="847">
                  <c:v>3635.654</c:v>
                </c:pt>
                <c:pt idx="848">
                  <c:v>3638.4319999999998</c:v>
                </c:pt>
                <c:pt idx="849">
                  <c:v>3641.2080000000001</c:v>
                </c:pt>
                <c:pt idx="850">
                  <c:v>3643.982</c:v>
                </c:pt>
                <c:pt idx="851">
                  <c:v>3646.7530000000002</c:v>
                </c:pt>
                <c:pt idx="852">
                  <c:v>3649.5230000000001</c:v>
                </c:pt>
                <c:pt idx="853">
                  <c:v>3652.29</c:v>
                </c:pt>
                <c:pt idx="854">
                  <c:v>3655.0549999999998</c:v>
                </c:pt>
                <c:pt idx="855">
                  <c:v>3657.8180000000002</c:v>
                </c:pt>
                <c:pt idx="856">
                  <c:v>3660.5790000000002</c:v>
                </c:pt>
                <c:pt idx="857">
                  <c:v>3663.3380000000002</c:v>
                </c:pt>
                <c:pt idx="858">
                  <c:v>3666.0949999999998</c:v>
                </c:pt>
                <c:pt idx="859">
                  <c:v>3668.8490000000002</c:v>
                </c:pt>
                <c:pt idx="860">
                  <c:v>3671.6019999999999</c:v>
                </c:pt>
                <c:pt idx="861">
                  <c:v>3674.3519999999999</c:v>
                </c:pt>
                <c:pt idx="862">
                  <c:v>3677.1010000000001</c:v>
                </c:pt>
                <c:pt idx="863">
                  <c:v>3679.8470000000002</c:v>
                </c:pt>
                <c:pt idx="864">
                  <c:v>3682.5909999999999</c:v>
                </c:pt>
                <c:pt idx="865">
                  <c:v>3685.3330000000001</c:v>
                </c:pt>
                <c:pt idx="866">
                  <c:v>3688.0729999999999</c:v>
                </c:pt>
                <c:pt idx="867">
                  <c:v>3690.8110000000001</c:v>
                </c:pt>
                <c:pt idx="868">
                  <c:v>3693.547</c:v>
                </c:pt>
                <c:pt idx="869">
                  <c:v>3696.2809999999999</c:v>
                </c:pt>
                <c:pt idx="870">
                  <c:v>3699.0129999999999</c:v>
                </c:pt>
                <c:pt idx="871">
                  <c:v>3701.7420000000002</c:v>
                </c:pt>
                <c:pt idx="872">
                  <c:v>3704.47</c:v>
                </c:pt>
                <c:pt idx="873">
                  <c:v>3707.1950000000002</c:v>
                </c:pt>
                <c:pt idx="874">
                  <c:v>3709.9189999999999</c:v>
                </c:pt>
                <c:pt idx="875">
                  <c:v>3712.64</c:v>
                </c:pt>
                <c:pt idx="876">
                  <c:v>3715.3589999999999</c:v>
                </c:pt>
                <c:pt idx="877">
                  <c:v>3718.076</c:v>
                </c:pt>
                <c:pt idx="878">
                  <c:v>3720.7919999999999</c:v>
                </c:pt>
                <c:pt idx="879">
                  <c:v>3723.5050000000001</c:v>
                </c:pt>
                <c:pt idx="880">
                  <c:v>3726.2159999999999</c:v>
                </c:pt>
                <c:pt idx="881">
                  <c:v>3728.9250000000002</c:v>
                </c:pt>
                <c:pt idx="882">
                  <c:v>3731.6320000000001</c:v>
                </c:pt>
                <c:pt idx="883">
                  <c:v>3734.3359999999998</c:v>
                </c:pt>
                <c:pt idx="884">
                  <c:v>3737.0390000000002</c:v>
                </c:pt>
                <c:pt idx="885">
                  <c:v>3739.74</c:v>
                </c:pt>
                <c:pt idx="886">
                  <c:v>3742.4389999999999</c:v>
                </c:pt>
                <c:pt idx="887">
                  <c:v>3745.136</c:v>
                </c:pt>
                <c:pt idx="888">
                  <c:v>3747.83</c:v>
                </c:pt>
                <c:pt idx="889">
                  <c:v>3750.5230000000001</c:v>
                </c:pt>
                <c:pt idx="890">
                  <c:v>3753.2130000000002</c:v>
                </c:pt>
                <c:pt idx="891">
                  <c:v>3755.902</c:v>
                </c:pt>
                <c:pt idx="892">
                  <c:v>3758.5889999999999</c:v>
                </c:pt>
                <c:pt idx="893">
                  <c:v>3761.2730000000001</c:v>
                </c:pt>
                <c:pt idx="894">
                  <c:v>3763.9560000000001</c:v>
                </c:pt>
                <c:pt idx="895">
                  <c:v>3766.636</c:v>
                </c:pt>
                <c:pt idx="896">
                  <c:v>3769.3150000000001</c:v>
                </c:pt>
                <c:pt idx="897">
                  <c:v>3771.991</c:v>
                </c:pt>
                <c:pt idx="898">
                  <c:v>3774.665</c:v>
                </c:pt>
                <c:pt idx="899">
                  <c:v>3777.3380000000002</c:v>
                </c:pt>
                <c:pt idx="900">
                  <c:v>3780.0079999999998</c:v>
                </c:pt>
                <c:pt idx="901">
                  <c:v>3782.6770000000001</c:v>
                </c:pt>
                <c:pt idx="902">
                  <c:v>3785.3429999999998</c:v>
                </c:pt>
                <c:pt idx="903">
                  <c:v>3788.0070000000001</c:v>
                </c:pt>
                <c:pt idx="904">
                  <c:v>3790.67</c:v>
                </c:pt>
                <c:pt idx="905">
                  <c:v>3793.33</c:v>
                </c:pt>
                <c:pt idx="906">
                  <c:v>3795.989</c:v>
                </c:pt>
                <c:pt idx="907">
                  <c:v>3798.645</c:v>
                </c:pt>
                <c:pt idx="908">
                  <c:v>3801.299</c:v>
                </c:pt>
                <c:pt idx="909">
                  <c:v>3803.9520000000002</c:v>
                </c:pt>
                <c:pt idx="910">
                  <c:v>3806.6019999999999</c:v>
                </c:pt>
                <c:pt idx="911">
                  <c:v>3809.2510000000002</c:v>
                </c:pt>
                <c:pt idx="912">
                  <c:v>3811.8969999999999</c:v>
                </c:pt>
                <c:pt idx="913">
                  <c:v>3814.5419999999999</c:v>
                </c:pt>
                <c:pt idx="914">
                  <c:v>3817.1840000000002</c:v>
                </c:pt>
                <c:pt idx="915">
                  <c:v>3819.8249999999998</c:v>
                </c:pt>
                <c:pt idx="916">
                  <c:v>3822.4630000000002</c:v>
                </c:pt>
                <c:pt idx="917">
                  <c:v>3825.1</c:v>
                </c:pt>
                <c:pt idx="918">
                  <c:v>3827.7350000000001</c:v>
                </c:pt>
                <c:pt idx="919">
                  <c:v>3830.3670000000002</c:v>
                </c:pt>
                <c:pt idx="920">
                  <c:v>3832.998</c:v>
                </c:pt>
                <c:pt idx="921">
                  <c:v>3835.627</c:v>
                </c:pt>
                <c:pt idx="922">
                  <c:v>3838.2530000000002</c:v>
                </c:pt>
                <c:pt idx="923">
                  <c:v>3840.8780000000002</c:v>
                </c:pt>
                <c:pt idx="924">
                  <c:v>3843.5010000000002</c:v>
                </c:pt>
                <c:pt idx="925">
                  <c:v>3846.1219999999998</c:v>
                </c:pt>
                <c:pt idx="926">
                  <c:v>3848.741</c:v>
                </c:pt>
                <c:pt idx="927">
                  <c:v>3851.3580000000002</c:v>
                </c:pt>
                <c:pt idx="928">
                  <c:v>3853.973</c:v>
                </c:pt>
                <c:pt idx="929">
                  <c:v>3856.5859999999998</c:v>
                </c:pt>
                <c:pt idx="930">
                  <c:v>3859.1970000000001</c:v>
                </c:pt>
                <c:pt idx="931">
                  <c:v>3861.806</c:v>
                </c:pt>
                <c:pt idx="932">
                  <c:v>3864.4140000000002</c:v>
                </c:pt>
                <c:pt idx="933">
                  <c:v>3867.0189999999998</c:v>
                </c:pt>
                <c:pt idx="934">
                  <c:v>3869.6219999999998</c:v>
                </c:pt>
                <c:pt idx="935">
                  <c:v>3872.2240000000002</c:v>
                </c:pt>
                <c:pt idx="936">
                  <c:v>3874.8229999999999</c:v>
                </c:pt>
                <c:pt idx="937">
                  <c:v>3877.4209999999998</c:v>
                </c:pt>
                <c:pt idx="938">
                  <c:v>3880.0160000000001</c:v>
                </c:pt>
                <c:pt idx="939">
                  <c:v>3882.61</c:v>
                </c:pt>
                <c:pt idx="940">
                  <c:v>3885.2020000000002</c:v>
                </c:pt>
                <c:pt idx="941">
                  <c:v>3887.7919999999999</c:v>
                </c:pt>
                <c:pt idx="942">
                  <c:v>3890.38</c:v>
                </c:pt>
                <c:pt idx="943">
                  <c:v>3892.9659999999999</c:v>
                </c:pt>
                <c:pt idx="944">
                  <c:v>3895.55</c:v>
                </c:pt>
                <c:pt idx="945">
                  <c:v>3898.1320000000001</c:v>
                </c:pt>
                <c:pt idx="946">
                  <c:v>3900.7130000000002</c:v>
                </c:pt>
                <c:pt idx="947">
                  <c:v>3903.2910000000002</c:v>
                </c:pt>
                <c:pt idx="948">
                  <c:v>3905.8679999999999</c:v>
                </c:pt>
                <c:pt idx="949">
                  <c:v>3908.442</c:v>
                </c:pt>
                <c:pt idx="950">
                  <c:v>3911.0149999999999</c:v>
                </c:pt>
                <c:pt idx="951">
                  <c:v>3913.5859999999998</c:v>
                </c:pt>
                <c:pt idx="952">
                  <c:v>3916.1550000000002</c:v>
                </c:pt>
                <c:pt idx="953">
                  <c:v>3918.7220000000002</c:v>
                </c:pt>
                <c:pt idx="954">
                  <c:v>3921.2869999999998</c:v>
                </c:pt>
                <c:pt idx="955">
                  <c:v>3923.85</c:v>
                </c:pt>
                <c:pt idx="956">
                  <c:v>3926.4110000000001</c:v>
                </c:pt>
                <c:pt idx="957">
                  <c:v>3928.971</c:v>
                </c:pt>
                <c:pt idx="958">
                  <c:v>3931.5279999999998</c:v>
                </c:pt>
                <c:pt idx="959">
                  <c:v>3934.0839999999998</c:v>
                </c:pt>
                <c:pt idx="960">
                  <c:v>3936.6379999999999</c:v>
                </c:pt>
                <c:pt idx="961">
                  <c:v>3939.19</c:v>
                </c:pt>
                <c:pt idx="962">
                  <c:v>3941.74</c:v>
                </c:pt>
                <c:pt idx="963">
                  <c:v>3944.288</c:v>
                </c:pt>
                <c:pt idx="964">
                  <c:v>3946.8339999999998</c:v>
                </c:pt>
                <c:pt idx="965">
                  <c:v>3949.3780000000002</c:v>
                </c:pt>
                <c:pt idx="966">
                  <c:v>3951.9209999999998</c:v>
                </c:pt>
                <c:pt idx="967">
                  <c:v>3954.462</c:v>
                </c:pt>
                <c:pt idx="968">
                  <c:v>3957</c:v>
                </c:pt>
                <c:pt idx="969">
                  <c:v>3959.5369999999998</c:v>
                </c:pt>
                <c:pt idx="970">
                  <c:v>3962.0720000000001</c:v>
                </c:pt>
                <c:pt idx="971">
                  <c:v>3964.6060000000002</c:v>
                </c:pt>
                <c:pt idx="972">
                  <c:v>3967.1370000000002</c:v>
                </c:pt>
                <c:pt idx="973">
                  <c:v>3969.6669999999999</c:v>
                </c:pt>
                <c:pt idx="974">
                  <c:v>3972.194</c:v>
                </c:pt>
                <c:pt idx="975">
                  <c:v>3974.72</c:v>
                </c:pt>
                <c:pt idx="976">
                  <c:v>3977.2440000000001</c:v>
                </c:pt>
                <c:pt idx="977">
                  <c:v>3979.7660000000001</c:v>
                </c:pt>
                <c:pt idx="978">
                  <c:v>3982.2860000000001</c:v>
                </c:pt>
                <c:pt idx="979">
                  <c:v>3984.8049999999998</c:v>
                </c:pt>
                <c:pt idx="980">
                  <c:v>3987.3209999999999</c:v>
                </c:pt>
                <c:pt idx="981">
                  <c:v>3989.8359999999998</c:v>
                </c:pt>
                <c:pt idx="982">
                  <c:v>3992.3490000000002</c:v>
                </c:pt>
                <c:pt idx="983">
                  <c:v>3994.86</c:v>
                </c:pt>
                <c:pt idx="984">
                  <c:v>3997.3690000000001</c:v>
                </c:pt>
                <c:pt idx="985">
                  <c:v>3999.877</c:v>
                </c:pt>
                <c:pt idx="986">
                  <c:v>4002.3820000000001</c:v>
                </c:pt>
                <c:pt idx="987">
                  <c:v>4004.886</c:v>
                </c:pt>
                <c:pt idx="988">
                  <c:v>4007.3879999999999</c:v>
                </c:pt>
                <c:pt idx="989">
                  <c:v>4009.8879999999999</c:v>
                </c:pt>
                <c:pt idx="990">
                  <c:v>4012.386</c:v>
                </c:pt>
                <c:pt idx="991">
                  <c:v>4014.8829999999998</c:v>
                </c:pt>
                <c:pt idx="992">
                  <c:v>4017.377</c:v>
                </c:pt>
                <c:pt idx="993">
                  <c:v>4019.87</c:v>
                </c:pt>
                <c:pt idx="994">
                  <c:v>4022.3609999999999</c:v>
                </c:pt>
                <c:pt idx="995">
                  <c:v>4024.85</c:v>
                </c:pt>
                <c:pt idx="996">
                  <c:v>4027.3380000000002</c:v>
                </c:pt>
                <c:pt idx="997">
                  <c:v>4029.8229999999999</c:v>
                </c:pt>
                <c:pt idx="998">
                  <c:v>4032.3069999999998</c:v>
                </c:pt>
                <c:pt idx="999">
                  <c:v>4034.7890000000002</c:v>
                </c:pt>
                <c:pt idx="1000">
                  <c:v>4037.2689999999998</c:v>
                </c:pt>
                <c:pt idx="1001">
                  <c:v>4039.7469999999998</c:v>
                </c:pt>
                <c:pt idx="1002">
                  <c:v>4042.2240000000002</c:v>
                </c:pt>
                <c:pt idx="1003">
                  <c:v>4044.6990000000001</c:v>
                </c:pt>
                <c:pt idx="1004">
                  <c:v>4047.172</c:v>
                </c:pt>
                <c:pt idx="1005">
                  <c:v>4049.643</c:v>
                </c:pt>
                <c:pt idx="1006">
                  <c:v>4052.1120000000001</c:v>
                </c:pt>
                <c:pt idx="1007">
                  <c:v>4054.58</c:v>
                </c:pt>
                <c:pt idx="1008">
                  <c:v>4057.0459999999998</c:v>
                </c:pt>
                <c:pt idx="1009">
                  <c:v>4059.51</c:v>
                </c:pt>
                <c:pt idx="1010">
                  <c:v>4061.9720000000002</c:v>
                </c:pt>
                <c:pt idx="1011">
                  <c:v>4064.4319999999998</c:v>
                </c:pt>
                <c:pt idx="1012">
                  <c:v>4066.8910000000001</c:v>
                </c:pt>
                <c:pt idx="1013">
                  <c:v>4069.348</c:v>
                </c:pt>
                <c:pt idx="1014">
                  <c:v>4071.8029999999999</c:v>
                </c:pt>
                <c:pt idx="1015">
                  <c:v>4074.2559999999999</c:v>
                </c:pt>
                <c:pt idx="1016">
                  <c:v>4076.7080000000001</c:v>
                </c:pt>
                <c:pt idx="1017">
                  <c:v>4079.1579999999999</c:v>
                </c:pt>
                <c:pt idx="1018">
                  <c:v>4081.6060000000002</c:v>
                </c:pt>
                <c:pt idx="1019">
                  <c:v>4084.0520000000001</c:v>
                </c:pt>
                <c:pt idx="1020">
                  <c:v>4086.4969999999998</c:v>
                </c:pt>
                <c:pt idx="1021">
                  <c:v>4088.9389999999999</c:v>
                </c:pt>
                <c:pt idx="1022">
                  <c:v>4091.38</c:v>
                </c:pt>
                <c:pt idx="1023">
                  <c:v>4093.819</c:v>
                </c:pt>
                <c:pt idx="1024">
                  <c:v>4096.2569999999996</c:v>
                </c:pt>
                <c:pt idx="1025">
                  <c:v>4098.6930000000002</c:v>
                </c:pt>
                <c:pt idx="1026">
                  <c:v>4101.1270000000004</c:v>
                </c:pt>
                <c:pt idx="1027">
                  <c:v>4103.5590000000002</c:v>
                </c:pt>
                <c:pt idx="1028">
                  <c:v>4105.9889999999996</c:v>
                </c:pt>
                <c:pt idx="1029">
                  <c:v>4108.4179999999997</c:v>
                </c:pt>
                <c:pt idx="1030">
                  <c:v>4110.8450000000003</c:v>
                </c:pt>
                <c:pt idx="1031">
                  <c:v>4113.2700000000004</c:v>
                </c:pt>
                <c:pt idx="1032">
                  <c:v>4115.6940000000004</c:v>
                </c:pt>
                <c:pt idx="1033">
                  <c:v>4118.1149999999998</c:v>
                </c:pt>
                <c:pt idx="1034">
                  <c:v>4120.5349999999999</c:v>
                </c:pt>
                <c:pt idx="1035">
                  <c:v>4122.9539999999997</c:v>
                </c:pt>
                <c:pt idx="1036">
                  <c:v>4125.37</c:v>
                </c:pt>
                <c:pt idx="1037">
                  <c:v>4127.7849999999999</c:v>
                </c:pt>
                <c:pt idx="1038">
                  <c:v>4130.1980000000003</c:v>
                </c:pt>
                <c:pt idx="1039">
                  <c:v>4132.6090000000004</c:v>
                </c:pt>
                <c:pt idx="1040">
                  <c:v>4135.0190000000002</c:v>
                </c:pt>
                <c:pt idx="1041">
                  <c:v>4137.4269999999997</c:v>
                </c:pt>
                <c:pt idx="1042">
                  <c:v>4139.8329999999996</c:v>
                </c:pt>
                <c:pt idx="1043">
                  <c:v>4142.2370000000001</c:v>
                </c:pt>
              </c:numCache>
            </c:numRef>
          </c:xVal>
          <c:yVal>
            <c:numRef>
              <c:f>Raman!$E$4:$ANH$4</c:f>
              <c:numCache>
                <c:formatCode>General</c:formatCode>
                <c:ptCount val="1044"/>
                <c:pt idx="0">
                  <c:v>-25</c:v>
                </c:pt>
                <c:pt idx="1">
                  <c:v>2</c:v>
                </c:pt>
                <c:pt idx="2">
                  <c:v>74</c:v>
                </c:pt>
                <c:pt idx="3">
                  <c:v>289</c:v>
                </c:pt>
                <c:pt idx="4">
                  <c:v>819</c:v>
                </c:pt>
                <c:pt idx="5">
                  <c:v>1690</c:v>
                </c:pt>
                <c:pt idx="6">
                  <c:v>2669</c:v>
                </c:pt>
                <c:pt idx="7">
                  <c:v>3329</c:v>
                </c:pt>
                <c:pt idx="8">
                  <c:v>3478</c:v>
                </c:pt>
                <c:pt idx="9">
                  <c:v>3383</c:v>
                </c:pt>
                <c:pt idx="10">
                  <c:v>3266</c:v>
                </c:pt>
                <c:pt idx="11">
                  <c:v>3170</c:v>
                </c:pt>
                <c:pt idx="12">
                  <c:v>3081</c:v>
                </c:pt>
                <c:pt idx="13">
                  <c:v>3013</c:v>
                </c:pt>
                <c:pt idx="14">
                  <c:v>2893</c:v>
                </c:pt>
                <c:pt idx="15">
                  <c:v>2773</c:v>
                </c:pt>
                <c:pt idx="16">
                  <c:v>2661</c:v>
                </c:pt>
                <c:pt idx="17">
                  <c:v>2564</c:v>
                </c:pt>
                <c:pt idx="18">
                  <c:v>2442</c:v>
                </c:pt>
                <c:pt idx="19">
                  <c:v>2352</c:v>
                </c:pt>
                <c:pt idx="20">
                  <c:v>2266</c:v>
                </c:pt>
                <c:pt idx="21">
                  <c:v>2207</c:v>
                </c:pt>
                <c:pt idx="22">
                  <c:v>2126</c:v>
                </c:pt>
                <c:pt idx="23">
                  <c:v>2061</c:v>
                </c:pt>
                <c:pt idx="24">
                  <c:v>2007</c:v>
                </c:pt>
                <c:pt idx="25">
                  <c:v>1969</c:v>
                </c:pt>
                <c:pt idx="26">
                  <c:v>1920</c:v>
                </c:pt>
                <c:pt idx="27">
                  <c:v>1874</c:v>
                </c:pt>
                <c:pt idx="28">
                  <c:v>1849</c:v>
                </c:pt>
                <c:pt idx="29">
                  <c:v>1825</c:v>
                </c:pt>
                <c:pt idx="30">
                  <c:v>1839</c:v>
                </c:pt>
                <c:pt idx="31">
                  <c:v>1818</c:v>
                </c:pt>
                <c:pt idx="32">
                  <c:v>1832</c:v>
                </c:pt>
                <c:pt idx="33">
                  <c:v>1821</c:v>
                </c:pt>
                <c:pt idx="34">
                  <c:v>1813</c:v>
                </c:pt>
                <c:pt idx="35">
                  <c:v>1807</c:v>
                </c:pt>
                <c:pt idx="36">
                  <c:v>1820</c:v>
                </c:pt>
                <c:pt idx="37">
                  <c:v>1823</c:v>
                </c:pt>
                <c:pt idx="38">
                  <c:v>1854</c:v>
                </c:pt>
                <c:pt idx="39">
                  <c:v>1834</c:v>
                </c:pt>
                <c:pt idx="40">
                  <c:v>1840</c:v>
                </c:pt>
                <c:pt idx="41">
                  <c:v>1850</c:v>
                </c:pt>
                <c:pt idx="42">
                  <c:v>1865</c:v>
                </c:pt>
                <c:pt idx="43">
                  <c:v>1890</c:v>
                </c:pt>
                <c:pt idx="44">
                  <c:v>1886</c:v>
                </c:pt>
                <c:pt idx="45">
                  <c:v>1892</c:v>
                </c:pt>
                <c:pt idx="46">
                  <c:v>1883</c:v>
                </c:pt>
                <c:pt idx="47">
                  <c:v>1895</c:v>
                </c:pt>
                <c:pt idx="48">
                  <c:v>1868</c:v>
                </c:pt>
                <c:pt idx="49">
                  <c:v>1885</c:v>
                </c:pt>
                <c:pt idx="50">
                  <c:v>1870</c:v>
                </c:pt>
                <c:pt idx="51">
                  <c:v>1860</c:v>
                </c:pt>
                <c:pt idx="52">
                  <c:v>1860</c:v>
                </c:pt>
                <c:pt idx="53">
                  <c:v>1835</c:v>
                </c:pt>
                <c:pt idx="54">
                  <c:v>1836</c:v>
                </c:pt>
                <c:pt idx="55">
                  <c:v>1807</c:v>
                </c:pt>
                <c:pt idx="56">
                  <c:v>1823</c:v>
                </c:pt>
                <c:pt idx="57">
                  <c:v>1799</c:v>
                </c:pt>
                <c:pt idx="58">
                  <c:v>1779</c:v>
                </c:pt>
                <c:pt idx="59">
                  <c:v>1763</c:v>
                </c:pt>
                <c:pt idx="60">
                  <c:v>1720</c:v>
                </c:pt>
                <c:pt idx="61">
                  <c:v>1678</c:v>
                </c:pt>
                <c:pt idx="62">
                  <c:v>1653</c:v>
                </c:pt>
                <c:pt idx="63">
                  <c:v>1639</c:v>
                </c:pt>
                <c:pt idx="64">
                  <c:v>1625</c:v>
                </c:pt>
                <c:pt idx="65">
                  <c:v>1596</c:v>
                </c:pt>
                <c:pt idx="66">
                  <c:v>1592</c:v>
                </c:pt>
                <c:pt idx="67">
                  <c:v>1584</c:v>
                </c:pt>
                <c:pt idx="68">
                  <c:v>1577</c:v>
                </c:pt>
                <c:pt idx="69">
                  <c:v>1581</c:v>
                </c:pt>
                <c:pt idx="70">
                  <c:v>1552</c:v>
                </c:pt>
                <c:pt idx="71">
                  <c:v>1545</c:v>
                </c:pt>
                <c:pt idx="72">
                  <c:v>1533</c:v>
                </c:pt>
                <c:pt idx="73">
                  <c:v>1538</c:v>
                </c:pt>
                <c:pt idx="74">
                  <c:v>1498</c:v>
                </c:pt>
                <c:pt idx="75">
                  <c:v>1506</c:v>
                </c:pt>
                <c:pt idx="76">
                  <c:v>1509</c:v>
                </c:pt>
                <c:pt idx="77">
                  <c:v>1490</c:v>
                </c:pt>
                <c:pt idx="78">
                  <c:v>1459</c:v>
                </c:pt>
                <c:pt idx="79">
                  <c:v>1471</c:v>
                </c:pt>
                <c:pt idx="80">
                  <c:v>1456</c:v>
                </c:pt>
                <c:pt idx="81">
                  <c:v>1442</c:v>
                </c:pt>
                <c:pt idx="82">
                  <c:v>1418</c:v>
                </c:pt>
                <c:pt idx="83">
                  <c:v>1421</c:v>
                </c:pt>
                <c:pt idx="84">
                  <c:v>1385</c:v>
                </c:pt>
                <c:pt idx="85">
                  <c:v>1404</c:v>
                </c:pt>
                <c:pt idx="86">
                  <c:v>1391</c:v>
                </c:pt>
                <c:pt idx="87">
                  <c:v>1391</c:v>
                </c:pt>
                <c:pt idx="88">
                  <c:v>1378</c:v>
                </c:pt>
                <c:pt idx="89">
                  <c:v>1384</c:v>
                </c:pt>
                <c:pt idx="90">
                  <c:v>1376</c:v>
                </c:pt>
                <c:pt idx="91">
                  <c:v>1363</c:v>
                </c:pt>
                <c:pt idx="92">
                  <c:v>1366</c:v>
                </c:pt>
                <c:pt idx="93">
                  <c:v>1356</c:v>
                </c:pt>
                <c:pt idx="94">
                  <c:v>1351</c:v>
                </c:pt>
                <c:pt idx="95">
                  <c:v>1339</c:v>
                </c:pt>
                <c:pt idx="96">
                  <c:v>1319</c:v>
                </c:pt>
                <c:pt idx="97">
                  <c:v>1314</c:v>
                </c:pt>
                <c:pt idx="98">
                  <c:v>1306</c:v>
                </c:pt>
                <c:pt idx="99">
                  <c:v>1307</c:v>
                </c:pt>
                <c:pt idx="100">
                  <c:v>1282</c:v>
                </c:pt>
                <c:pt idx="101">
                  <c:v>1290</c:v>
                </c:pt>
                <c:pt idx="102">
                  <c:v>1292</c:v>
                </c:pt>
                <c:pt idx="103">
                  <c:v>1289</c:v>
                </c:pt>
                <c:pt idx="104">
                  <c:v>1279</c:v>
                </c:pt>
                <c:pt idx="105">
                  <c:v>1267</c:v>
                </c:pt>
                <c:pt idx="106">
                  <c:v>1264</c:v>
                </c:pt>
                <c:pt idx="107">
                  <c:v>1281</c:v>
                </c:pt>
                <c:pt idx="108">
                  <c:v>1263</c:v>
                </c:pt>
                <c:pt idx="109">
                  <c:v>1253</c:v>
                </c:pt>
                <c:pt idx="110">
                  <c:v>1274</c:v>
                </c:pt>
                <c:pt idx="111">
                  <c:v>1271</c:v>
                </c:pt>
                <c:pt idx="112">
                  <c:v>1259</c:v>
                </c:pt>
                <c:pt idx="113">
                  <c:v>1240</c:v>
                </c:pt>
                <c:pt idx="114">
                  <c:v>1246</c:v>
                </c:pt>
                <c:pt idx="115">
                  <c:v>1222</c:v>
                </c:pt>
                <c:pt idx="116">
                  <c:v>1201</c:v>
                </c:pt>
                <c:pt idx="117">
                  <c:v>1214</c:v>
                </c:pt>
                <c:pt idx="118">
                  <c:v>1186</c:v>
                </c:pt>
                <c:pt idx="119">
                  <c:v>1184</c:v>
                </c:pt>
                <c:pt idx="120">
                  <c:v>1180</c:v>
                </c:pt>
                <c:pt idx="121">
                  <c:v>1183</c:v>
                </c:pt>
                <c:pt idx="122">
                  <c:v>1180</c:v>
                </c:pt>
                <c:pt idx="123">
                  <c:v>1163</c:v>
                </c:pt>
                <c:pt idx="124">
                  <c:v>1162</c:v>
                </c:pt>
                <c:pt idx="125">
                  <c:v>1160</c:v>
                </c:pt>
                <c:pt idx="126">
                  <c:v>1150</c:v>
                </c:pt>
                <c:pt idx="127">
                  <c:v>1139</c:v>
                </c:pt>
                <c:pt idx="128">
                  <c:v>1129</c:v>
                </c:pt>
                <c:pt idx="129">
                  <c:v>1101</c:v>
                </c:pt>
                <c:pt idx="130">
                  <c:v>1090</c:v>
                </c:pt>
                <c:pt idx="131">
                  <c:v>1076</c:v>
                </c:pt>
                <c:pt idx="132">
                  <c:v>1073</c:v>
                </c:pt>
                <c:pt idx="133">
                  <c:v>1052</c:v>
                </c:pt>
                <c:pt idx="134">
                  <c:v>1040</c:v>
                </c:pt>
                <c:pt idx="135">
                  <c:v>1033</c:v>
                </c:pt>
                <c:pt idx="136">
                  <c:v>1033</c:v>
                </c:pt>
                <c:pt idx="137">
                  <c:v>1052</c:v>
                </c:pt>
                <c:pt idx="138">
                  <c:v>1053</c:v>
                </c:pt>
                <c:pt idx="139">
                  <c:v>1033</c:v>
                </c:pt>
                <c:pt idx="140">
                  <c:v>1018</c:v>
                </c:pt>
                <c:pt idx="141">
                  <c:v>1028</c:v>
                </c:pt>
                <c:pt idx="142">
                  <c:v>1000</c:v>
                </c:pt>
                <c:pt idx="143">
                  <c:v>1005</c:v>
                </c:pt>
                <c:pt idx="144">
                  <c:v>983</c:v>
                </c:pt>
                <c:pt idx="145">
                  <c:v>976</c:v>
                </c:pt>
                <c:pt idx="146">
                  <c:v>970</c:v>
                </c:pt>
                <c:pt idx="147">
                  <c:v>963</c:v>
                </c:pt>
                <c:pt idx="148">
                  <c:v>958</c:v>
                </c:pt>
                <c:pt idx="149">
                  <c:v>944</c:v>
                </c:pt>
                <c:pt idx="150">
                  <c:v>963</c:v>
                </c:pt>
                <c:pt idx="151">
                  <c:v>962</c:v>
                </c:pt>
                <c:pt idx="152">
                  <c:v>974</c:v>
                </c:pt>
                <c:pt idx="153">
                  <c:v>978</c:v>
                </c:pt>
                <c:pt idx="154">
                  <c:v>977</c:v>
                </c:pt>
                <c:pt idx="155">
                  <c:v>995</c:v>
                </c:pt>
                <c:pt idx="156">
                  <c:v>1000</c:v>
                </c:pt>
                <c:pt idx="157">
                  <c:v>994</c:v>
                </c:pt>
                <c:pt idx="158">
                  <c:v>991</c:v>
                </c:pt>
                <c:pt idx="159">
                  <c:v>975</c:v>
                </c:pt>
                <c:pt idx="160">
                  <c:v>971</c:v>
                </c:pt>
                <c:pt idx="161">
                  <c:v>950</c:v>
                </c:pt>
                <c:pt idx="162">
                  <c:v>956</c:v>
                </c:pt>
                <c:pt idx="163">
                  <c:v>956</c:v>
                </c:pt>
                <c:pt idx="164">
                  <c:v>943</c:v>
                </c:pt>
                <c:pt idx="165">
                  <c:v>942</c:v>
                </c:pt>
                <c:pt idx="166">
                  <c:v>953</c:v>
                </c:pt>
                <c:pt idx="167">
                  <c:v>952</c:v>
                </c:pt>
                <c:pt idx="168">
                  <c:v>957</c:v>
                </c:pt>
                <c:pt idx="169">
                  <c:v>969</c:v>
                </c:pt>
                <c:pt idx="170">
                  <c:v>984</c:v>
                </c:pt>
                <c:pt idx="171">
                  <c:v>973</c:v>
                </c:pt>
                <c:pt idx="172">
                  <c:v>973</c:v>
                </c:pt>
                <c:pt idx="173">
                  <c:v>952</c:v>
                </c:pt>
                <c:pt idx="174">
                  <c:v>946</c:v>
                </c:pt>
                <c:pt idx="175">
                  <c:v>930</c:v>
                </c:pt>
                <c:pt idx="176">
                  <c:v>928</c:v>
                </c:pt>
                <c:pt idx="177">
                  <c:v>912</c:v>
                </c:pt>
                <c:pt idx="178">
                  <c:v>916</c:v>
                </c:pt>
                <c:pt idx="179">
                  <c:v>916</c:v>
                </c:pt>
                <c:pt idx="180">
                  <c:v>913</c:v>
                </c:pt>
                <c:pt idx="181">
                  <c:v>906</c:v>
                </c:pt>
                <c:pt idx="182">
                  <c:v>926</c:v>
                </c:pt>
                <c:pt idx="183">
                  <c:v>939</c:v>
                </c:pt>
                <c:pt idx="184">
                  <c:v>926</c:v>
                </c:pt>
                <c:pt idx="185">
                  <c:v>933</c:v>
                </c:pt>
                <c:pt idx="186">
                  <c:v>917</c:v>
                </c:pt>
                <c:pt idx="187">
                  <c:v>925</c:v>
                </c:pt>
                <c:pt idx="188">
                  <c:v>923</c:v>
                </c:pt>
                <c:pt idx="189">
                  <c:v>915</c:v>
                </c:pt>
                <c:pt idx="190">
                  <c:v>910</c:v>
                </c:pt>
                <c:pt idx="191">
                  <c:v>913</c:v>
                </c:pt>
                <c:pt idx="192">
                  <c:v>907</c:v>
                </c:pt>
                <c:pt idx="193">
                  <c:v>917</c:v>
                </c:pt>
                <c:pt idx="194">
                  <c:v>933</c:v>
                </c:pt>
                <c:pt idx="195">
                  <c:v>922</c:v>
                </c:pt>
                <c:pt idx="196">
                  <c:v>927</c:v>
                </c:pt>
                <c:pt idx="197">
                  <c:v>926</c:v>
                </c:pt>
                <c:pt idx="198">
                  <c:v>936</c:v>
                </c:pt>
                <c:pt idx="199">
                  <c:v>924</c:v>
                </c:pt>
                <c:pt idx="200">
                  <c:v>935</c:v>
                </c:pt>
                <c:pt idx="201">
                  <c:v>924</c:v>
                </c:pt>
                <c:pt idx="202">
                  <c:v>899</c:v>
                </c:pt>
                <c:pt idx="203">
                  <c:v>897</c:v>
                </c:pt>
                <c:pt idx="204">
                  <c:v>879</c:v>
                </c:pt>
                <c:pt idx="205">
                  <c:v>874</c:v>
                </c:pt>
                <c:pt idx="206">
                  <c:v>870</c:v>
                </c:pt>
                <c:pt idx="207">
                  <c:v>860</c:v>
                </c:pt>
                <c:pt idx="208">
                  <c:v>860</c:v>
                </c:pt>
                <c:pt idx="209">
                  <c:v>861</c:v>
                </c:pt>
                <c:pt idx="210">
                  <c:v>874</c:v>
                </c:pt>
                <c:pt idx="211">
                  <c:v>878</c:v>
                </c:pt>
                <c:pt idx="212">
                  <c:v>885</c:v>
                </c:pt>
                <c:pt idx="213">
                  <c:v>873</c:v>
                </c:pt>
                <c:pt idx="214">
                  <c:v>884</c:v>
                </c:pt>
                <c:pt idx="215">
                  <c:v>881</c:v>
                </c:pt>
                <c:pt idx="216">
                  <c:v>878</c:v>
                </c:pt>
                <c:pt idx="217">
                  <c:v>857</c:v>
                </c:pt>
                <c:pt idx="218">
                  <c:v>848</c:v>
                </c:pt>
                <c:pt idx="219">
                  <c:v>836</c:v>
                </c:pt>
                <c:pt idx="220">
                  <c:v>808</c:v>
                </c:pt>
                <c:pt idx="221">
                  <c:v>781</c:v>
                </c:pt>
                <c:pt idx="222">
                  <c:v>783</c:v>
                </c:pt>
                <c:pt idx="223">
                  <c:v>780</c:v>
                </c:pt>
                <c:pt idx="224">
                  <c:v>808</c:v>
                </c:pt>
                <c:pt idx="225">
                  <c:v>820</c:v>
                </c:pt>
                <c:pt idx="226">
                  <c:v>832</c:v>
                </c:pt>
                <c:pt idx="227">
                  <c:v>850</c:v>
                </c:pt>
                <c:pt idx="228">
                  <c:v>856</c:v>
                </c:pt>
                <c:pt idx="229">
                  <c:v>827</c:v>
                </c:pt>
                <c:pt idx="230">
                  <c:v>838</c:v>
                </c:pt>
                <c:pt idx="231">
                  <c:v>824</c:v>
                </c:pt>
                <c:pt idx="232">
                  <c:v>808</c:v>
                </c:pt>
                <c:pt idx="233">
                  <c:v>793</c:v>
                </c:pt>
                <c:pt idx="234">
                  <c:v>785</c:v>
                </c:pt>
                <c:pt idx="235">
                  <c:v>778</c:v>
                </c:pt>
                <c:pt idx="236">
                  <c:v>775</c:v>
                </c:pt>
                <c:pt idx="237">
                  <c:v>784</c:v>
                </c:pt>
                <c:pt idx="238">
                  <c:v>777</c:v>
                </c:pt>
                <c:pt idx="239">
                  <c:v>784</c:v>
                </c:pt>
                <c:pt idx="240">
                  <c:v>795</c:v>
                </c:pt>
                <c:pt idx="241">
                  <c:v>800</c:v>
                </c:pt>
                <c:pt idx="242">
                  <c:v>807</c:v>
                </c:pt>
                <c:pt idx="243">
                  <c:v>805</c:v>
                </c:pt>
                <c:pt idx="244">
                  <c:v>784</c:v>
                </c:pt>
                <c:pt idx="245">
                  <c:v>791</c:v>
                </c:pt>
                <c:pt idx="246">
                  <c:v>767</c:v>
                </c:pt>
                <c:pt idx="247">
                  <c:v>775</c:v>
                </c:pt>
                <c:pt idx="248">
                  <c:v>769</c:v>
                </c:pt>
                <c:pt idx="249">
                  <c:v>751</c:v>
                </c:pt>
                <c:pt idx="250">
                  <c:v>762</c:v>
                </c:pt>
                <c:pt idx="251">
                  <c:v>758</c:v>
                </c:pt>
                <c:pt idx="252">
                  <c:v>772</c:v>
                </c:pt>
                <c:pt idx="253">
                  <c:v>785</c:v>
                </c:pt>
                <c:pt idx="254">
                  <c:v>789</c:v>
                </c:pt>
                <c:pt idx="255">
                  <c:v>807</c:v>
                </c:pt>
                <c:pt idx="256">
                  <c:v>806</c:v>
                </c:pt>
                <c:pt idx="257">
                  <c:v>831</c:v>
                </c:pt>
                <c:pt idx="258">
                  <c:v>844</c:v>
                </c:pt>
                <c:pt idx="259">
                  <c:v>842</c:v>
                </c:pt>
                <c:pt idx="260">
                  <c:v>851</c:v>
                </c:pt>
                <c:pt idx="261">
                  <c:v>848</c:v>
                </c:pt>
                <c:pt idx="262">
                  <c:v>847</c:v>
                </c:pt>
                <c:pt idx="263">
                  <c:v>852</c:v>
                </c:pt>
                <c:pt idx="264">
                  <c:v>836</c:v>
                </c:pt>
                <c:pt idx="265">
                  <c:v>844</c:v>
                </c:pt>
                <c:pt idx="266">
                  <c:v>849</c:v>
                </c:pt>
                <c:pt idx="267">
                  <c:v>860</c:v>
                </c:pt>
                <c:pt idx="268">
                  <c:v>869</c:v>
                </c:pt>
                <c:pt idx="269">
                  <c:v>886</c:v>
                </c:pt>
                <c:pt idx="270">
                  <c:v>871</c:v>
                </c:pt>
                <c:pt idx="271">
                  <c:v>900</c:v>
                </c:pt>
                <c:pt idx="272">
                  <c:v>905</c:v>
                </c:pt>
                <c:pt idx="273">
                  <c:v>924</c:v>
                </c:pt>
                <c:pt idx="274">
                  <c:v>932</c:v>
                </c:pt>
                <c:pt idx="275">
                  <c:v>937</c:v>
                </c:pt>
                <c:pt idx="276">
                  <c:v>946</c:v>
                </c:pt>
                <c:pt idx="277">
                  <c:v>943</c:v>
                </c:pt>
                <c:pt idx="278">
                  <c:v>949</c:v>
                </c:pt>
                <c:pt idx="279">
                  <c:v>981</c:v>
                </c:pt>
                <c:pt idx="280">
                  <c:v>974</c:v>
                </c:pt>
                <c:pt idx="281">
                  <c:v>989</c:v>
                </c:pt>
                <c:pt idx="282">
                  <c:v>997</c:v>
                </c:pt>
                <c:pt idx="283">
                  <c:v>1012</c:v>
                </c:pt>
                <c:pt idx="284">
                  <c:v>1028</c:v>
                </c:pt>
                <c:pt idx="285">
                  <c:v>1037</c:v>
                </c:pt>
                <c:pt idx="286">
                  <c:v>1040</c:v>
                </c:pt>
                <c:pt idx="287">
                  <c:v>1036</c:v>
                </c:pt>
                <c:pt idx="288">
                  <c:v>1030</c:v>
                </c:pt>
                <c:pt idx="289">
                  <c:v>1013</c:v>
                </c:pt>
                <c:pt idx="290">
                  <c:v>1003</c:v>
                </c:pt>
                <c:pt idx="291">
                  <c:v>972</c:v>
                </c:pt>
                <c:pt idx="292">
                  <c:v>924</c:v>
                </c:pt>
                <c:pt idx="293">
                  <c:v>893</c:v>
                </c:pt>
                <c:pt idx="294">
                  <c:v>859</c:v>
                </c:pt>
                <c:pt idx="295">
                  <c:v>825</c:v>
                </c:pt>
                <c:pt idx="296">
                  <c:v>800</c:v>
                </c:pt>
                <c:pt idx="297">
                  <c:v>785</c:v>
                </c:pt>
                <c:pt idx="298">
                  <c:v>784</c:v>
                </c:pt>
                <c:pt idx="299">
                  <c:v>780</c:v>
                </c:pt>
                <c:pt idx="300">
                  <c:v>766</c:v>
                </c:pt>
                <c:pt idx="301">
                  <c:v>750</c:v>
                </c:pt>
                <c:pt idx="302">
                  <c:v>730</c:v>
                </c:pt>
                <c:pt idx="303">
                  <c:v>697</c:v>
                </c:pt>
                <c:pt idx="304">
                  <c:v>684</c:v>
                </c:pt>
                <c:pt idx="305">
                  <c:v>662</c:v>
                </c:pt>
                <c:pt idx="306">
                  <c:v>649</c:v>
                </c:pt>
                <c:pt idx="307">
                  <c:v>617</c:v>
                </c:pt>
                <c:pt idx="308">
                  <c:v>610</c:v>
                </c:pt>
                <c:pt idx="309">
                  <c:v>591</c:v>
                </c:pt>
                <c:pt idx="310">
                  <c:v>578</c:v>
                </c:pt>
                <c:pt idx="311">
                  <c:v>570</c:v>
                </c:pt>
                <c:pt idx="312">
                  <c:v>553</c:v>
                </c:pt>
                <c:pt idx="313">
                  <c:v>547</c:v>
                </c:pt>
                <c:pt idx="314">
                  <c:v>537</c:v>
                </c:pt>
                <c:pt idx="315">
                  <c:v>544</c:v>
                </c:pt>
                <c:pt idx="316">
                  <c:v>545</c:v>
                </c:pt>
                <c:pt idx="317">
                  <c:v>533</c:v>
                </c:pt>
                <c:pt idx="318">
                  <c:v>543</c:v>
                </c:pt>
                <c:pt idx="319">
                  <c:v>548</c:v>
                </c:pt>
                <c:pt idx="320">
                  <c:v>569</c:v>
                </c:pt>
                <c:pt idx="321">
                  <c:v>568</c:v>
                </c:pt>
                <c:pt idx="322">
                  <c:v>555</c:v>
                </c:pt>
                <c:pt idx="323">
                  <c:v>543</c:v>
                </c:pt>
                <c:pt idx="324">
                  <c:v>545</c:v>
                </c:pt>
                <c:pt idx="325">
                  <c:v>526</c:v>
                </c:pt>
                <c:pt idx="326">
                  <c:v>524</c:v>
                </c:pt>
                <c:pt idx="327">
                  <c:v>524</c:v>
                </c:pt>
                <c:pt idx="328">
                  <c:v>517</c:v>
                </c:pt>
                <c:pt idx="329">
                  <c:v>502</c:v>
                </c:pt>
                <c:pt idx="330">
                  <c:v>498</c:v>
                </c:pt>
                <c:pt idx="331">
                  <c:v>503</c:v>
                </c:pt>
                <c:pt idx="332">
                  <c:v>502</c:v>
                </c:pt>
                <c:pt idx="333">
                  <c:v>503</c:v>
                </c:pt>
                <c:pt idx="334">
                  <c:v>498</c:v>
                </c:pt>
                <c:pt idx="335">
                  <c:v>499</c:v>
                </c:pt>
                <c:pt idx="336">
                  <c:v>495</c:v>
                </c:pt>
                <c:pt idx="337">
                  <c:v>500</c:v>
                </c:pt>
                <c:pt idx="338">
                  <c:v>498</c:v>
                </c:pt>
                <c:pt idx="339">
                  <c:v>489</c:v>
                </c:pt>
                <c:pt idx="340">
                  <c:v>498</c:v>
                </c:pt>
                <c:pt idx="341">
                  <c:v>502</c:v>
                </c:pt>
                <c:pt idx="342">
                  <c:v>492</c:v>
                </c:pt>
                <c:pt idx="343">
                  <c:v>501</c:v>
                </c:pt>
                <c:pt idx="344">
                  <c:v>499</c:v>
                </c:pt>
                <c:pt idx="345">
                  <c:v>483</c:v>
                </c:pt>
                <c:pt idx="346">
                  <c:v>481</c:v>
                </c:pt>
                <c:pt idx="347">
                  <c:v>492</c:v>
                </c:pt>
                <c:pt idx="348">
                  <c:v>497</c:v>
                </c:pt>
                <c:pt idx="349">
                  <c:v>506</c:v>
                </c:pt>
                <c:pt idx="350">
                  <c:v>501</c:v>
                </c:pt>
                <c:pt idx="351">
                  <c:v>510</c:v>
                </c:pt>
                <c:pt idx="352">
                  <c:v>515</c:v>
                </c:pt>
                <c:pt idx="353">
                  <c:v>511</c:v>
                </c:pt>
                <c:pt idx="354">
                  <c:v>516</c:v>
                </c:pt>
                <c:pt idx="355">
                  <c:v>515</c:v>
                </c:pt>
                <c:pt idx="356">
                  <c:v>525</c:v>
                </c:pt>
                <c:pt idx="357">
                  <c:v>509</c:v>
                </c:pt>
                <c:pt idx="358">
                  <c:v>504</c:v>
                </c:pt>
                <c:pt idx="359">
                  <c:v>502</c:v>
                </c:pt>
                <c:pt idx="360">
                  <c:v>493</c:v>
                </c:pt>
                <c:pt idx="361">
                  <c:v>486</c:v>
                </c:pt>
                <c:pt idx="362">
                  <c:v>485</c:v>
                </c:pt>
                <c:pt idx="363">
                  <c:v>491</c:v>
                </c:pt>
                <c:pt idx="364">
                  <c:v>493</c:v>
                </c:pt>
                <c:pt idx="365">
                  <c:v>496</c:v>
                </c:pt>
                <c:pt idx="366">
                  <c:v>480</c:v>
                </c:pt>
                <c:pt idx="367">
                  <c:v>496</c:v>
                </c:pt>
                <c:pt idx="368">
                  <c:v>483</c:v>
                </c:pt>
                <c:pt idx="369">
                  <c:v>495</c:v>
                </c:pt>
                <c:pt idx="370">
                  <c:v>488</c:v>
                </c:pt>
                <c:pt idx="371">
                  <c:v>487</c:v>
                </c:pt>
                <c:pt idx="372">
                  <c:v>491</c:v>
                </c:pt>
                <c:pt idx="373">
                  <c:v>483</c:v>
                </c:pt>
                <c:pt idx="374">
                  <c:v>481</c:v>
                </c:pt>
                <c:pt idx="375">
                  <c:v>469</c:v>
                </c:pt>
                <c:pt idx="376">
                  <c:v>467</c:v>
                </c:pt>
                <c:pt idx="377">
                  <c:v>466</c:v>
                </c:pt>
                <c:pt idx="378">
                  <c:v>459</c:v>
                </c:pt>
                <c:pt idx="379">
                  <c:v>462</c:v>
                </c:pt>
                <c:pt idx="380">
                  <c:v>460</c:v>
                </c:pt>
                <c:pt idx="381">
                  <c:v>462</c:v>
                </c:pt>
                <c:pt idx="382">
                  <c:v>471</c:v>
                </c:pt>
                <c:pt idx="383">
                  <c:v>469</c:v>
                </c:pt>
                <c:pt idx="384">
                  <c:v>469</c:v>
                </c:pt>
                <c:pt idx="385">
                  <c:v>474</c:v>
                </c:pt>
                <c:pt idx="386">
                  <c:v>478</c:v>
                </c:pt>
                <c:pt idx="387">
                  <c:v>479</c:v>
                </c:pt>
                <c:pt idx="388">
                  <c:v>477</c:v>
                </c:pt>
                <c:pt idx="389">
                  <c:v>479</c:v>
                </c:pt>
                <c:pt idx="390">
                  <c:v>472</c:v>
                </c:pt>
                <c:pt idx="391">
                  <c:v>475</c:v>
                </c:pt>
                <c:pt idx="392">
                  <c:v>478</c:v>
                </c:pt>
                <c:pt idx="393">
                  <c:v>468</c:v>
                </c:pt>
                <c:pt idx="394">
                  <c:v>470</c:v>
                </c:pt>
                <c:pt idx="395">
                  <c:v>468</c:v>
                </c:pt>
                <c:pt idx="396">
                  <c:v>466</c:v>
                </c:pt>
                <c:pt idx="397">
                  <c:v>467</c:v>
                </c:pt>
                <c:pt idx="398">
                  <c:v>459</c:v>
                </c:pt>
                <c:pt idx="399">
                  <c:v>463</c:v>
                </c:pt>
                <c:pt idx="400">
                  <c:v>459</c:v>
                </c:pt>
                <c:pt idx="401">
                  <c:v>450</c:v>
                </c:pt>
                <c:pt idx="402">
                  <c:v>450</c:v>
                </c:pt>
                <c:pt idx="403">
                  <c:v>453</c:v>
                </c:pt>
                <c:pt idx="404">
                  <c:v>451</c:v>
                </c:pt>
                <c:pt idx="405">
                  <c:v>450</c:v>
                </c:pt>
                <c:pt idx="406">
                  <c:v>445</c:v>
                </c:pt>
                <c:pt idx="407">
                  <c:v>435</c:v>
                </c:pt>
                <c:pt idx="408">
                  <c:v>428</c:v>
                </c:pt>
                <c:pt idx="409">
                  <c:v>417</c:v>
                </c:pt>
                <c:pt idx="410">
                  <c:v>404</c:v>
                </c:pt>
                <c:pt idx="411">
                  <c:v>405</c:v>
                </c:pt>
                <c:pt idx="412">
                  <c:v>403</c:v>
                </c:pt>
                <c:pt idx="413">
                  <c:v>398</c:v>
                </c:pt>
                <c:pt idx="414">
                  <c:v>382</c:v>
                </c:pt>
                <c:pt idx="415">
                  <c:v>395</c:v>
                </c:pt>
                <c:pt idx="416">
                  <c:v>381</c:v>
                </c:pt>
                <c:pt idx="417">
                  <c:v>383</c:v>
                </c:pt>
                <c:pt idx="418">
                  <c:v>391</c:v>
                </c:pt>
                <c:pt idx="419">
                  <c:v>385</c:v>
                </c:pt>
                <c:pt idx="420">
                  <c:v>393</c:v>
                </c:pt>
                <c:pt idx="421">
                  <c:v>379</c:v>
                </c:pt>
                <c:pt idx="422">
                  <c:v>381</c:v>
                </c:pt>
                <c:pt idx="423">
                  <c:v>379</c:v>
                </c:pt>
                <c:pt idx="424">
                  <c:v>382</c:v>
                </c:pt>
                <c:pt idx="425">
                  <c:v>377</c:v>
                </c:pt>
                <c:pt idx="426">
                  <c:v>377</c:v>
                </c:pt>
                <c:pt idx="427">
                  <c:v>365</c:v>
                </c:pt>
                <c:pt idx="428">
                  <c:v>356</c:v>
                </c:pt>
                <c:pt idx="429">
                  <c:v>359</c:v>
                </c:pt>
                <c:pt idx="430">
                  <c:v>346</c:v>
                </c:pt>
                <c:pt idx="431">
                  <c:v>341</c:v>
                </c:pt>
                <c:pt idx="432">
                  <c:v>342</c:v>
                </c:pt>
                <c:pt idx="433">
                  <c:v>333</c:v>
                </c:pt>
                <c:pt idx="434">
                  <c:v>328</c:v>
                </c:pt>
                <c:pt idx="435">
                  <c:v>336</c:v>
                </c:pt>
                <c:pt idx="436">
                  <c:v>328</c:v>
                </c:pt>
                <c:pt idx="437">
                  <c:v>324</c:v>
                </c:pt>
                <c:pt idx="438">
                  <c:v>323</c:v>
                </c:pt>
                <c:pt idx="439">
                  <c:v>312</c:v>
                </c:pt>
                <c:pt idx="440">
                  <c:v>309</c:v>
                </c:pt>
                <c:pt idx="441">
                  <c:v>298</c:v>
                </c:pt>
                <c:pt idx="442">
                  <c:v>299</c:v>
                </c:pt>
                <c:pt idx="443">
                  <c:v>296</c:v>
                </c:pt>
                <c:pt idx="444">
                  <c:v>294</c:v>
                </c:pt>
                <c:pt idx="445">
                  <c:v>280</c:v>
                </c:pt>
                <c:pt idx="446">
                  <c:v>282</c:v>
                </c:pt>
                <c:pt idx="447">
                  <c:v>283</c:v>
                </c:pt>
                <c:pt idx="448">
                  <c:v>279</c:v>
                </c:pt>
                <c:pt idx="449">
                  <c:v>272</c:v>
                </c:pt>
                <c:pt idx="450">
                  <c:v>272</c:v>
                </c:pt>
                <c:pt idx="451">
                  <c:v>264</c:v>
                </c:pt>
                <c:pt idx="452">
                  <c:v>266</c:v>
                </c:pt>
                <c:pt idx="453">
                  <c:v>260</c:v>
                </c:pt>
                <c:pt idx="454">
                  <c:v>265</c:v>
                </c:pt>
                <c:pt idx="455">
                  <c:v>261</c:v>
                </c:pt>
                <c:pt idx="456">
                  <c:v>260</c:v>
                </c:pt>
                <c:pt idx="457">
                  <c:v>264</c:v>
                </c:pt>
                <c:pt idx="458">
                  <c:v>258</c:v>
                </c:pt>
                <c:pt idx="459">
                  <c:v>256</c:v>
                </c:pt>
                <c:pt idx="460">
                  <c:v>254</c:v>
                </c:pt>
                <c:pt idx="461">
                  <c:v>262</c:v>
                </c:pt>
                <c:pt idx="462">
                  <c:v>262</c:v>
                </c:pt>
                <c:pt idx="463">
                  <c:v>253</c:v>
                </c:pt>
                <c:pt idx="464">
                  <c:v>265</c:v>
                </c:pt>
                <c:pt idx="465">
                  <c:v>256</c:v>
                </c:pt>
                <c:pt idx="466">
                  <c:v>253</c:v>
                </c:pt>
                <c:pt idx="467">
                  <c:v>253</c:v>
                </c:pt>
                <c:pt idx="468">
                  <c:v>241</c:v>
                </c:pt>
                <c:pt idx="469">
                  <c:v>242</c:v>
                </c:pt>
                <c:pt idx="470">
                  <c:v>233</c:v>
                </c:pt>
                <c:pt idx="471">
                  <c:v>240</c:v>
                </c:pt>
                <c:pt idx="472">
                  <c:v>241</c:v>
                </c:pt>
                <c:pt idx="473">
                  <c:v>234</c:v>
                </c:pt>
                <c:pt idx="474">
                  <c:v>239</c:v>
                </c:pt>
                <c:pt idx="475">
                  <c:v>240</c:v>
                </c:pt>
                <c:pt idx="476">
                  <c:v>232</c:v>
                </c:pt>
                <c:pt idx="477">
                  <c:v>234</c:v>
                </c:pt>
                <c:pt idx="478">
                  <c:v>233</c:v>
                </c:pt>
                <c:pt idx="479">
                  <c:v>230</c:v>
                </c:pt>
                <c:pt idx="480">
                  <c:v>223</c:v>
                </c:pt>
                <c:pt idx="481">
                  <c:v>214</c:v>
                </c:pt>
                <c:pt idx="482">
                  <c:v>225</c:v>
                </c:pt>
                <c:pt idx="483">
                  <c:v>217</c:v>
                </c:pt>
                <c:pt idx="484">
                  <c:v>216</c:v>
                </c:pt>
                <c:pt idx="485">
                  <c:v>216</c:v>
                </c:pt>
                <c:pt idx="486">
                  <c:v>219</c:v>
                </c:pt>
                <c:pt idx="487">
                  <c:v>203</c:v>
                </c:pt>
                <c:pt idx="488">
                  <c:v>210</c:v>
                </c:pt>
                <c:pt idx="489">
                  <c:v>216</c:v>
                </c:pt>
                <c:pt idx="490">
                  <c:v>209</c:v>
                </c:pt>
                <c:pt idx="491">
                  <c:v>211</c:v>
                </c:pt>
                <c:pt idx="492">
                  <c:v>210</c:v>
                </c:pt>
                <c:pt idx="493">
                  <c:v>203</c:v>
                </c:pt>
                <c:pt idx="494">
                  <c:v>207</c:v>
                </c:pt>
                <c:pt idx="495">
                  <c:v>211</c:v>
                </c:pt>
                <c:pt idx="496">
                  <c:v>206</c:v>
                </c:pt>
                <c:pt idx="497">
                  <c:v>206</c:v>
                </c:pt>
                <c:pt idx="498">
                  <c:v>213</c:v>
                </c:pt>
                <c:pt idx="499">
                  <c:v>206</c:v>
                </c:pt>
                <c:pt idx="500">
                  <c:v>208</c:v>
                </c:pt>
                <c:pt idx="501">
                  <c:v>200</c:v>
                </c:pt>
                <c:pt idx="502">
                  <c:v>202</c:v>
                </c:pt>
                <c:pt idx="503">
                  <c:v>202</c:v>
                </c:pt>
                <c:pt idx="504">
                  <c:v>200</c:v>
                </c:pt>
                <c:pt idx="505">
                  <c:v>198</c:v>
                </c:pt>
                <c:pt idx="506">
                  <c:v>205</c:v>
                </c:pt>
                <c:pt idx="507">
                  <c:v>198</c:v>
                </c:pt>
                <c:pt idx="508">
                  <c:v>204</c:v>
                </c:pt>
                <c:pt idx="509">
                  <c:v>192</c:v>
                </c:pt>
                <c:pt idx="510">
                  <c:v>193</c:v>
                </c:pt>
                <c:pt idx="511">
                  <c:v>188</c:v>
                </c:pt>
                <c:pt idx="512">
                  <c:v>192</c:v>
                </c:pt>
                <c:pt idx="513">
                  <c:v>187</c:v>
                </c:pt>
                <c:pt idx="514">
                  <c:v>185</c:v>
                </c:pt>
                <c:pt idx="515">
                  <c:v>183</c:v>
                </c:pt>
                <c:pt idx="516">
                  <c:v>178</c:v>
                </c:pt>
                <c:pt idx="517">
                  <c:v>186</c:v>
                </c:pt>
                <c:pt idx="518">
                  <c:v>182</c:v>
                </c:pt>
                <c:pt idx="519">
                  <c:v>178</c:v>
                </c:pt>
                <c:pt idx="520">
                  <c:v>176</c:v>
                </c:pt>
                <c:pt idx="521">
                  <c:v>185</c:v>
                </c:pt>
                <c:pt idx="522">
                  <c:v>184</c:v>
                </c:pt>
                <c:pt idx="523">
                  <c:v>181</c:v>
                </c:pt>
                <c:pt idx="524">
                  <c:v>173</c:v>
                </c:pt>
                <c:pt idx="525">
                  <c:v>184</c:v>
                </c:pt>
                <c:pt idx="526">
                  <c:v>172</c:v>
                </c:pt>
                <c:pt idx="527">
                  <c:v>184</c:v>
                </c:pt>
                <c:pt idx="528">
                  <c:v>174</c:v>
                </c:pt>
                <c:pt idx="529">
                  <c:v>164</c:v>
                </c:pt>
                <c:pt idx="530">
                  <c:v>165</c:v>
                </c:pt>
                <c:pt idx="531">
                  <c:v>171</c:v>
                </c:pt>
                <c:pt idx="532">
                  <c:v>169</c:v>
                </c:pt>
                <c:pt idx="533">
                  <c:v>168</c:v>
                </c:pt>
                <c:pt idx="534">
                  <c:v>167</c:v>
                </c:pt>
                <c:pt idx="535">
                  <c:v>157</c:v>
                </c:pt>
                <c:pt idx="536">
                  <c:v>154</c:v>
                </c:pt>
                <c:pt idx="537">
                  <c:v>160</c:v>
                </c:pt>
                <c:pt idx="538">
                  <c:v>162</c:v>
                </c:pt>
                <c:pt idx="539">
                  <c:v>156</c:v>
                </c:pt>
                <c:pt idx="540">
                  <c:v>155</c:v>
                </c:pt>
                <c:pt idx="541">
                  <c:v>148</c:v>
                </c:pt>
                <c:pt idx="542">
                  <c:v>146</c:v>
                </c:pt>
                <c:pt idx="543">
                  <c:v>153</c:v>
                </c:pt>
                <c:pt idx="544">
                  <c:v>138</c:v>
                </c:pt>
                <c:pt idx="545">
                  <c:v>147</c:v>
                </c:pt>
                <c:pt idx="546">
                  <c:v>139</c:v>
                </c:pt>
                <c:pt idx="547">
                  <c:v>139</c:v>
                </c:pt>
                <c:pt idx="548">
                  <c:v>139</c:v>
                </c:pt>
                <c:pt idx="549">
                  <c:v>129</c:v>
                </c:pt>
                <c:pt idx="550">
                  <c:v>134</c:v>
                </c:pt>
                <c:pt idx="551">
                  <c:v>133</c:v>
                </c:pt>
                <c:pt idx="552">
                  <c:v>133</c:v>
                </c:pt>
                <c:pt idx="553">
                  <c:v>132</c:v>
                </c:pt>
                <c:pt idx="554">
                  <c:v>125</c:v>
                </c:pt>
                <c:pt idx="555">
                  <c:v>123</c:v>
                </c:pt>
                <c:pt idx="556">
                  <c:v>132</c:v>
                </c:pt>
                <c:pt idx="557">
                  <c:v>130</c:v>
                </c:pt>
                <c:pt idx="558">
                  <c:v>125</c:v>
                </c:pt>
                <c:pt idx="559">
                  <c:v>126</c:v>
                </c:pt>
                <c:pt idx="560">
                  <c:v>125</c:v>
                </c:pt>
                <c:pt idx="561">
                  <c:v>124</c:v>
                </c:pt>
                <c:pt idx="562">
                  <c:v>134</c:v>
                </c:pt>
                <c:pt idx="563">
                  <c:v>133</c:v>
                </c:pt>
                <c:pt idx="564">
                  <c:v>133</c:v>
                </c:pt>
                <c:pt idx="565">
                  <c:v>137</c:v>
                </c:pt>
                <c:pt idx="566">
                  <c:v>139</c:v>
                </c:pt>
                <c:pt idx="567">
                  <c:v>137</c:v>
                </c:pt>
                <c:pt idx="568">
                  <c:v>141</c:v>
                </c:pt>
                <c:pt idx="569">
                  <c:v>134</c:v>
                </c:pt>
                <c:pt idx="570">
                  <c:v>138</c:v>
                </c:pt>
                <c:pt idx="571">
                  <c:v>137</c:v>
                </c:pt>
                <c:pt idx="572">
                  <c:v>135</c:v>
                </c:pt>
                <c:pt idx="573">
                  <c:v>129</c:v>
                </c:pt>
                <c:pt idx="574">
                  <c:v>134</c:v>
                </c:pt>
                <c:pt idx="575">
                  <c:v>137</c:v>
                </c:pt>
                <c:pt idx="576">
                  <c:v>133</c:v>
                </c:pt>
                <c:pt idx="577">
                  <c:v>140</c:v>
                </c:pt>
                <c:pt idx="578">
                  <c:v>143</c:v>
                </c:pt>
                <c:pt idx="579">
                  <c:v>145</c:v>
                </c:pt>
                <c:pt idx="580">
                  <c:v>138</c:v>
                </c:pt>
                <c:pt idx="581">
                  <c:v>135</c:v>
                </c:pt>
                <c:pt idx="582">
                  <c:v>140</c:v>
                </c:pt>
                <c:pt idx="583">
                  <c:v>139</c:v>
                </c:pt>
                <c:pt idx="584">
                  <c:v>140</c:v>
                </c:pt>
                <c:pt idx="585">
                  <c:v>133</c:v>
                </c:pt>
                <c:pt idx="586">
                  <c:v>143</c:v>
                </c:pt>
                <c:pt idx="587">
                  <c:v>134</c:v>
                </c:pt>
                <c:pt idx="588">
                  <c:v>138</c:v>
                </c:pt>
                <c:pt idx="589">
                  <c:v>135</c:v>
                </c:pt>
                <c:pt idx="590">
                  <c:v>143</c:v>
                </c:pt>
                <c:pt idx="591">
                  <c:v>147</c:v>
                </c:pt>
                <c:pt idx="592">
                  <c:v>137</c:v>
                </c:pt>
                <c:pt idx="593">
                  <c:v>150</c:v>
                </c:pt>
                <c:pt idx="594">
                  <c:v>141</c:v>
                </c:pt>
                <c:pt idx="595">
                  <c:v>154</c:v>
                </c:pt>
                <c:pt idx="596">
                  <c:v>151</c:v>
                </c:pt>
                <c:pt idx="597">
                  <c:v>156</c:v>
                </c:pt>
                <c:pt idx="598">
                  <c:v>161</c:v>
                </c:pt>
                <c:pt idx="599">
                  <c:v>158</c:v>
                </c:pt>
                <c:pt idx="600">
                  <c:v>161</c:v>
                </c:pt>
                <c:pt idx="601">
                  <c:v>163</c:v>
                </c:pt>
                <c:pt idx="602">
                  <c:v>157</c:v>
                </c:pt>
                <c:pt idx="603">
                  <c:v>169</c:v>
                </c:pt>
                <c:pt idx="604">
                  <c:v>161</c:v>
                </c:pt>
                <c:pt idx="605">
                  <c:v>153</c:v>
                </c:pt>
                <c:pt idx="606">
                  <c:v>163</c:v>
                </c:pt>
                <c:pt idx="607">
                  <c:v>170</c:v>
                </c:pt>
                <c:pt idx="608">
                  <c:v>179</c:v>
                </c:pt>
                <c:pt idx="609">
                  <c:v>172</c:v>
                </c:pt>
                <c:pt idx="610">
                  <c:v>171</c:v>
                </c:pt>
                <c:pt idx="611">
                  <c:v>174</c:v>
                </c:pt>
                <c:pt idx="612">
                  <c:v>175</c:v>
                </c:pt>
                <c:pt idx="613">
                  <c:v>186</c:v>
                </c:pt>
                <c:pt idx="614">
                  <c:v>181</c:v>
                </c:pt>
                <c:pt idx="615">
                  <c:v>185</c:v>
                </c:pt>
                <c:pt idx="616">
                  <c:v>182</c:v>
                </c:pt>
                <c:pt idx="617">
                  <c:v>193</c:v>
                </c:pt>
                <c:pt idx="618">
                  <c:v>195</c:v>
                </c:pt>
                <c:pt idx="619">
                  <c:v>196</c:v>
                </c:pt>
                <c:pt idx="620">
                  <c:v>207</c:v>
                </c:pt>
                <c:pt idx="621">
                  <c:v>211</c:v>
                </c:pt>
                <c:pt idx="622">
                  <c:v>216</c:v>
                </c:pt>
                <c:pt idx="623">
                  <c:v>216</c:v>
                </c:pt>
                <c:pt idx="624">
                  <c:v>216</c:v>
                </c:pt>
                <c:pt idx="625">
                  <c:v>218</c:v>
                </c:pt>
                <c:pt idx="626">
                  <c:v>219</c:v>
                </c:pt>
                <c:pt idx="627">
                  <c:v>224</c:v>
                </c:pt>
                <c:pt idx="628">
                  <c:v>235</c:v>
                </c:pt>
                <c:pt idx="629">
                  <c:v>229</c:v>
                </c:pt>
                <c:pt idx="630">
                  <c:v>245</c:v>
                </c:pt>
                <c:pt idx="631">
                  <c:v>247</c:v>
                </c:pt>
                <c:pt idx="632">
                  <c:v>257</c:v>
                </c:pt>
                <c:pt idx="633">
                  <c:v>271</c:v>
                </c:pt>
                <c:pt idx="634">
                  <c:v>280</c:v>
                </c:pt>
                <c:pt idx="635">
                  <c:v>290</c:v>
                </c:pt>
                <c:pt idx="636">
                  <c:v>298</c:v>
                </c:pt>
                <c:pt idx="637">
                  <c:v>306</c:v>
                </c:pt>
                <c:pt idx="638">
                  <c:v>306</c:v>
                </c:pt>
                <c:pt idx="639">
                  <c:v>323</c:v>
                </c:pt>
                <c:pt idx="640">
                  <c:v>326</c:v>
                </c:pt>
                <c:pt idx="641">
                  <c:v>333</c:v>
                </c:pt>
                <c:pt idx="642">
                  <c:v>339</c:v>
                </c:pt>
                <c:pt idx="643">
                  <c:v>354</c:v>
                </c:pt>
                <c:pt idx="644">
                  <c:v>355</c:v>
                </c:pt>
                <c:pt idx="645">
                  <c:v>354</c:v>
                </c:pt>
                <c:pt idx="646">
                  <c:v>361</c:v>
                </c:pt>
                <c:pt idx="647">
                  <c:v>371</c:v>
                </c:pt>
                <c:pt idx="648">
                  <c:v>381</c:v>
                </c:pt>
                <c:pt idx="649">
                  <c:v>378</c:v>
                </c:pt>
                <c:pt idx="650">
                  <c:v>398</c:v>
                </c:pt>
                <c:pt idx="651">
                  <c:v>400</c:v>
                </c:pt>
                <c:pt idx="652">
                  <c:v>416</c:v>
                </c:pt>
                <c:pt idx="653">
                  <c:v>422</c:v>
                </c:pt>
                <c:pt idx="654">
                  <c:v>434</c:v>
                </c:pt>
                <c:pt idx="655">
                  <c:v>448</c:v>
                </c:pt>
                <c:pt idx="656">
                  <c:v>465</c:v>
                </c:pt>
                <c:pt idx="657">
                  <c:v>469</c:v>
                </c:pt>
                <c:pt idx="658">
                  <c:v>492</c:v>
                </c:pt>
                <c:pt idx="659">
                  <c:v>500</c:v>
                </c:pt>
                <c:pt idx="660">
                  <c:v>519</c:v>
                </c:pt>
                <c:pt idx="661">
                  <c:v>529</c:v>
                </c:pt>
                <c:pt idx="662">
                  <c:v>552</c:v>
                </c:pt>
                <c:pt idx="663">
                  <c:v>551</c:v>
                </c:pt>
                <c:pt idx="664">
                  <c:v>571</c:v>
                </c:pt>
                <c:pt idx="665">
                  <c:v>587</c:v>
                </c:pt>
                <c:pt idx="666">
                  <c:v>590</c:v>
                </c:pt>
                <c:pt idx="667">
                  <c:v>606</c:v>
                </c:pt>
                <c:pt idx="668">
                  <c:v>624</c:v>
                </c:pt>
                <c:pt idx="669">
                  <c:v>632</c:v>
                </c:pt>
                <c:pt idx="670">
                  <c:v>641</c:v>
                </c:pt>
                <c:pt idx="671">
                  <c:v>658</c:v>
                </c:pt>
                <c:pt idx="672">
                  <c:v>679</c:v>
                </c:pt>
                <c:pt idx="673">
                  <c:v>701</c:v>
                </c:pt>
                <c:pt idx="674">
                  <c:v>710</c:v>
                </c:pt>
                <c:pt idx="675">
                  <c:v>723</c:v>
                </c:pt>
                <c:pt idx="676">
                  <c:v>750</c:v>
                </c:pt>
                <c:pt idx="677">
                  <c:v>757</c:v>
                </c:pt>
                <c:pt idx="678">
                  <c:v>774</c:v>
                </c:pt>
                <c:pt idx="679">
                  <c:v>792</c:v>
                </c:pt>
                <c:pt idx="680">
                  <c:v>803</c:v>
                </c:pt>
                <c:pt idx="681">
                  <c:v>826</c:v>
                </c:pt>
                <c:pt idx="682">
                  <c:v>856</c:v>
                </c:pt>
                <c:pt idx="683">
                  <c:v>848</c:v>
                </c:pt>
                <c:pt idx="684">
                  <c:v>843</c:v>
                </c:pt>
                <c:pt idx="685">
                  <c:v>861</c:v>
                </c:pt>
                <c:pt idx="686">
                  <c:v>872</c:v>
                </c:pt>
                <c:pt idx="687">
                  <c:v>863</c:v>
                </c:pt>
                <c:pt idx="688">
                  <c:v>887</c:v>
                </c:pt>
                <c:pt idx="689">
                  <c:v>894</c:v>
                </c:pt>
                <c:pt idx="690">
                  <c:v>895</c:v>
                </c:pt>
                <c:pt idx="691">
                  <c:v>891</c:v>
                </c:pt>
                <c:pt idx="692">
                  <c:v>916</c:v>
                </c:pt>
                <c:pt idx="693">
                  <c:v>903</c:v>
                </c:pt>
                <c:pt idx="694">
                  <c:v>898</c:v>
                </c:pt>
                <c:pt idx="695">
                  <c:v>910</c:v>
                </c:pt>
                <c:pt idx="696">
                  <c:v>911</c:v>
                </c:pt>
                <c:pt idx="697">
                  <c:v>921</c:v>
                </c:pt>
                <c:pt idx="698">
                  <c:v>908</c:v>
                </c:pt>
                <c:pt idx="699">
                  <c:v>914</c:v>
                </c:pt>
                <c:pt idx="700">
                  <c:v>907</c:v>
                </c:pt>
                <c:pt idx="701">
                  <c:v>918</c:v>
                </c:pt>
                <c:pt idx="702">
                  <c:v>915</c:v>
                </c:pt>
                <c:pt idx="703">
                  <c:v>927</c:v>
                </c:pt>
                <c:pt idx="704">
                  <c:v>921</c:v>
                </c:pt>
                <c:pt idx="705">
                  <c:v>922</c:v>
                </c:pt>
                <c:pt idx="706">
                  <c:v>901</c:v>
                </c:pt>
                <c:pt idx="707">
                  <c:v>886</c:v>
                </c:pt>
                <c:pt idx="708">
                  <c:v>899</c:v>
                </c:pt>
                <c:pt idx="709">
                  <c:v>893</c:v>
                </c:pt>
                <c:pt idx="710">
                  <c:v>879</c:v>
                </c:pt>
                <c:pt idx="711">
                  <c:v>869</c:v>
                </c:pt>
                <c:pt idx="712">
                  <c:v>871</c:v>
                </c:pt>
                <c:pt idx="713">
                  <c:v>861</c:v>
                </c:pt>
                <c:pt idx="714">
                  <c:v>854</c:v>
                </c:pt>
                <c:pt idx="715">
                  <c:v>854</c:v>
                </c:pt>
                <c:pt idx="716">
                  <c:v>843</c:v>
                </c:pt>
                <c:pt idx="717">
                  <c:v>850</c:v>
                </c:pt>
                <c:pt idx="718">
                  <c:v>853</c:v>
                </c:pt>
                <c:pt idx="719">
                  <c:v>835</c:v>
                </c:pt>
                <c:pt idx="720">
                  <c:v>843</c:v>
                </c:pt>
                <c:pt idx="721">
                  <c:v>820</c:v>
                </c:pt>
                <c:pt idx="722">
                  <c:v>825</c:v>
                </c:pt>
                <c:pt idx="723">
                  <c:v>839</c:v>
                </c:pt>
                <c:pt idx="724">
                  <c:v>831</c:v>
                </c:pt>
                <c:pt idx="725">
                  <c:v>823</c:v>
                </c:pt>
                <c:pt idx="726">
                  <c:v>803</c:v>
                </c:pt>
                <c:pt idx="727">
                  <c:v>793</c:v>
                </c:pt>
                <c:pt idx="728">
                  <c:v>809</c:v>
                </c:pt>
                <c:pt idx="729">
                  <c:v>789</c:v>
                </c:pt>
                <c:pt idx="730">
                  <c:v>769</c:v>
                </c:pt>
                <c:pt idx="731">
                  <c:v>775</c:v>
                </c:pt>
                <c:pt idx="732">
                  <c:v>743</c:v>
                </c:pt>
                <c:pt idx="733">
                  <c:v>731</c:v>
                </c:pt>
                <c:pt idx="734">
                  <c:v>731</c:v>
                </c:pt>
                <c:pt idx="735">
                  <c:v>713</c:v>
                </c:pt>
                <c:pt idx="736">
                  <c:v>703</c:v>
                </c:pt>
                <c:pt idx="737">
                  <c:v>693</c:v>
                </c:pt>
                <c:pt idx="738">
                  <c:v>682</c:v>
                </c:pt>
                <c:pt idx="739">
                  <c:v>680</c:v>
                </c:pt>
                <c:pt idx="740">
                  <c:v>673</c:v>
                </c:pt>
                <c:pt idx="741">
                  <c:v>669</c:v>
                </c:pt>
                <c:pt idx="742">
                  <c:v>670</c:v>
                </c:pt>
                <c:pt idx="743">
                  <c:v>656</c:v>
                </c:pt>
                <c:pt idx="744">
                  <c:v>650</c:v>
                </c:pt>
                <c:pt idx="745">
                  <c:v>648</c:v>
                </c:pt>
                <c:pt idx="746">
                  <c:v>658</c:v>
                </c:pt>
                <c:pt idx="747">
                  <c:v>647</c:v>
                </c:pt>
                <c:pt idx="748">
                  <c:v>658</c:v>
                </c:pt>
                <c:pt idx="749">
                  <c:v>646</c:v>
                </c:pt>
                <c:pt idx="750">
                  <c:v>643</c:v>
                </c:pt>
                <c:pt idx="751">
                  <c:v>631</c:v>
                </c:pt>
                <c:pt idx="752">
                  <c:v>616</c:v>
                </c:pt>
                <c:pt idx="753">
                  <c:v>601</c:v>
                </c:pt>
                <c:pt idx="754">
                  <c:v>613</c:v>
                </c:pt>
                <c:pt idx="755">
                  <c:v>608</c:v>
                </c:pt>
                <c:pt idx="756">
                  <c:v>599</c:v>
                </c:pt>
                <c:pt idx="757">
                  <c:v>577</c:v>
                </c:pt>
                <c:pt idx="758">
                  <c:v>580</c:v>
                </c:pt>
                <c:pt idx="759">
                  <c:v>570</c:v>
                </c:pt>
                <c:pt idx="760">
                  <c:v>573</c:v>
                </c:pt>
                <c:pt idx="761">
                  <c:v>555</c:v>
                </c:pt>
                <c:pt idx="762">
                  <c:v>554</c:v>
                </c:pt>
                <c:pt idx="763">
                  <c:v>534</c:v>
                </c:pt>
                <c:pt idx="764">
                  <c:v>536</c:v>
                </c:pt>
                <c:pt idx="765">
                  <c:v>522</c:v>
                </c:pt>
                <c:pt idx="766">
                  <c:v>520</c:v>
                </c:pt>
                <c:pt idx="767">
                  <c:v>514</c:v>
                </c:pt>
                <c:pt idx="768">
                  <c:v>514</c:v>
                </c:pt>
                <c:pt idx="769">
                  <c:v>509</c:v>
                </c:pt>
                <c:pt idx="770">
                  <c:v>498</c:v>
                </c:pt>
                <c:pt idx="771">
                  <c:v>502</c:v>
                </c:pt>
                <c:pt idx="772">
                  <c:v>502</c:v>
                </c:pt>
                <c:pt idx="773">
                  <c:v>483</c:v>
                </c:pt>
                <c:pt idx="774">
                  <c:v>485</c:v>
                </c:pt>
                <c:pt idx="775">
                  <c:v>466</c:v>
                </c:pt>
                <c:pt idx="776">
                  <c:v>465</c:v>
                </c:pt>
                <c:pt idx="777">
                  <c:v>453</c:v>
                </c:pt>
                <c:pt idx="778">
                  <c:v>447</c:v>
                </c:pt>
                <c:pt idx="779">
                  <c:v>434</c:v>
                </c:pt>
                <c:pt idx="780">
                  <c:v>421</c:v>
                </c:pt>
                <c:pt idx="781">
                  <c:v>416</c:v>
                </c:pt>
                <c:pt idx="782">
                  <c:v>403</c:v>
                </c:pt>
                <c:pt idx="783">
                  <c:v>393</c:v>
                </c:pt>
                <c:pt idx="784">
                  <c:v>386</c:v>
                </c:pt>
                <c:pt idx="785">
                  <c:v>369</c:v>
                </c:pt>
                <c:pt idx="786">
                  <c:v>359</c:v>
                </c:pt>
                <c:pt idx="787">
                  <c:v>353</c:v>
                </c:pt>
                <c:pt idx="788">
                  <c:v>342</c:v>
                </c:pt>
                <c:pt idx="789">
                  <c:v>327</c:v>
                </c:pt>
                <c:pt idx="790">
                  <c:v>320</c:v>
                </c:pt>
                <c:pt idx="791">
                  <c:v>308</c:v>
                </c:pt>
                <c:pt idx="792">
                  <c:v>307</c:v>
                </c:pt>
                <c:pt idx="793">
                  <c:v>295</c:v>
                </c:pt>
                <c:pt idx="794">
                  <c:v>297</c:v>
                </c:pt>
                <c:pt idx="795">
                  <c:v>288</c:v>
                </c:pt>
                <c:pt idx="796">
                  <c:v>275</c:v>
                </c:pt>
                <c:pt idx="797">
                  <c:v>268</c:v>
                </c:pt>
                <c:pt idx="798">
                  <c:v>260</c:v>
                </c:pt>
                <c:pt idx="799">
                  <c:v>255</c:v>
                </c:pt>
                <c:pt idx="800">
                  <c:v>251</c:v>
                </c:pt>
                <c:pt idx="801">
                  <c:v>242</c:v>
                </c:pt>
                <c:pt idx="802">
                  <c:v>236</c:v>
                </c:pt>
                <c:pt idx="803">
                  <c:v>221</c:v>
                </c:pt>
                <c:pt idx="804">
                  <c:v>214</c:v>
                </c:pt>
                <c:pt idx="805">
                  <c:v>206</c:v>
                </c:pt>
                <c:pt idx="806">
                  <c:v>193</c:v>
                </c:pt>
                <c:pt idx="807">
                  <c:v>189</c:v>
                </c:pt>
                <c:pt idx="808">
                  <c:v>172</c:v>
                </c:pt>
                <c:pt idx="809">
                  <c:v>170</c:v>
                </c:pt>
                <c:pt idx="810">
                  <c:v>154</c:v>
                </c:pt>
                <c:pt idx="811">
                  <c:v>153</c:v>
                </c:pt>
                <c:pt idx="812">
                  <c:v>146</c:v>
                </c:pt>
                <c:pt idx="813">
                  <c:v>132</c:v>
                </c:pt>
                <c:pt idx="814">
                  <c:v>130</c:v>
                </c:pt>
                <c:pt idx="815">
                  <c:v>123</c:v>
                </c:pt>
                <c:pt idx="816">
                  <c:v>116</c:v>
                </c:pt>
                <c:pt idx="817">
                  <c:v>106</c:v>
                </c:pt>
                <c:pt idx="818">
                  <c:v>98</c:v>
                </c:pt>
                <c:pt idx="819">
                  <c:v>89</c:v>
                </c:pt>
                <c:pt idx="820">
                  <c:v>91</c:v>
                </c:pt>
                <c:pt idx="821">
                  <c:v>88</c:v>
                </c:pt>
                <c:pt idx="822">
                  <c:v>79</c:v>
                </c:pt>
                <c:pt idx="823">
                  <c:v>82</c:v>
                </c:pt>
                <c:pt idx="824">
                  <c:v>72</c:v>
                </c:pt>
                <c:pt idx="825">
                  <c:v>62</c:v>
                </c:pt>
                <c:pt idx="826">
                  <c:v>65</c:v>
                </c:pt>
                <c:pt idx="827">
                  <c:v>60</c:v>
                </c:pt>
                <c:pt idx="828">
                  <c:v>52</c:v>
                </c:pt>
                <c:pt idx="829">
                  <c:v>55</c:v>
                </c:pt>
                <c:pt idx="830">
                  <c:v>42</c:v>
                </c:pt>
                <c:pt idx="831">
                  <c:v>36</c:v>
                </c:pt>
                <c:pt idx="832">
                  <c:v>38</c:v>
                </c:pt>
                <c:pt idx="833">
                  <c:v>32</c:v>
                </c:pt>
                <c:pt idx="834">
                  <c:v>29</c:v>
                </c:pt>
                <c:pt idx="835">
                  <c:v>27</c:v>
                </c:pt>
                <c:pt idx="836">
                  <c:v>21</c:v>
                </c:pt>
                <c:pt idx="837">
                  <c:v>19</c:v>
                </c:pt>
                <c:pt idx="838">
                  <c:v>16</c:v>
                </c:pt>
                <c:pt idx="839">
                  <c:v>15</c:v>
                </c:pt>
                <c:pt idx="840">
                  <c:v>10</c:v>
                </c:pt>
                <c:pt idx="841">
                  <c:v>5</c:v>
                </c:pt>
                <c:pt idx="842">
                  <c:v>0</c:v>
                </c:pt>
                <c:pt idx="843">
                  <c:v>0</c:v>
                </c:pt>
                <c:pt idx="844">
                  <c:v>-5</c:v>
                </c:pt>
                <c:pt idx="845">
                  <c:v>-5</c:v>
                </c:pt>
                <c:pt idx="846">
                  <c:v>-5</c:v>
                </c:pt>
                <c:pt idx="847">
                  <c:v>-8</c:v>
                </c:pt>
                <c:pt idx="848">
                  <c:v>-14</c:v>
                </c:pt>
                <c:pt idx="849">
                  <c:v>-12</c:v>
                </c:pt>
                <c:pt idx="850">
                  <c:v>-17</c:v>
                </c:pt>
                <c:pt idx="851">
                  <c:v>-20</c:v>
                </c:pt>
                <c:pt idx="852">
                  <c:v>-21</c:v>
                </c:pt>
                <c:pt idx="853">
                  <c:v>-24</c:v>
                </c:pt>
                <c:pt idx="854">
                  <c:v>-22</c:v>
                </c:pt>
                <c:pt idx="855">
                  <c:v>-28</c:v>
                </c:pt>
                <c:pt idx="856">
                  <c:v>-29</c:v>
                </c:pt>
                <c:pt idx="857">
                  <c:v>-31</c:v>
                </c:pt>
                <c:pt idx="858">
                  <c:v>-28</c:v>
                </c:pt>
                <c:pt idx="859">
                  <c:v>-35</c:v>
                </c:pt>
                <c:pt idx="860">
                  <c:v>-36</c:v>
                </c:pt>
                <c:pt idx="861">
                  <c:v>-38</c:v>
                </c:pt>
                <c:pt idx="862">
                  <c:v>-40</c:v>
                </c:pt>
                <c:pt idx="863">
                  <c:v>-42</c:v>
                </c:pt>
                <c:pt idx="864">
                  <c:v>-45</c:v>
                </c:pt>
                <c:pt idx="865">
                  <c:v>-50</c:v>
                </c:pt>
                <c:pt idx="866">
                  <c:v>-45</c:v>
                </c:pt>
                <c:pt idx="867">
                  <c:v>-49</c:v>
                </c:pt>
                <c:pt idx="868">
                  <c:v>-46</c:v>
                </c:pt>
                <c:pt idx="869">
                  <c:v>-48</c:v>
                </c:pt>
                <c:pt idx="870">
                  <c:v>-52</c:v>
                </c:pt>
                <c:pt idx="871">
                  <c:v>-51</c:v>
                </c:pt>
                <c:pt idx="872">
                  <c:v>-53</c:v>
                </c:pt>
                <c:pt idx="873">
                  <c:v>-53</c:v>
                </c:pt>
                <c:pt idx="874">
                  <c:v>-55</c:v>
                </c:pt>
                <c:pt idx="875">
                  <c:v>-60</c:v>
                </c:pt>
                <c:pt idx="876">
                  <c:v>-61</c:v>
                </c:pt>
                <c:pt idx="877">
                  <c:v>-58</c:v>
                </c:pt>
                <c:pt idx="878">
                  <c:v>-59</c:v>
                </c:pt>
                <c:pt idx="879">
                  <c:v>-63</c:v>
                </c:pt>
                <c:pt idx="880">
                  <c:v>-60</c:v>
                </c:pt>
                <c:pt idx="881">
                  <c:v>-57</c:v>
                </c:pt>
                <c:pt idx="882">
                  <c:v>-62</c:v>
                </c:pt>
                <c:pt idx="883">
                  <c:v>-64</c:v>
                </c:pt>
                <c:pt idx="884">
                  <c:v>-65</c:v>
                </c:pt>
                <c:pt idx="885">
                  <c:v>-65</c:v>
                </c:pt>
                <c:pt idx="886">
                  <c:v>-71</c:v>
                </c:pt>
                <c:pt idx="887">
                  <c:v>-67</c:v>
                </c:pt>
                <c:pt idx="888">
                  <c:v>-67</c:v>
                </c:pt>
                <c:pt idx="889">
                  <c:v>-73</c:v>
                </c:pt>
                <c:pt idx="890">
                  <c:v>-70</c:v>
                </c:pt>
                <c:pt idx="891">
                  <c:v>-64</c:v>
                </c:pt>
                <c:pt idx="892">
                  <c:v>-63</c:v>
                </c:pt>
                <c:pt idx="893">
                  <c:v>-63</c:v>
                </c:pt>
                <c:pt idx="894">
                  <c:v>-65</c:v>
                </c:pt>
                <c:pt idx="895">
                  <c:v>-67</c:v>
                </c:pt>
                <c:pt idx="896">
                  <c:v>-69</c:v>
                </c:pt>
                <c:pt idx="897">
                  <c:v>-70</c:v>
                </c:pt>
                <c:pt idx="898">
                  <c:v>-70</c:v>
                </c:pt>
                <c:pt idx="899">
                  <c:v>-71</c:v>
                </c:pt>
                <c:pt idx="900">
                  <c:v>-74</c:v>
                </c:pt>
                <c:pt idx="901">
                  <c:v>-72</c:v>
                </c:pt>
                <c:pt idx="902">
                  <c:v>-68</c:v>
                </c:pt>
                <c:pt idx="903">
                  <c:v>-68</c:v>
                </c:pt>
                <c:pt idx="904">
                  <c:v>-74</c:v>
                </c:pt>
                <c:pt idx="905">
                  <c:v>-73</c:v>
                </c:pt>
                <c:pt idx="906">
                  <c:v>-71</c:v>
                </c:pt>
                <c:pt idx="907">
                  <c:v>-73</c:v>
                </c:pt>
                <c:pt idx="908">
                  <c:v>-74</c:v>
                </c:pt>
                <c:pt idx="909">
                  <c:v>-70</c:v>
                </c:pt>
                <c:pt idx="910">
                  <c:v>-72</c:v>
                </c:pt>
                <c:pt idx="911">
                  <c:v>-71</c:v>
                </c:pt>
                <c:pt idx="912">
                  <c:v>-74</c:v>
                </c:pt>
                <c:pt idx="913">
                  <c:v>-72</c:v>
                </c:pt>
                <c:pt idx="914">
                  <c:v>-73</c:v>
                </c:pt>
                <c:pt idx="915">
                  <c:v>-71</c:v>
                </c:pt>
                <c:pt idx="916">
                  <c:v>-75</c:v>
                </c:pt>
                <c:pt idx="917">
                  <c:v>-71</c:v>
                </c:pt>
                <c:pt idx="918">
                  <c:v>-76</c:v>
                </c:pt>
                <c:pt idx="919">
                  <c:v>-72</c:v>
                </c:pt>
                <c:pt idx="920">
                  <c:v>-79</c:v>
                </c:pt>
                <c:pt idx="921">
                  <c:v>-76</c:v>
                </c:pt>
                <c:pt idx="922">
                  <c:v>-74</c:v>
                </c:pt>
                <c:pt idx="923">
                  <c:v>-74</c:v>
                </c:pt>
                <c:pt idx="924">
                  <c:v>-71</c:v>
                </c:pt>
                <c:pt idx="925">
                  <c:v>-77</c:v>
                </c:pt>
                <c:pt idx="926">
                  <c:v>-73</c:v>
                </c:pt>
                <c:pt idx="927">
                  <c:v>-74</c:v>
                </c:pt>
                <c:pt idx="928">
                  <c:v>-74</c:v>
                </c:pt>
                <c:pt idx="929">
                  <c:v>-76</c:v>
                </c:pt>
                <c:pt idx="930">
                  <c:v>-81</c:v>
                </c:pt>
                <c:pt idx="931">
                  <c:v>-76</c:v>
                </c:pt>
                <c:pt idx="932">
                  <c:v>-80</c:v>
                </c:pt>
                <c:pt idx="933">
                  <c:v>-79</c:v>
                </c:pt>
                <c:pt idx="934">
                  <c:v>-77</c:v>
                </c:pt>
                <c:pt idx="935">
                  <c:v>-75</c:v>
                </c:pt>
                <c:pt idx="936">
                  <c:v>-73</c:v>
                </c:pt>
                <c:pt idx="937">
                  <c:v>-71</c:v>
                </c:pt>
                <c:pt idx="938">
                  <c:v>-66</c:v>
                </c:pt>
                <c:pt idx="939">
                  <c:v>-63</c:v>
                </c:pt>
                <c:pt idx="940">
                  <c:v>-63</c:v>
                </c:pt>
                <c:pt idx="941">
                  <c:v>-69</c:v>
                </c:pt>
                <c:pt idx="942">
                  <c:v>-74</c:v>
                </c:pt>
                <c:pt idx="943">
                  <c:v>-78</c:v>
                </c:pt>
                <c:pt idx="944">
                  <c:v>-79</c:v>
                </c:pt>
                <c:pt idx="945">
                  <c:v>-77</c:v>
                </c:pt>
                <c:pt idx="946">
                  <c:v>-79</c:v>
                </c:pt>
                <c:pt idx="947">
                  <c:v>-77</c:v>
                </c:pt>
                <c:pt idx="948">
                  <c:v>-74</c:v>
                </c:pt>
                <c:pt idx="949">
                  <c:v>-76</c:v>
                </c:pt>
                <c:pt idx="950">
                  <c:v>-74</c:v>
                </c:pt>
                <c:pt idx="951">
                  <c:v>-78</c:v>
                </c:pt>
                <c:pt idx="952">
                  <c:v>-77</c:v>
                </c:pt>
                <c:pt idx="953">
                  <c:v>-76</c:v>
                </c:pt>
                <c:pt idx="954">
                  <c:v>-79</c:v>
                </c:pt>
                <c:pt idx="955">
                  <c:v>-78</c:v>
                </c:pt>
                <c:pt idx="956">
                  <c:v>-79</c:v>
                </c:pt>
                <c:pt idx="957">
                  <c:v>-79</c:v>
                </c:pt>
                <c:pt idx="958">
                  <c:v>-82</c:v>
                </c:pt>
                <c:pt idx="959">
                  <c:v>-80</c:v>
                </c:pt>
                <c:pt idx="960">
                  <c:v>-81</c:v>
                </c:pt>
                <c:pt idx="961">
                  <c:v>-76</c:v>
                </c:pt>
                <c:pt idx="962">
                  <c:v>-79</c:v>
                </c:pt>
                <c:pt idx="963">
                  <c:v>-79</c:v>
                </c:pt>
                <c:pt idx="964">
                  <c:v>-80</c:v>
                </c:pt>
                <c:pt idx="965">
                  <c:v>-78</c:v>
                </c:pt>
                <c:pt idx="966">
                  <c:v>-78</c:v>
                </c:pt>
                <c:pt idx="967">
                  <c:v>-77</c:v>
                </c:pt>
                <c:pt idx="968">
                  <c:v>-80</c:v>
                </c:pt>
                <c:pt idx="969">
                  <c:v>-79</c:v>
                </c:pt>
                <c:pt idx="970">
                  <c:v>-77</c:v>
                </c:pt>
                <c:pt idx="971">
                  <c:v>-78</c:v>
                </c:pt>
                <c:pt idx="972">
                  <c:v>-80</c:v>
                </c:pt>
                <c:pt idx="973">
                  <c:v>-80</c:v>
                </c:pt>
                <c:pt idx="974">
                  <c:v>-80</c:v>
                </c:pt>
                <c:pt idx="975">
                  <c:v>-77</c:v>
                </c:pt>
                <c:pt idx="976">
                  <c:v>-81</c:v>
                </c:pt>
                <c:pt idx="977">
                  <c:v>-77</c:v>
                </c:pt>
                <c:pt idx="978">
                  <c:v>-81</c:v>
                </c:pt>
                <c:pt idx="979">
                  <c:v>-76</c:v>
                </c:pt>
                <c:pt idx="980">
                  <c:v>-74</c:v>
                </c:pt>
                <c:pt idx="981">
                  <c:v>-78</c:v>
                </c:pt>
                <c:pt idx="982">
                  <c:v>-72</c:v>
                </c:pt>
                <c:pt idx="983">
                  <c:v>-71</c:v>
                </c:pt>
                <c:pt idx="984">
                  <c:v>-75</c:v>
                </c:pt>
                <c:pt idx="985">
                  <c:v>-76</c:v>
                </c:pt>
                <c:pt idx="986">
                  <c:v>-77</c:v>
                </c:pt>
                <c:pt idx="987">
                  <c:v>-74</c:v>
                </c:pt>
                <c:pt idx="988">
                  <c:v>-80</c:v>
                </c:pt>
                <c:pt idx="989">
                  <c:v>-84</c:v>
                </c:pt>
                <c:pt idx="990">
                  <c:v>-79</c:v>
                </c:pt>
                <c:pt idx="991">
                  <c:v>-81</c:v>
                </c:pt>
                <c:pt idx="992">
                  <c:v>-77</c:v>
                </c:pt>
                <c:pt idx="993">
                  <c:v>-77</c:v>
                </c:pt>
                <c:pt idx="994">
                  <c:v>-77</c:v>
                </c:pt>
                <c:pt idx="995">
                  <c:v>-75</c:v>
                </c:pt>
                <c:pt idx="996">
                  <c:v>-78</c:v>
                </c:pt>
                <c:pt idx="997">
                  <c:v>-77</c:v>
                </c:pt>
                <c:pt idx="998">
                  <c:v>-76</c:v>
                </c:pt>
                <c:pt idx="999">
                  <c:v>-80</c:v>
                </c:pt>
                <c:pt idx="1000">
                  <c:v>-79</c:v>
                </c:pt>
                <c:pt idx="1001">
                  <c:v>-79</c:v>
                </c:pt>
                <c:pt idx="1002">
                  <c:v>-80</c:v>
                </c:pt>
                <c:pt idx="1003">
                  <c:v>-82</c:v>
                </c:pt>
                <c:pt idx="1004">
                  <c:v>-81</c:v>
                </c:pt>
                <c:pt idx="1005">
                  <c:v>-79</c:v>
                </c:pt>
                <c:pt idx="1006">
                  <c:v>-80</c:v>
                </c:pt>
                <c:pt idx="1007">
                  <c:v>-77</c:v>
                </c:pt>
                <c:pt idx="1008">
                  <c:v>-79</c:v>
                </c:pt>
                <c:pt idx="1009">
                  <c:v>-79</c:v>
                </c:pt>
                <c:pt idx="1010">
                  <c:v>-80</c:v>
                </c:pt>
                <c:pt idx="1011">
                  <c:v>-74</c:v>
                </c:pt>
                <c:pt idx="1012">
                  <c:v>-77</c:v>
                </c:pt>
                <c:pt idx="1013">
                  <c:v>-76</c:v>
                </c:pt>
                <c:pt idx="1014">
                  <c:v>-81</c:v>
                </c:pt>
                <c:pt idx="1015">
                  <c:v>-77</c:v>
                </c:pt>
                <c:pt idx="1016">
                  <c:v>-74</c:v>
                </c:pt>
                <c:pt idx="1017">
                  <c:v>-83</c:v>
                </c:pt>
                <c:pt idx="1018">
                  <c:v>-81</c:v>
                </c:pt>
                <c:pt idx="1019">
                  <c:v>-82</c:v>
                </c:pt>
                <c:pt idx="1020">
                  <c:v>-79</c:v>
                </c:pt>
                <c:pt idx="1021">
                  <c:v>-79</c:v>
                </c:pt>
                <c:pt idx="1022">
                  <c:v>-80</c:v>
                </c:pt>
                <c:pt idx="1023">
                  <c:v>-77</c:v>
                </c:pt>
                <c:pt idx="1024">
                  <c:v>-87</c:v>
                </c:pt>
                <c:pt idx="1025">
                  <c:v>-81</c:v>
                </c:pt>
                <c:pt idx="1026">
                  <c:v>-80</c:v>
                </c:pt>
                <c:pt idx="1027">
                  <c:v>-79</c:v>
                </c:pt>
                <c:pt idx="1028">
                  <c:v>-49</c:v>
                </c:pt>
                <c:pt idx="1029">
                  <c:v>-44</c:v>
                </c:pt>
                <c:pt idx="1030">
                  <c:v>-45</c:v>
                </c:pt>
                <c:pt idx="1031">
                  <c:v>-42</c:v>
                </c:pt>
                <c:pt idx="1032">
                  <c:v>-34</c:v>
                </c:pt>
                <c:pt idx="1033">
                  <c:v>-28</c:v>
                </c:pt>
                <c:pt idx="1034">
                  <c:v>-77</c:v>
                </c:pt>
                <c:pt idx="1035">
                  <c:v>-76</c:v>
                </c:pt>
                <c:pt idx="1036">
                  <c:v>-78</c:v>
                </c:pt>
                <c:pt idx="1037">
                  <c:v>-75</c:v>
                </c:pt>
                <c:pt idx="1038">
                  <c:v>-79</c:v>
                </c:pt>
                <c:pt idx="1039">
                  <c:v>-79</c:v>
                </c:pt>
                <c:pt idx="1040">
                  <c:v>-85</c:v>
                </c:pt>
                <c:pt idx="1041">
                  <c:v>-86</c:v>
                </c:pt>
                <c:pt idx="1042">
                  <c:v>-84</c:v>
                </c:pt>
                <c:pt idx="1043">
                  <c:v>-85</c:v>
                </c:pt>
              </c:numCache>
            </c:numRef>
          </c:yVal>
          <c:smooth val="1"/>
        </c:ser>
        <c:dLbls>
          <c:showLegendKey val="0"/>
          <c:showVal val="0"/>
          <c:showCatName val="0"/>
          <c:showSerName val="0"/>
          <c:showPercent val="0"/>
          <c:showBubbleSize val="0"/>
        </c:dLbls>
        <c:axId val="1298094560"/>
        <c:axId val="1298083680"/>
      </c:scatterChart>
      <c:valAx>
        <c:axId val="1298094560"/>
        <c:scaling>
          <c:orientation val="minMax"/>
          <c:max val="4100"/>
          <c:min val="16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rtl="0">
                  <a:defRPr sz="1000" b="0" i="0" u="none" strike="noStrike" kern="1200" baseline="0">
                    <a:solidFill>
                      <a:schemeClr val="tx1">
                        <a:lumMod val="65000"/>
                        <a:lumOff val="35000"/>
                      </a:schemeClr>
                    </a:solidFill>
                    <a:latin typeface="+mn-lt"/>
                    <a:ea typeface="+mn-ea"/>
                    <a:cs typeface="+mn-cs"/>
                  </a:defRPr>
                </a:pPr>
                <a:r>
                  <a:rPr lang="en-US"/>
                  <a:t>Raman Shift [cm</a:t>
                </a:r>
                <a:r>
                  <a:rPr lang="en-US" baseline="30000"/>
                  <a:t>-1</a:t>
                </a:r>
                <a:r>
                  <a:rPr lang="en-US" baseline="0"/>
                  <a:t>]</a:t>
                </a:r>
                <a:endParaRPr lang="he-IL"/>
              </a:p>
            </c:rich>
          </c:tx>
          <c:overlay val="0"/>
          <c:spPr>
            <a:noFill/>
            <a:ln>
              <a:noFill/>
            </a:ln>
            <a:effectLst/>
          </c:spPr>
          <c:txPr>
            <a:bodyPr rot="0" spcFirstLastPara="1" vertOverflow="ellipsis" vert="horz" wrap="square" anchor="ctr" anchorCtr="1"/>
            <a:lstStyle/>
            <a:p>
              <a:pPr rtl="0">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98083680"/>
        <c:crosses val="autoZero"/>
        <c:crossBetween val="midCat"/>
      </c:valAx>
      <c:valAx>
        <c:axId val="1298083680"/>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Intensity</a:t>
                </a:r>
                <a:endParaRPr lang="he-IL"/>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98094560"/>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he-I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3328235185723298"/>
          <c:y val="2.9993183367416496E-2"/>
          <c:w val="0.74511548792674542"/>
          <c:h val="0.66358671098489741"/>
        </c:manualLayout>
      </c:layout>
      <c:scatterChart>
        <c:scatterStyle val="lineMarker"/>
        <c:varyColors val="0"/>
        <c:ser>
          <c:idx val="0"/>
          <c:order val="0"/>
          <c:tx>
            <c:strRef>
              <c:f>'PLS early'!$M$1</c:f>
              <c:strCache>
                <c:ptCount val="1"/>
                <c:pt idx="0">
                  <c:v>CFU</c:v>
                </c:pt>
              </c:strCache>
            </c:strRef>
          </c:tx>
          <c:spPr>
            <a:ln w="25400" cap="rnd">
              <a:noFill/>
              <a:round/>
            </a:ln>
            <a:effectLst/>
          </c:spPr>
          <c:marker>
            <c:symbol val="circle"/>
            <c:size val="2"/>
            <c:spPr>
              <a:solidFill>
                <a:schemeClr val="tx1"/>
              </a:solidFill>
              <a:ln w="9525">
                <a:solidFill>
                  <a:schemeClr val="tx1"/>
                </a:solidFill>
              </a:ln>
              <a:effectLst/>
            </c:spPr>
          </c:marker>
          <c:xVal>
            <c:numRef>
              <c:f>'PLS early'!$P$2:$P$149</c:f>
              <c:numCache>
                <c:formatCode>0.00E+00</c:formatCode>
                <c:ptCount val="148"/>
                <c:pt idx="0">
                  <c:v>0</c:v>
                </c:pt>
                <c:pt idx="1">
                  <c:v>1</c:v>
                </c:pt>
                <c:pt idx="2">
                  <c:v>10</c:v>
                </c:pt>
                <c:pt idx="3">
                  <c:v>100</c:v>
                </c:pt>
                <c:pt idx="4">
                  <c:v>1000</c:v>
                </c:pt>
                <c:pt idx="5">
                  <c:v>10000</c:v>
                </c:pt>
                <c:pt idx="6">
                  <c:v>100000</c:v>
                </c:pt>
                <c:pt idx="7">
                  <c:v>1000000</c:v>
                </c:pt>
                <c:pt idx="8">
                  <c:v>10000000</c:v>
                </c:pt>
                <c:pt idx="9">
                  <c:v>100000000</c:v>
                </c:pt>
                <c:pt idx="10">
                  <c:v>0</c:v>
                </c:pt>
                <c:pt idx="11">
                  <c:v>1</c:v>
                </c:pt>
                <c:pt idx="12">
                  <c:v>10</c:v>
                </c:pt>
                <c:pt idx="13">
                  <c:v>100</c:v>
                </c:pt>
                <c:pt idx="14">
                  <c:v>1000</c:v>
                </c:pt>
                <c:pt idx="15">
                  <c:v>10000</c:v>
                </c:pt>
                <c:pt idx="16">
                  <c:v>100000</c:v>
                </c:pt>
                <c:pt idx="17">
                  <c:v>1000000</c:v>
                </c:pt>
                <c:pt idx="18">
                  <c:v>10000000</c:v>
                </c:pt>
                <c:pt idx="19">
                  <c:v>100000000</c:v>
                </c:pt>
                <c:pt idx="20">
                  <c:v>0</c:v>
                </c:pt>
                <c:pt idx="21">
                  <c:v>1</c:v>
                </c:pt>
                <c:pt idx="22">
                  <c:v>10</c:v>
                </c:pt>
                <c:pt idx="23">
                  <c:v>100</c:v>
                </c:pt>
                <c:pt idx="24">
                  <c:v>1000</c:v>
                </c:pt>
                <c:pt idx="25">
                  <c:v>10000</c:v>
                </c:pt>
                <c:pt idx="26">
                  <c:v>100000</c:v>
                </c:pt>
                <c:pt idx="27">
                  <c:v>1000000</c:v>
                </c:pt>
                <c:pt idx="28">
                  <c:v>10000000</c:v>
                </c:pt>
                <c:pt idx="29">
                  <c:v>100000000</c:v>
                </c:pt>
                <c:pt idx="30">
                  <c:v>100000000</c:v>
                </c:pt>
                <c:pt idx="31">
                  <c:v>100000000</c:v>
                </c:pt>
                <c:pt idx="32">
                  <c:v>100000000</c:v>
                </c:pt>
                <c:pt idx="33">
                  <c:v>100000000</c:v>
                </c:pt>
                <c:pt idx="34">
                  <c:v>100000000</c:v>
                </c:pt>
                <c:pt idx="35">
                  <c:v>100000000</c:v>
                </c:pt>
                <c:pt idx="36">
                  <c:v>100000000</c:v>
                </c:pt>
                <c:pt idx="37">
                  <c:v>100000000</c:v>
                </c:pt>
                <c:pt idx="38">
                  <c:v>100000000</c:v>
                </c:pt>
                <c:pt idx="39">
                  <c:v>100000000</c:v>
                </c:pt>
                <c:pt idx="40">
                  <c:v>100000000</c:v>
                </c:pt>
                <c:pt idx="41">
                  <c:v>10000000</c:v>
                </c:pt>
                <c:pt idx="42">
                  <c:v>10000000</c:v>
                </c:pt>
                <c:pt idx="43">
                  <c:v>10000000</c:v>
                </c:pt>
                <c:pt idx="44">
                  <c:v>10000000</c:v>
                </c:pt>
                <c:pt idx="45">
                  <c:v>10000000</c:v>
                </c:pt>
                <c:pt idx="46">
                  <c:v>10000000</c:v>
                </c:pt>
                <c:pt idx="47">
                  <c:v>10000000</c:v>
                </c:pt>
                <c:pt idx="48">
                  <c:v>10000000</c:v>
                </c:pt>
                <c:pt idx="49">
                  <c:v>10000000</c:v>
                </c:pt>
                <c:pt idx="50">
                  <c:v>10000000</c:v>
                </c:pt>
                <c:pt idx="51">
                  <c:v>10000000</c:v>
                </c:pt>
                <c:pt idx="52">
                  <c:v>10000000</c:v>
                </c:pt>
                <c:pt idx="53">
                  <c:v>1000000</c:v>
                </c:pt>
                <c:pt idx="54">
                  <c:v>1000000</c:v>
                </c:pt>
                <c:pt idx="55">
                  <c:v>1000000</c:v>
                </c:pt>
                <c:pt idx="56">
                  <c:v>1000000</c:v>
                </c:pt>
                <c:pt idx="57">
                  <c:v>1000000</c:v>
                </c:pt>
                <c:pt idx="58">
                  <c:v>1000000</c:v>
                </c:pt>
                <c:pt idx="59">
                  <c:v>1000000</c:v>
                </c:pt>
                <c:pt idx="60">
                  <c:v>1000000</c:v>
                </c:pt>
                <c:pt idx="61">
                  <c:v>1000000</c:v>
                </c:pt>
                <c:pt idx="62">
                  <c:v>1000000</c:v>
                </c:pt>
                <c:pt idx="63">
                  <c:v>1000000</c:v>
                </c:pt>
                <c:pt idx="64">
                  <c:v>1000000</c:v>
                </c:pt>
                <c:pt idx="65">
                  <c:v>100000</c:v>
                </c:pt>
                <c:pt idx="66">
                  <c:v>100000</c:v>
                </c:pt>
                <c:pt idx="67">
                  <c:v>100000</c:v>
                </c:pt>
                <c:pt idx="68">
                  <c:v>100000</c:v>
                </c:pt>
                <c:pt idx="69">
                  <c:v>100000</c:v>
                </c:pt>
                <c:pt idx="70">
                  <c:v>100000</c:v>
                </c:pt>
                <c:pt idx="71">
                  <c:v>100000</c:v>
                </c:pt>
                <c:pt idx="72">
                  <c:v>100000</c:v>
                </c:pt>
                <c:pt idx="73">
                  <c:v>100000</c:v>
                </c:pt>
                <c:pt idx="74">
                  <c:v>100000</c:v>
                </c:pt>
                <c:pt idx="75">
                  <c:v>100000</c:v>
                </c:pt>
                <c:pt idx="76">
                  <c:v>10000</c:v>
                </c:pt>
                <c:pt idx="77">
                  <c:v>10000</c:v>
                </c:pt>
                <c:pt idx="78">
                  <c:v>10000</c:v>
                </c:pt>
                <c:pt idx="79">
                  <c:v>10000</c:v>
                </c:pt>
                <c:pt idx="80">
                  <c:v>10000</c:v>
                </c:pt>
                <c:pt idx="81">
                  <c:v>10000</c:v>
                </c:pt>
                <c:pt idx="82">
                  <c:v>10000</c:v>
                </c:pt>
                <c:pt idx="83">
                  <c:v>10000</c:v>
                </c:pt>
                <c:pt idx="84">
                  <c:v>10000</c:v>
                </c:pt>
                <c:pt idx="85">
                  <c:v>10000</c:v>
                </c:pt>
                <c:pt idx="86">
                  <c:v>10000</c:v>
                </c:pt>
                <c:pt idx="87">
                  <c:v>10000</c:v>
                </c:pt>
                <c:pt idx="88">
                  <c:v>1000</c:v>
                </c:pt>
                <c:pt idx="89">
                  <c:v>1000</c:v>
                </c:pt>
                <c:pt idx="90">
                  <c:v>1000</c:v>
                </c:pt>
                <c:pt idx="91">
                  <c:v>1000</c:v>
                </c:pt>
                <c:pt idx="92">
                  <c:v>1000</c:v>
                </c:pt>
                <c:pt idx="93">
                  <c:v>1000</c:v>
                </c:pt>
                <c:pt idx="94">
                  <c:v>1000</c:v>
                </c:pt>
                <c:pt idx="95">
                  <c:v>1000</c:v>
                </c:pt>
                <c:pt idx="96">
                  <c:v>1000</c:v>
                </c:pt>
                <c:pt idx="97">
                  <c:v>1000</c:v>
                </c:pt>
                <c:pt idx="98">
                  <c:v>1000</c:v>
                </c:pt>
                <c:pt idx="99">
                  <c:v>1000</c:v>
                </c:pt>
                <c:pt idx="100">
                  <c:v>100</c:v>
                </c:pt>
                <c:pt idx="101">
                  <c:v>100</c:v>
                </c:pt>
                <c:pt idx="102">
                  <c:v>100</c:v>
                </c:pt>
                <c:pt idx="103">
                  <c:v>100</c:v>
                </c:pt>
                <c:pt idx="104">
                  <c:v>100</c:v>
                </c:pt>
                <c:pt idx="105">
                  <c:v>100</c:v>
                </c:pt>
                <c:pt idx="106">
                  <c:v>100</c:v>
                </c:pt>
                <c:pt idx="107">
                  <c:v>100</c:v>
                </c:pt>
                <c:pt idx="108">
                  <c:v>100</c:v>
                </c:pt>
                <c:pt idx="109">
                  <c:v>100</c:v>
                </c:pt>
                <c:pt idx="110">
                  <c:v>100</c:v>
                </c:pt>
                <c:pt idx="111">
                  <c:v>10</c:v>
                </c:pt>
                <c:pt idx="112">
                  <c:v>10</c:v>
                </c:pt>
                <c:pt idx="113">
                  <c:v>10</c:v>
                </c:pt>
                <c:pt idx="114">
                  <c:v>10</c:v>
                </c:pt>
                <c:pt idx="115">
                  <c:v>10</c:v>
                </c:pt>
                <c:pt idx="116">
                  <c:v>10</c:v>
                </c:pt>
                <c:pt idx="117">
                  <c:v>10</c:v>
                </c:pt>
                <c:pt idx="118">
                  <c:v>10</c:v>
                </c:pt>
                <c:pt idx="119">
                  <c:v>10</c:v>
                </c:pt>
                <c:pt idx="120">
                  <c:v>10</c:v>
                </c:pt>
                <c:pt idx="121">
                  <c:v>10</c:v>
                </c:pt>
                <c:pt idx="122">
                  <c:v>10</c:v>
                </c:pt>
                <c:pt idx="123">
                  <c:v>1</c:v>
                </c:pt>
                <c:pt idx="124">
                  <c:v>1</c:v>
                </c:pt>
                <c:pt idx="125">
                  <c:v>1</c:v>
                </c:pt>
                <c:pt idx="126">
                  <c:v>1</c:v>
                </c:pt>
                <c:pt idx="127">
                  <c:v>1</c:v>
                </c:pt>
                <c:pt idx="128">
                  <c:v>1</c:v>
                </c:pt>
                <c:pt idx="129">
                  <c:v>1</c:v>
                </c:pt>
                <c:pt idx="130">
                  <c:v>1</c:v>
                </c:pt>
                <c:pt idx="131">
                  <c:v>1</c:v>
                </c:pt>
                <c:pt idx="132">
                  <c:v>1</c:v>
                </c:pt>
                <c:pt idx="133">
                  <c:v>1</c:v>
                </c:pt>
                <c:pt idx="134">
                  <c:v>1</c:v>
                </c:pt>
                <c:pt idx="135">
                  <c:v>0</c:v>
                </c:pt>
                <c:pt idx="136">
                  <c:v>0</c:v>
                </c:pt>
                <c:pt idx="137">
                  <c:v>0</c:v>
                </c:pt>
                <c:pt idx="138">
                  <c:v>0</c:v>
                </c:pt>
                <c:pt idx="139">
                  <c:v>0</c:v>
                </c:pt>
                <c:pt idx="140">
                  <c:v>0</c:v>
                </c:pt>
                <c:pt idx="141">
                  <c:v>0</c:v>
                </c:pt>
                <c:pt idx="142">
                  <c:v>0</c:v>
                </c:pt>
                <c:pt idx="143">
                  <c:v>0</c:v>
                </c:pt>
                <c:pt idx="144">
                  <c:v>1</c:v>
                </c:pt>
                <c:pt idx="145">
                  <c:v>1</c:v>
                </c:pt>
                <c:pt idx="146">
                  <c:v>1</c:v>
                </c:pt>
                <c:pt idx="147">
                  <c:v>1</c:v>
                </c:pt>
              </c:numCache>
            </c:numRef>
          </c:xVal>
          <c:yVal>
            <c:numRef>
              <c:f>'PLS early'!$Q$2:$Q$149</c:f>
              <c:numCache>
                <c:formatCode>0.00E+00</c:formatCode>
                <c:ptCount val="148"/>
                <c:pt idx="0">
                  <c:v>13139.591301944412</c:v>
                </c:pt>
                <c:pt idx="1">
                  <c:v>3155.3944879718442</c:v>
                </c:pt>
                <c:pt idx="2">
                  <c:v>37593.27201891406</c:v>
                </c:pt>
                <c:pt idx="3">
                  <c:v>8259.1774330609551</c:v>
                </c:pt>
                <c:pt idx="4">
                  <c:v>6770.9947960071058</c:v>
                </c:pt>
                <c:pt idx="5">
                  <c:v>31820.304559968397</c:v>
                </c:pt>
                <c:pt idx="6">
                  <c:v>40571.492645311635</c:v>
                </c:pt>
                <c:pt idx="7">
                  <c:v>36423.154831542379</c:v>
                </c:pt>
                <c:pt idx="8">
                  <c:v>763.39547413239359</c:v>
                </c:pt>
                <c:pt idx="9">
                  <c:v>24582066.360224988</c:v>
                </c:pt>
                <c:pt idx="10">
                  <c:v>7466.6426701471109</c:v>
                </c:pt>
                <c:pt idx="11">
                  <c:v>10024.261213204763</c:v>
                </c:pt>
                <c:pt idx="12">
                  <c:v>3512.8856310820115</c:v>
                </c:pt>
                <c:pt idx="13">
                  <c:v>39231.388460361231</c:v>
                </c:pt>
                <c:pt idx="14">
                  <c:v>405.06343433120912</c:v>
                </c:pt>
                <c:pt idx="15">
                  <c:v>382.96806670443686</c:v>
                </c:pt>
                <c:pt idx="16">
                  <c:v>439.59482241778335</c:v>
                </c:pt>
                <c:pt idx="17">
                  <c:v>3606.0691365241037</c:v>
                </c:pt>
                <c:pt idx="18">
                  <c:v>755.50463930253079</c:v>
                </c:pt>
                <c:pt idx="19">
                  <c:v>2035960.7065496687</c:v>
                </c:pt>
                <c:pt idx="20">
                  <c:v>630.5621469206219</c:v>
                </c:pt>
                <c:pt idx="21">
                  <c:v>43.37509778746626</c:v>
                </c:pt>
                <c:pt idx="22">
                  <c:v>455.36992303325059</c:v>
                </c:pt>
                <c:pt idx="23">
                  <c:v>523.34844789165334</c:v>
                </c:pt>
                <c:pt idx="24">
                  <c:v>459.00081633731327</c:v>
                </c:pt>
                <c:pt idx="25">
                  <c:v>51.921549025804708</c:v>
                </c:pt>
                <c:pt idx="26">
                  <c:v>363.55475748043693</c:v>
                </c:pt>
                <c:pt idx="27">
                  <c:v>1532.0179030244853</c:v>
                </c:pt>
                <c:pt idx="28">
                  <c:v>1379.9298440599071</c:v>
                </c:pt>
                <c:pt idx="29">
                  <c:v>3206344.675903623</c:v>
                </c:pt>
                <c:pt idx="30">
                  <c:v>22606421.810502179</c:v>
                </c:pt>
                <c:pt idx="31">
                  <c:v>122309948.03306541</c:v>
                </c:pt>
                <c:pt idx="32">
                  <c:v>363825178.00977904</c:v>
                </c:pt>
                <c:pt idx="33">
                  <c:v>5992434.4700344419</c:v>
                </c:pt>
                <c:pt idx="34">
                  <c:v>100904090.7689046</c:v>
                </c:pt>
                <c:pt idx="35">
                  <c:v>266565758.97549924</c:v>
                </c:pt>
                <c:pt idx="36">
                  <c:v>37505636.425922982</c:v>
                </c:pt>
                <c:pt idx="37">
                  <c:v>2407408195.8572497</c:v>
                </c:pt>
                <c:pt idx="38">
                  <c:v>168311467.81707874</c:v>
                </c:pt>
                <c:pt idx="39">
                  <c:v>166035674.77134058</c:v>
                </c:pt>
                <c:pt idx="40">
                  <c:v>253676876.47895902</c:v>
                </c:pt>
                <c:pt idx="41">
                  <c:v>22959.184030624707</c:v>
                </c:pt>
                <c:pt idx="42">
                  <c:v>151110.17470493962</c:v>
                </c:pt>
                <c:pt idx="43">
                  <c:v>2584698.8308325009</c:v>
                </c:pt>
                <c:pt idx="44">
                  <c:v>23063.736131779911</c:v>
                </c:pt>
                <c:pt idx="45">
                  <c:v>368854.91743941623</c:v>
                </c:pt>
                <c:pt idx="46">
                  <c:v>127026.86996745618</c:v>
                </c:pt>
                <c:pt idx="47">
                  <c:v>124515.67749700337</c:v>
                </c:pt>
                <c:pt idx="48">
                  <c:v>108621.61628446692</c:v>
                </c:pt>
                <c:pt idx="49">
                  <c:v>6039.3785587408975</c:v>
                </c:pt>
                <c:pt idx="50">
                  <c:v>158573.52026436065</c:v>
                </c:pt>
                <c:pt idx="51">
                  <c:v>16841.138289839095</c:v>
                </c:pt>
                <c:pt idx="52">
                  <c:v>46455.70997665952</c:v>
                </c:pt>
                <c:pt idx="53">
                  <c:v>3274.6426504324336</c:v>
                </c:pt>
                <c:pt idx="54">
                  <c:v>79870.616042109657</c:v>
                </c:pt>
                <c:pt idx="55">
                  <c:v>839550.733710206</c:v>
                </c:pt>
                <c:pt idx="56">
                  <c:v>39178.187226575639</c:v>
                </c:pt>
                <c:pt idx="57">
                  <c:v>110444.5266415504</c:v>
                </c:pt>
                <c:pt idx="58">
                  <c:v>1039982.2380369327</c:v>
                </c:pt>
                <c:pt idx="59">
                  <c:v>106730.26551593836</c:v>
                </c:pt>
                <c:pt idx="60">
                  <c:v>6157.8869155076882</c:v>
                </c:pt>
                <c:pt idx="61">
                  <c:v>101962.09421958725</c:v>
                </c:pt>
                <c:pt idx="62">
                  <c:v>14448.664861687688</c:v>
                </c:pt>
                <c:pt idx="63">
                  <c:v>404211.07581646019</c:v>
                </c:pt>
                <c:pt idx="64">
                  <c:v>39159.106757712267</c:v>
                </c:pt>
                <c:pt idx="65">
                  <c:v>84217.583208299111</c:v>
                </c:pt>
                <c:pt idx="66">
                  <c:v>418591.371483806</c:v>
                </c:pt>
                <c:pt idx="67">
                  <c:v>29778.355596327317</c:v>
                </c:pt>
                <c:pt idx="68">
                  <c:v>122816.53175935365</c:v>
                </c:pt>
                <c:pt idx="69">
                  <c:v>134516.10369713345</c:v>
                </c:pt>
                <c:pt idx="70">
                  <c:v>1870422.5304589835</c:v>
                </c:pt>
                <c:pt idx="71">
                  <c:v>541618.44123366976</c:v>
                </c:pt>
                <c:pt idx="72">
                  <c:v>74083.667557828841</c:v>
                </c:pt>
                <c:pt idx="73">
                  <c:v>4831.9343847774908</c:v>
                </c:pt>
                <c:pt idx="74">
                  <c:v>6686.5278309242076</c:v>
                </c:pt>
                <c:pt idx="75">
                  <c:v>1534.5361104867006</c:v>
                </c:pt>
                <c:pt idx="76">
                  <c:v>6247.4675808667425</c:v>
                </c:pt>
                <c:pt idx="77">
                  <c:v>351558.08025077725</c:v>
                </c:pt>
                <c:pt idx="78">
                  <c:v>135542.50031607397</c:v>
                </c:pt>
                <c:pt idx="79">
                  <c:v>13470.642405750939</c:v>
                </c:pt>
                <c:pt idx="80">
                  <c:v>87985.682110535607</c:v>
                </c:pt>
                <c:pt idx="81">
                  <c:v>6616.057618345204</c:v>
                </c:pt>
                <c:pt idx="82">
                  <c:v>680970.48226170335</c:v>
                </c:pt>
                <c:pt idx="83">
                  <c:v>2728.4203843364612</c:v>
                </c:pt>
                <c:pt idx="84">
                  <c:v>10668116.8385268</c:v>
                </c:pt>
                <c:pt idx="85">
                  <c:v>19374.683112005052</c:v>
                </c:pt>
                <c:pt idx="86">
                  <c:v>2246600.2867922471</c:v>
                </c:pt>
                <c:pt idx="87">
                  <c:v>16554.821838571694</c:v>
                </c:pt>
                <c:pt idx="88">
                  <c:v>224483.9659256016</c:v>
                </c:pt>
                <c:pt idx="89">
                  <c:v>47698.220844464209</c:v>
                </c:pt>
                <c:pt idx="90">
                  <c:v>696439.35336308554</c:v>
                </c:pt>
                <c:pt idx="91">
                  <c:v>2111.1540437062131</c:v>
                </c:pt>
                <c:pt idx="92">
                  <c:v>32481.386573910022</c:v>
                </c:pt>
                <c:pt idx="93">
                  <c:v>30033.492059630116</c:v>
                </c:pt>
                <c:pt idx="94">
                  <c:v>105395.12549164747</c:v>
                </c:pt>
                <c:pt idx="95">
                  <c:v>40135.105002007367</c:v>
                </c:pt>
                <c:pt idx="96">
                  <c:v>84668.901414372507</c:v>
                </c:pt>
                <c:pt idx="97">
                  <c:v>76504.589046058434</c:v>
                </c:pt>
                <c:pt idx="98">
                  <c:v>14542.41027497106</c:v>
                </c:pt>
                <c:pt idx="99">
                  <c:v>2805.5661798624483</c:v>
                </c:pt>
                <c:pt idx="100">
                  <c:v>5318.0870234918411</c:v>
                </c:pt>
                <c:pt idx="101">
                  <c:v>422350.95567747043</c:v>
                </c:pt>
                <c:pt idx="102">
                  <c:v>49022.661816326028</c:v>
                </c:pt>
                <c:pt idx="103">
                  <c:v>136781.68293978582</c:v>
                </c:pt>
                <c:pt idx="104">
                  <c:v>987500.38816098985</c:v>
                </c:pt>
                <c:pt idx="105">
                  <c:v>14424.393294124158</c:v>
                </c:pt>
                <c:pt idx="106">
                  <c:v>2141.8653179967187</c:v>
                </c:pt>
                <c:pt idx="107">
                  <c:v>27728.672110931348</c:v>
                </c:pt>
                <c:pt idx="108">
                  <c:v>29879.840257766256</c:v>
                </c:pt>
                <c:pt idx="109">
                  <c:v>1014114.1463873651</c:v>
                </c:pt>
                <c:pt idx="110">
                  <c:v>2029.0115126430667</c:v>
                </c:pt>
                <c:pt idx="111">
                  <c:v>8453.8872899882008</c:v>
                </c:pt>
                <c:pt idx="112">
                  <c:v>5369.1984897047732</c:v>
                </c:pt>
                <c:pt idx="113">
                  <c:v>18271.702017004489</c:v>
                </c:pt>
                <c:pt idx="114">
                  <c:v>865.71629990042243</c:v>
                </c:pt>
                <c:pt idx="115">
                  <c:v>29266.282562260774</c:v>
                </c:pt>
                <c:pt idx="116">
                  <c:v>117482.15179487341</c:v>
                </c:pt>
                <c:pt idx="117">
                  <c:v>23641.754339306412</c:v>
                </c:pt>
                <c:pt idx="118">
                  <c:v>485.23910102662705</c:v>
                </c:pt>
                <c:pt idx="119">
                  <c:v>16320.674264910804</c:v>
                </c:pt>
                <c:pt idx="120">
                  <c:v>15355.483013664483</c:v>
                </c:pt>
                <c:pt idx="121">
                  <c:v>63141.974120144354</c:v>
                </c:pt>
                <c:pt idx="122">
                  <c:v>1151.3281648327688</c:v>
                </c:pt>
                <c:pt idx="123">
                  <c:v>508.80023085886825</c:v>
                </c:pt>
                <c:pt idx="124">
                  <c:v>1764.4644049422795</c:v>
                </c:pt>
                <c:pt idx="125">
                  <c:v>1898.6844955249423</c:v>
                </c:pt>
                <c:pt idx="126">
                  <c:v>223755.73742269506</c:v>
                </c:pt>
                <c:pt idx="127">
                  <c:v>39709.164139784218</c:v>
                </c:pt>
                <c:pt idx="128">
                  <c:v>1375.2674055370942</c:v>
                </c:pt>
                <c:pt idx="129">
                  <c:v>162317.12501897276</c:v>
                </c:pt>
                <c:pt idx="130">
                  <c:v>523.69930047412845</c:v>
                </c:pt>
                <c:pt idx="131">
                  <c:v>52208.071335192391</c:v>
                </c:pt>
                <c:pt idx="132">
                  <c:v>54203.356655167445</c:v>
                </c:pt>
                <c:pt idx="133">
                  <c:v>26563.856325785004</c:v>
                </c:pt>
                <c:pt idx="134">
                  <c:v>112.02377035132756</c:v>
                </c:pt>
                <c:pt idx="135">
                  <c:v>1399.8013454198915</c:v>
                </c:pt>
                <c:pt idx="136">
                  <c:v>13416.876767202946</c:v>
                </c:pt>
                <c:pt idx="137">
                  <c:v>2370.3834981655041</c:v>
                </c:pt>
                <c:pt idx="138">
                  <c:v>3081.192294000241</c:v>
                </c:pt>
                <c:pt idx="139">
                  <c:v>21986.484337420388</c:v>
                </c:pt>
                <c:pt idx="140">
                  <c:v>3346.5460674966025</c:v>
                </c:pt>
                <c:pt idx="141">
                  <c:v>-0.682166497364879</c:v>
                </c:pt>
                <c:pt idx="142">
                  <c:v>-0.82377258532533881</c:v>
                </c:pt>
                <c:pt idx="143">
                  <c:v>-0.55915822739550025</c:v>
                </c:pt>
                <c:pt idx="144">
                  <c:v>0.92605167079634576</c:v>
                </c:pt>
                <c:pt idx="145">
                  <c:v>32.114851222432009</c:v>
                </c:pt>
                <c:pt idx="146">
                  <c:v>3.3513000058088567</c:v>
                </c:pt>
                <c:pt idx="147">
                  <c:v>16.346417905786339</c:v>
                </c:pt>
              </c:numCache>
            </c:numRef>
          </c:yVal>
          <c:smooth val="0"/>
        </c:ser>
        <c:dLbls>
          <c:showLegendKey val="0"/>
          <c:showVal val="0"/>
          <c:showCatName val="0"/>
          <c:showSerName val="0"/>
          <c:showPercent val="0"/>
          <c:showBubbleSize val="0"/>
        </c:dLbls>
        <c:axId val="1298095648"/>
        <c:axId val="1298084768"/>
      </c:scatterChart>
      <c:valAx>
        <c:axId val="1298095648"/>
        <c:scaling>
          <c:logBase val="10"/>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baseline="0">
                    <a:effectLst/>
                  </a:rPr>
                  <a:t>CFUs/ml</a:t>
                </a:r>
                <a:endParaRPr lang="en-GB" sz="400">
                  <a:effectLst/>
                </a:endParaRPr>
              </a:p>
            </c:rich>
          </c:tx>
          <c:layout>
            <c:manualLayout>
              <c:xMode val="edge"/>
              <c:yMode val="edge"/>
              <c:x val="0.47416571578417693"/>
              <c:y val="0.9416220326219669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E+00" sourceLinked="1"/>
        <c:majorTickMark val="none"/>
        <c:minorTickMark val="none"/>
        <c:tickLblPos val="nextTo"/>
        <c:spPr>
          <a:noFill/>
          <a:ln w="9525" cap="flat" cmpd="sng" algn="ctr">
            <a:solidFill>
              <a:schemeClr val="tx1">
                <a:lumMod val="25000"/>
                <a:lumOff val="7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98084768"/>
        <c:crossesAt val="1.0000000000000002E-2"/>
        <c:crossBetween val="midCat"/>
      </c:valAx>
      <c:valAx>
        <c:axId val="1298084768"/>
        <c:scaling>
          <c:logBase val="10"/>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sz="1000" b="0" i="0" baseline="0">
                    <a:effectLst/>
                  </a:rPr>
                  <a:t>Predicted CFUs/ml</a:t>
                </a:r>
                <a:endParaRPr lang="en-GB" sz="400">
                  <a:effectLst/>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98095648"/>
        <c:crossesAt val="0.1"/>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he-I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7449404326317944"/>
          <c:y val="2.9993183367416496E-2"/>
          <c:w val="0.69725921806242619"/>
          <c:h val="0.72871985508231185"/>
        </c:manualLayout>
      </c:layout>
      <c:scatterChart>
        <c:scatterStyle val="lineMarker"/>
        <c:varyColors val="0"/>
        <c:ser>
          <c:idx val="0"/>
          <c:order val="0"/>
          <c:tx>
            <c:strRef>
              <c:f>'Raman PLS3'!$D$2</c:f>
              <c:strCache>
                <c:ptCount val="1"/>
                <c:pt idx="0">
                  <c:v>CFU</c:v>
                </c:pt>
              </c:strCache>
            </c:strRef>
          </c:tx>
          <c:spPr>
            <a:ln w="25400" cap="rnd">
              <a:noFill/>
              <a:round/>
            </a:ln>
            <a:effectLst/>
          </c:spPr>
          <c:marker>
            <c:symbol val="circle"/>
            <c:size val="2"/>
            <c:spPr>
              <a:solidFill>
                <a:schemeClr val="tx1"/>
              </a:solidFill>
              <a:ln w="9525">
                <a:solidFill>
                  <a:schemeClr val="tx1"/>
                </a:solidFill>
              </a:ln>
              <a:effectLst/>
            </c:spPr>
          </c:marker>
          <c:xVal>
            <c:numRef>
              <c:f>'Raman PLS3'!$G$3:$G$668</c:f>
              <c:numCache>
                <c:formatCode>0.00E+00</c:formatCode>
                <c:ptCount val="659"/>
                <c:pt idx="0">
                  <c:v>0</c:v>
                </c:pt>
                <c:pt idx="1">
                  <c:v>10</c:v>
                </c:pt>
                <c:pt idx="2">
                  <c:v>1000</c:v>
                </c:pt>
                <c:pt idx="3">
                  <c:v>100000</c:v>
                </c:pt>
                <c:pt idx="4">
                  <c:v>10000000</c:v>
                </c:pt>
                <c:pt idx="5">
                  <c:v>0</c:v>
                </c:pt>
                <c:pt idx="6">
                  <c:v>1</c:v>
                </c:pt>
                <c:pt idx="7">
                  <c:v>10</c:v>
                </c:pt>
                <c:pt idx="8">
                  <c:v>100</c:v>
                </c:pt>
                <c:pt idx="9">
                  <c:v>1000</c:v>
                </c:pt>
                <c:pt idx="10">
                  <c:v>10000</c:v>
                </c:pt>
                <c:pt idx="11">
                  <c:v>100000</c:v>
                </c:pt>
                <c:pt idx="12">
                  <c:v>1000000</c:v>
                </c:pt>
                <c:pt idx="13">
                  <c:v>10000000</c:v>
                </c:pt>
                <c:pt idx="14">
                  <c:v>100000000</c:v>
                </c:pt>
                <c:pt idx="15">
                  <c:v>0</c:v>
                </c:pt>
                <c:pt idx="16">
                  <c:v>1</c:v>
                </c:pt>
                <c:pt idx="17">
                  <c:v>10</c:v>
                </c:pt>
                <c:pt idx="18">
                  <c:v>100</c:v>
                </c:pt>
                <c:pt idx="19">
                  <c:v>1000</c:v>
                </c:pt>
                <c:pt idx="20">
                  <c:v>10000</c:v>
                </c:pt>
                <c:pt idx="21">
                  <c:v>100000</c:v>
                </c:pt>
                <c:pt idx="22">
                  <c:v>1000000</c:v>
                </c:pt>
                <c:pt idx="23">
                  <c:v>10000000</c:v>
                </c:pt>
                <c:pt idx="24">
                  <c:v>100000000</c:v>
                </c:pt>
                <c:pt idx="25">
                  <c:v>100000000</c:v>
                </c:pt>
                <c:pt idx="26">
                  <c:v>100000000</c:v>
                </c:pt>
                <c:pt idx="27">
                  <c:v>100000000</c:v>
                </c:pt>
                <c:pt idx="28">
                  <c:v>100000000</c:v>
                </c:pt>
                <c:pt idx="29">
                  <c:v>100000000</c:v>
                </c:pt>
                <c:pt idx="30">
                  <c:v>100000000</c:v>
                </c:pt>
                <c:pt idx="31">
                  <c:v>100000000</c:v>
                </c:pt>
                <c:pt idx="32">
                  <c:v>100000000</c:v>
                </c:pt>
                <c:pt idx="33">
                  <c:v>100000000</c:v>
                </c:pt>
                <c:pt idx="34">
                  <c:v>100000000</c:v>
                </c:pt>
                <c:pt idx="35">
                  <c:v>100000000</c:v>
                </c:pt>
                <c:pt idx="36">
                  <c:v>10000000</c:v>
                </c:pt>
                <c:pt idx="37">
                  <c:v>10000000</c:v>
                </c:pt>
                <c:pt idx="38">
                  <c:v>10000000</c:v>
                </c:pt>
                <c:pt idx="39">
                  <c:v>10000000</c:v>
                </c:pt>
                <c:pt idx="40">
                  <c:v>10000000</c:v>
                </c:pt>
                <c:pt idx="41">
                  <c:v>10000000</c:v>
                </c:pt>
                <c:pt idx="42">
                  <c:v>10000000</c:v>
                </c:pt>
                <c:pt idx="43">
                  <c:v>10000000</c:v>
                </c:pt>
                <c:pt idx="44">
                  <c:v>10000000</c:v>
                </c:pt>
                <c:pt idx="45">
                  <c:v>10000000</c:v>
                </c:pt>
                <c:pt idx="46">
                  <c:v>10000000</c:v>
                </c:pt>
                <c:pt idx="47">
                  <c:v>1000000</c:v>
                </c:pt>
                <c:pt idx="48">
                  <c:v>1000000</c:v>
                </c:pt>
                <c:pt idx="49">
                  <c:v>1000000</c:v>
                </c:pt>
                <c:pt idx="50">
                  <c:v>1000000</c:v>
                </c:pt>
                <c:pt idx="51">
                  <c:v>1000000</c:v>
                </c:pt>
                <c:pt idx="52">
                  <c:v>1000000</c:v>
                </c:pt>
                <c:pt idx="53">
                  <c:v>1000000</c:v>
                </c:pt>
                <c:pt idx="54">
                  <c:v>1000000</c:v>
                </c:pt>
                <c:pt idx="55">
                  <c:v>1000000</c:v>
                </c:pt>
                <c:pt idx="56">
                  <c:v>1000000</c:v>
                </c:pt>
                <c:pt idx="57">
                  <c:v>1000000</c:v>
                </c:pt>
                <c:pt idx="58">
                  <c:v>1000000</c:v>
                </c:pt>
                <c:pt idx="59">
                  <c:v>100000</c:v>
                </c:pt>
                <c:pt idx="60">
                  <c:v>100000</c:v>
                </c:pt>
                <c:pt idx="61">
                  <c:v>100000</c:v>
                </c:pt>
                <c:pt idx="62">
                  <c:v>100000</c:v>
                </c:pt>
                <c:pt idx="63">
                  <c:v>100000</c:v>
                </c:pt>
                <c:pt idx="64">
                  <c:v>100000</c:v>
                </c:pt>
                <c:pt idx="65">
                  <c:v>100000</c:v>
                </c:pt>
                <c:pt idx="66">
                  <c:v>100000</c:v>
                </c:pt>
                <c:pt idx="67">
                  <c:v>100000</c:v>
                </c:pt>
                <c:pt idx="68">
                  <c:v>100000</c:v>
                </c:pt>
                <c:pt idx="69">
                  <c:v>100000</c:v>
                </c:pt>
                <c:pt idx="70">
                  <c:v>10000</c:v>
                </c:pt>
                <c:pt idx="71">
                  <c:v>10000</c:v>
                </c:pt>
                <c:pt idx="72">
                  <c:v>10000</c:v>
                </c:pt>
                <c:pt idx="73">
                  <c:v>10000</c:v>
                </c:pt>
                <c:pt idx="74">
                  <c:v>10000</c:v>
                </c:pt>
                <c:pt idx="75">
                  <c:v>10000</c:v>
                </c:pt>
                <c:pt idx="76">
                  <c:v>10000</c:v>
                </c:pt>
                <c:pt idx="77">
                  <c:v>10000</c:v>
                </c:pt>
                <c:pt idx="78">
                  <c:v>10000</c:v>
                </c:pt>
                <c:pt idx="79">
                  <c:v>10000</c:v>
                </c:pt>
                <c:pt idx="80">
                  <c:v>10000</c:v>
                </c:pt>
                <c:pt idx="81">
                  <c:v>10000</c:v>
                </c:pt>
                <c:pt idx="82">
                  <c:v>1000</c:v>
                </c:pt>
                <c:pt idx="83">
                  <c:v>1000</c:v>
                </c:pt>
                <c:pt idx="84">
                  <c:v>1000</c:v>
                </c:pt>
                <c:pt idx="85">
                  <c:v>1000</c:v>
                </c:pt>
                <c:pt idx="86">
                  <c:v>1000</c:v>
                </c:pt>
                <c:pt idx="87">
                  <c:v>1000</c:v>
                </c:pt>
                <c:pt idx="88">
                  <c:v>1000</c:v>
                </c:pt>
                <c:pt idx="89">
                  <c:v>1000</c:v>
                </c:pt>
                <c:pt idx="90">
                  <c:v>1000</c:v>
                </c:pt>
                <c:pt idx="91">
                  <c:v>1000</c:v>
                </c:pt>
                <c:pt idx="92">
                  <c:v>1000</c:v>
                </c:pt>
                <c:pt idx="93">
                  <c:v>1000</c:v>
                </c:pt>
                <c:pt idx="94">
                  <c:v>100</c:v>
                </c:pt>
                <c:pt idx="95">
                  <c:v>100</c:v>
                </c:pt>
                <c:pt idx="96">
                  <c:v>100</c:v>
                </c:pt>
                <c:pt idx="97">
                  <c:v>100</c:v>
                </c:pt>
                <c:pt idx="98">
                  <c:v>100</c:v>
                </c:pt>
                <c:pt idx="99">
                  <c:v>100</c:v>
                </c:pt>
                <c:pt idx="100">
                  <c:v>100</c:v>
                </c:pt>
                <c:pt idx="101">
                  <c:v>100</c:v>
                </c:pt>
                <c:pt idx="102">
                  <c:v>100</c:v>
                </c:pt>
                <c:pt idx="103">
                  <c:v>100</c:v>
                </c:pt>
                <c:pt idx="104">
                  <c:v>100</c:v>
                </c:pt>
                <c:pt idx="105">
                  <c:v>10</c:v>
                </c:pt>
                <c:pt idx="106">
                  <c:v>10</c:v>
                </c:pt>
                <c:pt idx="107">
                  <c:v>10</c:v>
                </c:pt>
                <c:pt idx="108">
                  <c:v>10</c:v>
                </c:pt>
                <c:pt idx="109">
                  <c:v>10</c:v>
                </c:pt>
                <c:pt idx="110">
                  <c:v>10</c:v>
                </c:pt>
                <c:pt idx="111">
                  <c:v>10</c:v>
                </c:pt>
                <c:pt idx="112">
                  <c:v>10</c:v>
                </c:pt>
                <c:pt idx="113">
                  <c:v>10</c:v>
                </c:pt>
                <c:pt idx="114">
                  <c:v>10</c:v>
                </c:pt>
                <c:pt idx="115">
                  <c:v>10</c:v>
                </c:pt>
                <c:pt idx="116">
                  <c:v>10</c:v>
                </c:pt>
                <c:pt idx="117">
                  <c:v>1</c:v>
                </c:pt>
                <c:pt idx="118">
                  <c:v>1</c:v>
                </c:pt>
                <c:pt idx="119">
                  <c:v>1</c:v>
                </c:pt>
                <c:pt idx="120">
                  <c:v>1</c:v>
                </c:pt>
                <c:pt idx="121">
                  <c:v>1</c:v>
                </c:pt>
                <c:pt idx="122">
                  <c:v>1</c:v>
                </c:pt>
                <c:pt idx="123">
                  <c:v>1</c:v>
                </c:pt>
                <c:pt idx="124">
                  <c:v>1</c:v>
                </c:pt>
                <c:pt idx="125">
                  <c:v>1</c:v>
                </c:pt>
                <c:pt idx="126">
                  <c:v>1</c:v>
                </c:pt>
                <c:pt idx="127">
                  <c:v>1</c:v>
                </c:pt>
                <c:pt idx="128">
                  <c:v>1</c:v>
                </c:pt>
                <c:pt idx="129">
                  <c:v>0</c:v>
                </c:pt>
                <c:pt idx="130">
                  <c:v>0</c:v>
                </c:pt>
                <c:pt idx="131">
                  <c:v>0</c:v>
                </c:pt>
                <c:pt idx="132">
                  <c:v>0</c:v>
                </c:pt>
                <c:pt idx="133">
                  <c:v>0</c:v>
                </c:pt>
                <c:pt idx="134">
                  <c:v>0</c:v>
                </c:pt>
                <c:pt idx="135">
                  <c:v>0</c:v>
                </c:pt>
                <c:pt idx="136">
                  <c:v>0</c:v>
                </c:pt>
                <c:pt idx="137">
                  <c:v>0</c:v>
                </c:pt>
                <c:pt idx="138">
                  <c:v>1</c:v>
                </c:pt>
                <c:pt idx="139">
                  <c:v>1</c:v>
                </c:pt>
                <c:pt idx="140">
                  <c:v>1</c:v>
                </c:pt>
                <c:pt idx="141">
                  <c:v>1</c:v>
                </c:pt>
                <c:pt idx="142">
                  <c:v>1</c:v>
                </c:pt>
                <c:pt idx="143">
                  <c:v>1</c:v>
                </c:pt>
                <c:pt idx="144">
                  <c:v>10</c:v>
                </c:pt>
                <c:pt idx="145">
                  <c:v>10</c:v>
                </c:pt>
                <c:pt idx="146">
                  <c:v>10</c:v>
                </c:pt>
                <c:pt idx="147">
                  <c:v>10</c:v>
                </c:pt>
                <c:pt idx="148">
                  <c:v>10</c:v>
                </c:pt>
                <c:pt idx="149">
                  <c:v>10</c:v>
                </c:pt>
                <c:pt idx="150">
                  <c:v>100</c:v>
                </c:pt>
                <c:pt idx="151">
                  <c:v>100</c:v>
                </c:pt>
                <c:pt idx="152">
                  <c:v>100</c:v>
                </c:pt>
                <c:pt idx="153">
                  <c:v>100</c:v>
                </c:pt>
                <c:pt idx="154">
                  <c:v>100</c:v>
                </c:pt>
                <c:pt idx="155">
                  <c:v>100</c:v>
                </c:pt>
                <c:pt idx="156">
                  <c:v>1000</c:v>
                </c:pt>
                <c:pt idx="157">
                  <c:v>1000</c:v>
                </c:pt>
                <c:pt idx="158">
                  <c:v>1000</c:v>
                </c:pt>
                <c:pt idx="159">
                  <c:v>1000</c:v>
                </c:pt>
                <c:pt idx="160">
                  <c:v>1000</c:v>
                </c:pt>
                <c:pt idx="161">
                  <c:v>1000</c:v>
                </c:pt>
                <c:pt idx="162">
                  <c:v>10000</c:v>
                </c:pt>
                <c:pt idx="163">
                  <c:v>10000</c:v>
                </c:pt>
                <c:pt idx="164">
                  <c:v>10000</c:v>
                </c:pt>
                <c:pt idx="165">
                  <c:v>10000</c:v>
                </c:pt>
                <c:pt idx="166">
                  <c:v>10000</c:v>
                </c:pt>
                <c:pt idx="167">
                  <c:v>10000</c:v>
                </c:pt>
                <c:pt idx="168">
                  <c:v>100000</c:v>
                </c:pt>
                <c:pt idx="169">
                  <c:v>100000</c:v>
                </c:pt>
                <c:pt idx="170">
                  <c:v>100000</c:v>
                </c:pt>
                <c:pt idx="171">
                  <c:v>100000</c:v>
                </c:pt>
                <c:pt idx="172">
                  <c:v>100000</c:v>
                </c:pt>
                <c:pt idx="173">
                  <c:v>100000</c:v>
                </c:pt>
                <c:pt idx="174">
                  <c:v>1000000</c:v>
                </c:pt>
                <c:pt idx="175">
                  <c:v>1000000</c:v>
                </c:pt>
                <c:pt idx="176">
                  <c:v>1000000</c:v>
                </c:pt>
                <c:pt idx="177">
                  <c:v>1000000</c:v>
                </c:pt>
                <c:pt idx="178">
                  <c:v>1000000</c:v>
                </c:pt>
                <c:pt idx="179">
                  <c:v>1000000</c:v>
                </c:pt>
                <c:pt idx="180">
                  <c:v>10000000</c:v>
                </c:pt>
                <c:pt idx="181">
                  <c:v>10000000</c:v>
                </c:pt>
                <c:pt idx="182">
                  <c:v>10000000</c:v>
                </c:pt>
                <c:pt idx="183">
                  <c:v>10000000</c:v>
                </c:pt>
                <c:pt idx="184">
                  <c:v>10000000</c:v>
                </c:pt>
                <c:pt idx="185">
                  <c:v>10000000</c:v>
                </c:pt>
                <c:pt idx="186">
                  <c:v>100000000</c:v>
                </c:pt>
                <c:pt idx="187">
                  <c:v>100000000</c:v>
                </c:pt>
                <c:pt idx="188">
                  <c:v>100000000</c:v>
                </c:pt>
                <c:pt idx="189">
                  <c:v>100000000</c:v>
                </c:pt>
                <c:pt idx="190">
                  <c:v>100000000</c:v>
                </c:pt>
                <c:pt idx="191">
                  <c:v>100000000</c:v>
                </c:pt>
                <c:pt idx="192">
                  <c:v>0</c:v>
                </c:pt>
                <c:pt idx="193">
                  <c:v>0</c:v>
                </c:pt>
                <c:pt idx="194">
                  <c:v>0</c:v>
                </c:pt>
                <c:pt idx="195">
                  <c:v>1</c:v>
                </c:pt>
                <c:pt idx="196">
                  <c:v>1</c:v>
                </c:pt>
                <c:pt idx="197">
                  <c:v>1</c:v>
                </c:pt>
                <c:pt idx="198">
                  <c:v>1</c:v>
                </c:pt>
                <c:pt idx="199">
                  <c:v>1</c:v>
                </c:pt>
                <c:pt idx="200">
                  <c:v>1</c:v>
                </c:pt>
                <c:pt idx="201">
                  <c:v>10</c:v>
                </c:pt>
                <c:pt idx="202">
                  <c:v>10</c:v>
                </c:pt>
                <c:pt idx="203">
                  <c:v>10</c:v>
                </c:pt>
                <c:pt idx="204">
                  <c:v>10</c:v>
                </c:pt>
                <c:pt idx="205">
                  <c:v>10</c:v>
                </c:pt>
                <c:pt idx="206">
                  <c:v>10</c:v>
                </c:pt>
                <c:pt idx="207">
                  <c:v>100</c:v>
                </c:pt>
                <c:pt idx="208">
                  <c:v>100</c:v>
                </c:pt>
                <c:pt idx="209">
                  <c:v>100</c:v>
                </c:pt>
                <c:pt idx="210">
                  <c:v>100</c:v>
                </c:pt>
                <c:pt idx="211">
                  <c:v>100</c:v>
                </c:pt>
                <c:pt idx="212">
                  <c:v>100</c:v>
                </c:pt>
                <c:pt idx="213">
                  <c:v>1000</c:v>
                </c:pt>
                <c:pt idx="214">
                  <c:v>1000</c:v>
                </c:pt>
                <c:pt idx="215">
                  <c:v>1000</c:v>
                </c:pt>
                <c:pt idx="216">
                  <c:v>1000</c:v>
                </c:pt>
                <c:pt idx="217">
                  <c:v>1000</c:v>
                </c:pt>
                <c:pt idx="218">
                  <c:v>1000</c:v>
                </c:pt>
                <c:pt idx="219">
                  <c:v>10000</c:v>
                </c:pt>
                <c:pt idx="220">
                  <c:v>10000</c:v>
                </c:pt>
                <c:pt idx="221">
                  <c:v>10000</c:v>
                </c:pt>
                <c:pt idx="222">
                  <c:v>10000</c:v>
                </c:pt>
                <c:pt idx="223">
                  <c:v>10000</c:v>
                </c:pt>
                <c:pt idx="224">
                  <c:v>10000</c:v>
                </c:pt>
                <c:pt idx="225">
                  <c:v>100000</c:v>
                </c:pt>
                <c:pt idx="226">
                  <c:v>100000</c:v>
                </c:pt>
                <c:pt idx="227">
                  <c:v>100000</c:v>
                </c:pt>
                <c:pt idx="228">
                  <c:v>100000</c:v>
                </c:pt>
                <c:pt idx="229">
                  <c:v>100000</c:v>
                </c:pt>
                <c:pt idx="230">
                  <c:v>100000</c:v>
                </c:pt>
                <c:pt idx="231">
                  <c:v>1000000</c:v>
                </c:pt>
                <c:pt idx="232">
                  <c:v>1000000</c:v>
                </c:pt>
                <c:pt idx="233">
                  <c:v>1000000</c:v>
                </c:pt>
                <c:pt idx="234">
                  <c:v>1000000</c:v>
                </c:pt>
                <c:pt idx="235">
                  <c:v>1000000</c:v>
                </c:pt>
                <c:pt idx="236">
                  <c:v>10000000</c:v>
                </c:pt>
                <c:pt idx="237">
                  <c:v>10000000</c:v>
                </c:pt>
                <c:pt idx="238">
                  <c:v>10000000</c:v>
                </c:pt>
                <c:pt idx="239">
                  <c:v>10000000</c:v>
                </c:pt>
                <c:pt idx="240">
                  <c:v>10000000</c:v>
                </c:pt>
                <c:pt idx="241">
                  <c:v>10000000</c:v>
                </c:pt>
                <c:pt idx="242">
                  <c:v>100000000</c:v>
                </c:pt>
                <c:pt idx="243">
                  <c:v>100000000</c:v>
                </c:pt>
                <c:pt idx="244">
                  <c:v>100000000</c:v>
                </c:pt>
                <c:pt idx="245">
                  <c:v>100000000</c:v>
                </c:pt>
                <c:pt idx="246">
                  <c:v>100000000</c:v>
                </c:pt>
                <c:pt idx="247">
                  <c:v>100000000</c:v>
                </c:pt>
                <c:pt idx="248">
                  <c:v>100000000</c:v>
                </c:pt>
                <c:pt idx="249">
                  <c:v>0</c:v>
                </c:pt>
                <c:pt idx="250">
                  <c:v>0</c:v>
                </c:pt>
                <c:pt idx="251">
                  <c:v>0</c:v>
                </c:pt>
                <c:pt idx="252">
                  <c:v>1</c:v>
                </c:pt>
                <c:pt idx="253">
                  <c:v>1</c:v>
                </c:pt>
                <c:pt idx="254">
                  <c:v>1</c:v>
                </c:pt>
                <c:pt idx="255">
                  <c:v>1</c:v>
                </c:pt>
                <c:pt idx="256">
                  <c:v>1</c:v>
                </c:pt>
                <c:pt idx="257">
                  <c:v>1</c:v>
                </c:pt>
                <c:pt idx="258">
                  <c:v>10</c:v>
                </c:pt>
                <c:pt idx="259">
                  <c:v>10</c:v>
                </c:pt>
                <c:pt idx="260">
                  <c:v>10</c:v>
                </c:pt>
                <c:pt idx="261">
                  <c:v>10</c:v>
                </c:pt>
                <c:pt idx="262">
                  <c:v>10</c:v>
                </c:pt>
                <c:pt idx="263">
                  <c:v>10</c:v>
                </c:pt>
                <c:pt idx="264">
                  <c:v>100</c:v>
                </c:pt>
                <c:pt idx="265">
                  <c:v>100</c:v>
                </c:pt>
                <c:pt idx="266">
                  <c:v>100</c:v>
                </c:pt>
                <c:pt idx="267">
                  <c:v>100</c:v>
                </c:pt>
                <c:pt idx="268">
                  <c:v>100</c:v>
                </c:pt>
                <c:pt idx="269">
                  <c:v>100</c:v>
                </c:pt>
                <c:pt idx="270">
                  <c:v>1000</c:v>
                </c:pt>
                <c:pt idx="271">
                  <c:v>1000</c:v>
                </c:pt>
                <c:pt idx="272">
                  <c:v>1000</c:v>
                </c:pt>
                <c:pt idx="273">
                  <c:v>1000</c:v>
                </c:pt>
                <c:pt idx="274">
                  <c:v>1000</c:v>
                </c:pt>
                <c:pt idx="275">
                  <c:v>1000</c:v>
                </c:pt>
                <c:pt idx="276">
                  <c:v>10000</c:v>
                </c:pt>
                <c:pt idx="277">
                  <c:v>10000</c:v>
                </c:pt>
                <c:pt idx="278">
                  <c:v>10000</c:v>
                </c:pt>
                <c:pt idx="279">
                  <c:v>10000</c:v>
                </c:pt>
                <c:pt idx="280">
                  <c:v>10000</c:v>
                </c:pt>
                <c:pt idx="281">
                  <c:v>10000</c:v>
                </c:pt>
                <c:pt idx="282">
                  <c:v>100000</c:v>
                </c:pt>
                <c:pt idx="283">
                  <c:v>100000</c:v>
                </c:pt>
                <c:pt idx="284">
                  <c:v>100000</c:v>
                </c:pt>
                <c:pt idx="285">
                  <c:v>100000</c:v>
                </c:pt>
                <c:pt idx="286">
                  <c:v>100000</c:v>
                </c:pt>
                <c:pt idx="287">
                  <c:v>100000</c:v>
                </c:pt>
                <c:pt idx="288">
                  <c:v>1000000</c:v>
                </c:pt>
                <c:pt idx="289">
                  <c:v>1000000</c:v>
                </c:pt>
                <c:pt idx="290">
                  <c:v>1000000</c:v>
                </c:pt>
                <c:pt idx="291">
                  <c:v>1000000</c:v>
                </c:pt>
                <c:pt idx="292">
                  <c:v>1000000</c:v>
                </c:pt>
                <c:pt idx="293">
                  <c:v>1000000</c:v>
                </c:pt>
                <c:pt idx="294">
                  <c:v>10000000</c:v>
                </c:pt>
                <c:pt idx="295">
                  <c:v>10000000</c:v>
                </c:pt>
                <c:pt idx="296">
                  <c:v>10000000</c:v>
                </c:pt>
                <c:pt idx="297">
                  <c:v>10000000</c:v>
                </c:pt>
                <c:pt idx="298">
                  <c:v>10000000</c:v>
                </c:pt>
                <c:pt idx="299">
                  <c:v>10000000</c:v>
                </c:pt>
                <c:pt idx="300">
                  <c:v>100000000</c:v>
                </c:pt>
                <c:pt idx="301">
                  <c:v>100000000</c:v>
                </c:pt>
                <c:pt idx="302">
                  <c:v>100000000</c:v>
                </c:pt>
                <c:pt idx="303">
                  <c:v>100000000</c:v>
                </c:pt>
                <c:pt idx="304">
                  <c:v>100000000</c:v>
                </c:pt>
                <c:pt idx="305">
                  <c:v>0</c:v>
                </c:pt>
                <c:pt idx="306">
                  <c:v>0</c:v>
                </c:pt>
                <c:pt idx="307">
                  <c:v>0</c:v>
                </c:pt>
                <c:pt idx="308">
                  <c:v>1</c:v>
                </c:pt>
                <c:pt idx="309">
                  <c:v>1</c:v>
                </c:pt>
                <c:pt idx="310">
                  <c:v>1</c:v>
                </c:pt>
                <c:pt idx="311">
                  <c:v>1</c:v>
                </c:pt>
                <c:pt idx="312">
                  <c:v>1</c:v>
                </c:pt>
                <c:pt idx="313">
                  <c:v>1</c:v>
                </c:pt>
                <c:pt idx="314">
                  <c:v>10</c:v>
                </c:pt>
                <c:pt idx="315">
                  <c:v>10</c:v>
                </c:pt>
                <c:pt idx="316">
                  <c:v>10</c:v>
                </c:pt>
                <c:pt idx="317">
                  <c:v>10</c:v>
                </c:pt>
                <c:pt idx="318">
                  <c:v>10</c:v>
                </c:pt>
                <c:pt idx="319">
                  <c:v>10</c:v>
                </c:pt>
                <c:pt idx="320">
                  <c:v>100</c:v>
                </c:pt>
                <c:pt idx="321">
                  <c:v>100</c:v>
                </c:pt>
                <c:pt idx="322">
                  <c:v>100</c:v>
                </c:pt>
                <c:pt idx="323">
                  <c:v>100</c:v>
                </c:pt>
                <c:pt idx="324">
                  <c:v>100</c:v>
                </c:pt>
                <c:pt idx="325">
                  <c:v>100</c:v>
                </c:pt>
                <c:pt idx="326">
                  <c:v>1000</c:v>
                </c:pt>
                <c:pt idx="327">
                  <c:v>1000</c:v>
                </c:pt>
                <c:pt idx="328">
                  <c:v>1000</c:v>
                </c:pt>
                <c:pt idx="329">
                  <c:v>1000</c:v>
                </c:pt>
                <c:pt idx="330">
                  <c:v>1000</c:v>
                </c:pt>
                <c:pt idx="331">
                  <c:v>1000</c:v>
                </c:pt>
                <c:pt idx="332">
                  <c:v>10000</c:v>
                </c:pt>
                <c:pt idx="333">
                  <c:v>10000</c:v>
                </c:pt>
                <c:pt idx="334">
                  <c:v>10000</c:v>
                </c:pt>
                <c:pt idx="335">
                  <c:v>10000</c:v>
                </c:pt>
                <c:pt idx="336">
                  <c:v>10000</c:v>
                </c:pt>
                <c:pt idx="337">
                  <c:v>10000</c:v>
                </c:pt>
                <c:pt idx="338">
                  <c:v>100000</c:v>
                </c:pt>
                <c:pt idx="339">
                  <c:v>100000</c:v>
                </c:pt>
                <c:pt idx="340">
                  <c:v>100000</c:v>
                </c:pt>
                <c:pt idx="341">
                  <c:v>100000</c:v>
                </c:pt>
                <c:pt idx="342">
                  <c:v>100000</c:v>
                </c:pt>
                <c:pt idx="343">
                  <c:v>100000</c:v>
                </c:pt>
                <c:pt idx="344">
                  <c:v>1000000</c:v>
                </c:pt>
                <c:pt idx="345">
                  <c:v>1000000</c:v>
                </c:pt>
                <c:pt idx="346">
                  <c:v>1000000</c:v>
                </c:pt>
                <c:pt idx="347">
                  <c:v>1000000</c:v>
                </c:pt>
                <c:pt idx="348">
                  <c:v>1000000</c:v>
                </c:pt>
                <c:pt idx="349">
                  <c:v>1000000</c:v>
                </c:pt>
                <c:pt idx="350">
                  <c:v>10000000</c:v>
                </c:pt>
                <c:pt idx="351">
                  <c:v>10000000</c:v>
                </c:pt>
                <c:pt idx="352">
                  <c:v>10000000</c:v>
                </c:pt>
                <c:pt idx="353">
                  <c:v>10000000</c:v>
                </c:pt>
                <c:pt idx="354">
                  <c:v>10000000</c:v>
                </c:pt>
                <c:pt idx="355">
                  <c:v>10000000</c:v>
                </c:pt>
                <c:pt idx="356">
                  <c:v>100000000</c:v>
                </c:pt>
                <c:pt idx="357">
                  <c:v>100000000</c:v>
                </c:pt>
                <c:pt idx="358">
                  <c:v>100000000</c:v>
                </c:pt>
                <c:pt idx="359">
                  <c:v>100000000</c:v>
                </c:pt>
                <c:pt idx="360">
                  <c:v>100000000</c:v>
                </c:pt>
                <c:pt idx="361">
                  <c:v>100000000</c:v>
                </c:pt>
                <c:pt idx="362">
                  <c:v>0</c:v>
                </c:pt>
                <c:pt idx="363">
                  <c:v>0</c:v>
                </c:pt>
                <c:pt idx="364">
                  <c:v>0</c:v>
                </c:pt>
                <c:pt idx="365">
                  <c:v>1</c:v>
                </c:pt>
                <c:pt idx="366">
                  <c:v>1</c:v>
                </c:pt>
                <c:pt idx="367">
                  <c:v>1</c:v>
                </c:pt>
                <c:pt idx="368">
                  <c:v>1</c:v>
                </c:pt>
                <c:pt idx="369">
                  <c:v>1</c:v>
                </c:pt>
                <c:pt idx="370">
                  <c:v>10</c:v>
                </c:pt>
                <c:pt idx="371">
                  <c:v>10</c:v>
                </c:pt>
                <c:pt idx="372">
                  <c:v>10</c:v>
                </c:pt>
                <c:pt idx="373">
                  <c:v>10</c:v>
                </c:pt>
                <c:pt idx="374">
                  <c:v>10</c:v>
                </c:pt>
                <c:pt idx="375">
                  <c:v>10</c:v>
                </c:pt>
                <c:pt idx="376">
                  <c:v>100</c:v>
                </c:pt>
                <c:pt idx="377">
                  <c:v>100</c:v>
                </c:pt>
                <c:pt idx="378">
                  <c:v>100</c:v>
                </c:pt>
                <c:pt idx="379">
                  <c:v>100</c:v>
                </c:pt>
                <c:pt idx="380">
                  <c:v>100</c:v>
                </c:pt>
                <c:pt idx="381">
                  <c:v>100</c:v>
                </c:pt>
                <c:pt idx="382">
                  <c:v>1000</c:v>
                </c:pt>
                <c:pt idx="383">
                  <c:v>1000</c:v>
                </c:pt>
                <c:pt idx="384">
                  <c:v>1000</c:v>
                </c:pt>
                <c:pt idx="385">
                  <c:v>1000</c:v>
                </c:pt>
                <c:pt idx="386">
                  <c:v>1000</c:v>
                </c:pt>
                <c:pt idx="387">
                  <c:v>1000</c:v>
                </c:pt>
                <c:pt idx="388">
                  <c:v>10000</c:v>
                </c:pt>
                <c:pt idx="389">
                  <c:v>10000</c:v>
                </c:pt>
                <c:pt idx="390">
                  <c:v>10000</c:v>
                </c:pt>
                <c:pt idx="391">
                  <c:v>10000</c:v>
                </c:pt>
                <c:pt idx="392">
                  <c:v>10000</c:v>
                </c:pt>
                <c:pt idx="393">
                  <c:v>10000</c:v>
                </c:pt>
                <c:pt idx="394">
                  <c:v>100000</c:v>
                </c:pt>
                <c:pt idx="395">
                  <c:v>100000</c:v>
                </c:pt>
                <c:pt idx="396">
                  <c:v>100000</c:v>
                </c:pt>
                <c:pt idx="397">
                  <c:v>100000</c:v>
                </c:pt>
                <c:pt idx="398">
                  <c:v>100000</c:v>
                </c:pt>
                <c:pt idx="399">
                  <c:v>100000</c:v>
                </c:pt>
                <c:pt idx="400">
                  <c:v>1000000</c:v>
                </c:pt>
                <c:pt idx="401">
                  <c:v>1000000</c:v>
                </c:pt>
                <c:pt idx="402">
                  <c:v>1000000</c:v>
                </c:pt>
                <c:pt idx="403">
                  <c:v>1000000</c:v>
                </c:pt>
                <c:pt idx="404">
                  <c:v>1000000</c:v>
                </c:pt>
                <c:pt idx="405">
                  <c:v>1000000</c:v>
                </c:pt>
                <c:pt idx="406">
                  <c:v>10000000</c:v>
                </c:pt>
                <c:pt idx="407">
                  <c:v>10000000</c:v>
                </c:pt>
                <c:pt idx="408">
                  <c:v>10000000</c:v>
                </c:pt>
                <c:pt idx="409">
                  <c:v>10000000</c:v>
                </c:pt>
                <c:pt idx="410">
                  <c:v>10000000</c:v>
                </c:pt>
                <c:pt idx="411">
                  <c:v>10000000</c:v>
                </c:pt>
                <c:pt idx="412">
                  <c:v>10000000</c:v>
                </c:pt>
                <c:pt idx="413">
                  <c:v>100000000</c:v>
                </c:pt>
                <c:pt idx="414">
                  <c:v>100000000</c:v>
                </c:pt>
                <c:pt idx="415">
                  <c:v>100000000</c:v>
                </c:pt>
                <c:pt idx="416">
                  <c:v>100000000</c:v>
                </c:pt>
                <c:pt idx="417">
                  <c:v>100000000</c:v>
                </c:pt>
                <c:pt idx="418">
                  <c:v>100000000</c:v>
                </c:pt>
                <c:pt idx="419">
                  <c:v>0</c:v>
                </c:pt>
                <c:pt idx="420">
                  <c:v>0</c:v>
                </c:pt>
                <c:pt idx="421">
                  <c:v>0</c:v>
                </c:pt>
                <c:pt idx="422">
                  <c:v>100000000</c:v>
                </c:pt>
                <c:pt idx="423">
                  <c:v>100000000</c:v>
                </c:pt>
                <c:pt idx="424">
                  <c:v>100000000</c:v>
                </c:pt>
                <c:pt idx="425">
                  <c:v>10000000</c:v>
                </c:pt>
                <c:pt idx="426">
                  <c:v>10000000</c:v>
                </c:pt>
                <c:pt idx="427">
                  <c:v>10000000</c:v>
                </c:pt>
                <c:pt idx="428">
                  <c:v>1000000</c:v>
                </c:pt>
                <c:pt idx="429">
                  <c:v>1000000</c:v>
                </c:pt>
                <c:pt idx="430">
                  <c:v>1000000</c:v>
                </c:pt>
                <c:pt idx="431">
                  <c:v>100000</c:v>
                </c:pt>
                <c:pt idx="432">
                  <c:v>100000</c:v>
                </c:pt>
                <c:pt idx="433">
                  <c:v>100000</c:v>
                </c:pt>
                <c:pt idx="434">
                  <c:v>10000</c:v>
                </c:pt>
                <c:pt idx="435">
                  <c:v>10000</c:v>
                </c:pt>
                <c:pt idx="436">
                  <c:v>10000</c:v>
                </c:pt>
                <c:pt idx="437">
                  <c:v>1000</c:v>
                </c:pt>
                <c:pt idx="438">
                  <c:v>1000</c:v>
                </c:pt>
                <c:pt idx="439">
                  <c:v>1000</c:v>
                </c:pt>
                <c:pt idx="440">
                  <c:v>100</c:v>
                </c:pt>
                <c:pt idx="441">
                  <c:v>100</c:v>
                </c:pt>
                <c:pt idx="442">
                  <c:v>100</c:v>
                </c:pt>
                <c:pt idx="443">
                  <c:v>10</c:v>
                </c:pt>
                <c:pt idx="444">
                  <c:v>10</c:v>
                </c:pt>
                <c:pt idx="445">
                  <c:v>10</c:v>
                </c:pt>
                <c:pt idx="446">
                  <c:v>1</c:v>
                </c:pt>
                <c:pt idx="447">
                  <c:v>1</c:v>
                </c:pt>
                <c:pt idx="448">
                  <c:v>1</c:v>
                </c:pt>
                <c:pt idx="449">
                  <c:v>100000000</c:v>
                </c:pt>
                <c:pt idx="450">
                  <c:v>100000000</c:v>
                </c:pt>
                <c:pt idx="451">
                  <c:v>100000000</c:v>
                </c:pt>
                <c:pt idx="452">
                  <c:v>10000000</c:v>
                </c:pt>
                <c:pt idx="453">
                  <c:v>10000000</c:v>
                </c:pt>
                <c:pt idx="454">
                  <c:v>10000000</c:v>
                </c:pt>
                <c:pt idx="455">
                  <c:v>1000000</c:v>
                </c:pt>
                <c:pt idx="456">
                  <c:v>1000000</c:v>
                </c:pt>
                <c:pt idx="457">
                  <c:v>1000000</c:v>
                </c:pt>
                <c:pt idx="458">
                  <c:v>100000</c:v>
                </c:pt>
                <c:pt idx="459">
                  <c:v>100000</c:v>
                </c:pt>
                <c:pt idx="460">
                  <c:v>100000</c:v>
                </c:pt>
                <c:pt idx="461">
                  <c:v>10000</c:v>
                </c:pt>
                <c:pt idx="462">
                  <c:v>10000</c:v>
                </c:pt>
                <c:pt idx="463">
                  <c:v>10000</c:v>
                </c:pt>
                <c:pt idx="464">
                  <c:v>10000</c:v>
                </c:pt>
                <c:pt idx="465">
                  <c:v>1000</c:v>
                </c:pt>
                <c:pt idx="466">
                  <c:v>1000</c:v>
                </c:pt>
                <c:pt idx="467">
                  <c:v>1000</c:v>
                </c:pt>
                <c:pt idx="468">
                  <c:v>100</c:v>
                </c:pt>
                <c:pt idx="469">
                  <c:v>100</c:v>
                </c:pt>
                <c:pt idx="470">
                  <c:v>100</c:v>
                </c:pt>
                <c:pt idx="471">
                  <c:v>10</c:v>
                </c:pt>
                <c:pt idx="472">
                  <c:v>10</c:v>
                </c:pt>
                <c:pt idx="473">
                  <c:v>10</c:v>
                </c:pt>
                <c:pt idx="474">
                  <c:v>1</c:v>
                </c:pt>
                <c:pt idx="475">
                  <c:v>1</c:v>
                </c:pt>
                <c:pt idx="476">
                  <c:v>1</c:v>
                </c:pt>
                <c:pt idx="477">
                  <c:v>0</c:v>
                </c:pt>
                <c:pt idx="478">
                  <c:v>0</c:v>
                </c:pt>
                <c:pt idx="479">
                  <c:v>100000</c:v>
                </c:pt>
                <c:pt idx="480">
                  <c:v>100000</c:v>
                </c:pt>
                <c:pt idx="481">
                  <c:v>100000</c:v>
                </c:pt>
                <c:pt idx="482">
                  <c:v>100000</c:v>
                </c:pt>
                <c:pt idx="483">
                  <c:v>100000</c:v>
                </c:pt>
                <c:pt idx="484">
                  <c:v>100000</c:v>
                </c:pt>
                <c:pt idx="485">
                  <c:v>10000</c:v>
                </c:pt>
                <c:pt idx="486">
                  <c:v>10000</c:v>
                </c:pt>
                <c:pt idx="487">
                  <c:v>10000</c:v>
                </c:pt>
                <c:pt idx="488">
                  <c:v>10000</c:v>
                </c:pt>
                <c:pt idx="489">
                  <c:v>10000</c:v>
                </c:pt>
                <c:pt idx="490">
                  <c:v>10000</c:v>
                </c:pt>
                <c:pt idx="491">
                  <c:v>1000</c:v>
                </c:pt>
                <c:pt idx="492">
                  <c:v>1000</c:v>
                </c:pt>
                <c:pt idx="493">
                  <c:v>1000</c:v>
                </c:pt>
                <c:pt idx="494">
                  <c:v>1000</c:v>
                </c:pt>
                <c:pt idx="495">
                  <c:v>1000</c:v>
                </c:pt>
                <c:pt idx="496">
                  <c:v>1000</c:v>
                </c:pt>
                <c:pt idx="497">
                  <c:v>100</c:v>
                </c:pt>
                <c:pt idx="498">
                  <c:v>100</c:v>
                </c:pt>
                <c:pt idx="499">
                  <c:v>100</c:v>
                </c:pt>
                <c:pt idx="500">
                  <c:v>100</c:v>
                </c:pt>
                <c:pt idx="501">
                  <c:v>100</c:v>
                </c:pt>
                <c:pt idx="502">
                  <c:v>100</c:v>
                </c:pt>
                <c:pt idx="503">
                  <c:v>10</c:v>
                </c:pt>
                <c:pt idx="504">
                  <c:v>10</c:v>
                </c:pt>
                <c:pt idx="505">
                  <c:v>10</c:v>
                </c:pt>
                <c:pt idx="506">
                  <c:v>10</c:v>
                </c:pt>
                <c:pt idx="507">
                  <c:v>10</c:v>
                </c:pt>
                <c:pt idx="508">
                  <c:v>10</c:v>
                </c:pt>
                <c:pt idx="509">
                  <c:v>10</c:v>
                </c:pt>
                <c:pt idx="510">
                  <c:v>1</c:v>
                </c:pt>
                <c:pt idx="511">
                  <c:v>1</c:v>
                </c:pt>
                <c:pt idx="512">
                  <c:v>1</c:v>
                </c:pt>
                <c:pt idx="513">
                  <c:v>1</c:v>
                </c:pt>
                <c:pt idx="514">
                  <c:v>1</c:v>
                </c:pt>
                <c:pt idx="515">
                  <c:v>0</c:v>
                </c:pt>
                <c:pt idx="516">
                  <c:v>0</c:v>
                </c:pt>
                <c:pt idx="517">
                  <c:v>0</c:v>
                </c:pt>
                <c:pt idx="518">
                  <c:v>0</c:v>
                </c:pt>
                <c:pt idx="519">
                  <c:v>0</c:v>
                </c:pt>
                <c:pt idx="520">
                  <c:v>0</c:v>
                </c:pt>
                <c:pt idx="521">
                  <c:v>0</c:v>
                </c:pt>
                <c:pt idx="522">
                  <c:v>0</c:v>
                </c:pt>
                <c:pt idx="523">
                  <c:v>0</c:v>
                </c:pt>
                <c:pt idx="524">
                  <c:v>0</c:v>
                </c:pt>
                <c:pt idx="525">
                  <c:v>0</c:v>
                </c:pt>
                <c:pt idx="526">
                  <c:v>0</c:v>
                </c:pt>
                <c:pt idx="527">
                  <c:v>0</c:v>
                </c:pt>
                <c:pt idx="528">
                  <c:v>0</c:v>
                </c:pt>
                <c:pt idx="529">
                  <c:v>0</c:v>
                </c:pt>
                <c:pt idx="530">
                  <c:v>0</c:v>
                </c:pt>
                <c:pt idx="531">
                  <c:v>0</c:v>
                </c:pt>
                <c:pt idx="532">
                  <c:v>0</c:v>
                </c:pt>
                <c:pt idx="533">
                  <c:v>0</c:v>
                </c:pt>
                <c:pt idx="534">
                  <c:v>0</c:v>
                </c:pt>
                <c:pt idx="535">
                  <c:v>0</c:v>
                </c:pt>
                <c:pt idx="536">
                  <c:v>0</c:v>
                </c:pt>
                <c:pt idx="537">
                  <c:v>0</c:v>
                </c:pt>
                <c:pt idx="538">
                  <c:v>0</c:v>
                </c:pt>
                <c:pt idx="539">
                  <c:v>0</c:v>
                </c:pt>
                <c:pt idx="540">
                  <c:v>0</c:v>
                </c:pt>
                <c:pt idx="541">
                  <c:v>0</c:v>
                </c:pt>
                <c:pt idx="542">
                  <c:v>1000000</c:v>
                </c:pt>
                <c:pt idx="543">
                  <c:v>1000000</c:v>
                </c:pt>
                <c:pt idx="544">
                  <c:v>1000000</c:v>
                </c:pt>
                <c:pt idx="545">
                  <c:v>100000</c:v>
                </c:pt>
                <c:pt idx="546">
                  <c:v>100000</c:v>
                </c:pt>
                <c:pt idx="547">
                  <c:v>100000</c:v>
                </c:pt>
                <c:pt idx="548">
                  <c:v>10000</c:v>
                </c:pt>
                <c:pt idx="549">
                  <c:v>10000</c:v>
                </c:pt>
                <c:pt idx="550">
                  <c:v>10000</c:v>
                </c:pt>
                <c:pt idx="551">
                  <c:v>1000</c:v>
                </c:pt>
                <c:pt idx="552">
                  <c:v>1000</c:v>
                </c:pt>
                <c:pt idx="553">
                  <c:v>1000</c:v>
                </c:pt>
                <c:pt idx="554">
                  <c:v>100</c:v>
                </c:pt>
                <c:pt idx="555">
                  <c:v>100</c:v>
                </c:pt>
                <c:pt idx="556">
                  <c:v>100</c:v>
                </c:pt>
                <c:pt idx="557">
                  <c:v>10</c:v>
                </c:pt>
                <c:pt idx="558">
                  <c:v>10</c:v>
                </c:pt>
                <c:pt idx="559">
                  <c:v>10</c:v>
                </c:pt>
                <c:pt idx="560">
                  <c:v>1000000</c:v>
                </c:pt>
                <c:pt idx="561">
                  <c:v>1000000</c:v>
                </c:pt>
                <c:pt idx="562">
                  <c:v>1000000</c:v>
                </c:pt>
                <c:pt idx="563">
                  <c:v>100000</c:v>
                </c:pt>
                <c:pt idx="564">
                  <c:v>100000</c:v>
                </c:pt>
                <c:pt idx="565">
                  <c:v>100000</c:v>
                </c:pt>
                <c:pt idx="566">
                  <c:v>10000</c:v>
                </c:pt>
                <c:pt idx="567">
                  <c:v>10000</c:v>
                </c:pt>
                <c:pt idx="568">
                  <c:v>10000</c:v>
                </c:pt>
                <c:pt idx="569">
                  <c:v>1000</c:v>
                </c:pt>
                <c:pt idx="570">
                  <c:v>1000</c:v>
                </c:pt>
                <c:pt idx="571">
                  <c:v>1000</c:v>
                </c:pt>
                <c:pt idx="572">
                  <c:v>100</c:v>
                </c:pt>
                <c:pt idx="573">
                  <c:v>100</c:v>
                </c:pt>
                <c:pt idx="574">
                  <c:v>100</c:v>
                </c:pt>
                <c:pt idx="575">
                  <c:v>10</c:v>
                </c:pt>
                <c:pt idx="576">
                  <c:v>10</c:v>
                </c:pt>
                <c:pt idx="577">
                  <c:v>10</c:v>
                </c:pt>
                <c:pt idx="578">
                  <c:v>0</c:v>
                </c:pt>
                <c:pt idx="579">
                  <c:v>0</c:v>
                </c:pt>
                <c:pt idx="580">
                  <c:v>0</c:v>
                </c:pt>
                <c:pt idx="581">
                  <c:v>1000000</c:v>
                </c:pt>
                <c:pt idx="582">
                  <c:v>1000000</c:v>
                </c:pt>
                <c:pt idx="583">
                  <c:v>1000000</c:v>
                </c:pt>
                <c:pt idx="584">
                  <c:v>100000</c:v>
                </c:pt>
                <c:pt idx="585">
                  <c:v>100000</c:v>
                </c:pt>
                <c:pt idx="586">
                  <c:v>100000</c:v>
                </c:pt>
                <c:pt idx="587">
                  <c:v>10000</c:v>
                </c:pt>
                <c:pt idx="588">
                  <c:v>10000</c:v>
                </c:pt>
                <c:pt idx="589">
                  <c:v>10000</c:v>
                </c:pt>
                <c:pt idx="590">
                  <c:v>1000</c:v>
                </c:pt>
                <c:pt idx="591">
                  <c:v>1000</c:v>
                </c:pt>
                <c:pt idx="592">
                  <c:v>1000</c:v>
                </c:pt>
                <c:pt idx="593">
                  <c:v>100</c:v>
                </c:pt>
                <c:pt idx="594">
                  <c:v>100</c:v>
                </c:pt>
                <c:pt idx="595">
                  <c:v>100</c:v>
                </c:pt>
                <c:pt idx="596">
                  <c:v>10</c:v>
                </c:pt>
                <c:pt idx="597">
                  <c:v>10</c:v>
                </c:pt>
                <c:pt idx="598">
                  <c:v>10</c:v>
                </c:pt>
                <c:pt idx="599">
                  <c:v>1000000</c:v>
                </c:pt>
                <c:pt idx="600">
                  <c:v>1000000</c:v>
                </c:pt>
                <c:pt idx="601">
                  <c:v>1000000</c:v>
                </c:pt>
                <c:pt idx="602">
                  <c:v>100000</c:v>
                </c:pt>
                <c:pt idx="603">
                  <c:v>100000</c:v>
                </c:pt>
                <c:pt idx="604">
                  <c:v>100000</c:v>
                </c:pt>
                <c:pt idx="605">
                  <c:v>10000</c:v>
                </c:pt>
                <c:pt idx="606">
                  <c:v>10000</c:v>
                </c:pt>
                <c:pt idx="607">
                  <c:v>10000</c:v>
                </c:pt>
                <c:pt idx="608">
                  <c:v>1000</c:v>
                </c:pt>
                <c:pt idx="609">
                  <c:v>1000</c:v>
                </c:pt>
                <c:pt idx="610">
                  <c:v>1000</c:v>
                </c:pt>
                <c:pt idx="611">
                  <c:v>100</c:v>
                </c:pt>
                <c:pt idx="612">
                  <c:v>100</c:v>
                </c:pt>
                <c:pt idx="613">
                  <c:v>100</c:v>
                </c:pt>
                <c:pt idx="614">
                  <c:v>10</c:v>
                </c:pt>
                <c:pt idx="615">
                  <c:v>10</c:v>
                </c:pt>
                <c:pt idx="616">
                  <c:v>10</c:v>
                </c:pt>
                <c:pt idx="617">
                  <c:v>0</c:v>
                </c:pt>
                <c:pt idx="618">
                  <c:v>0</c:v>
                </c:pt>
                <c:pt idx="619">
                  <c:v>0</c:v>
                </c:pt>
                <c:pt idx="620">
                  <c:v>1000000</c:v>
                </c:pt>
                <c:pt idx="621">
                  <c:v>1000000</c:v>
                </c:pt>
                <c:pt idx="622">
                  <c:v>1000000</c:v>
                </c:pt>
                <c:pt idx="623">
                  <c:v>100000</c:v>
                </c:pt>
                <c:pt idx="624">
                  <c:v>100000</c:v>
                </c:pt>
                <c:pt idx="625">
                  <c:v>100000</c:v>
                </c:pt>
                <c:pt idx="626">
                  <c:v>10000</c:v>
                </c:pt>
                <c:pt idx="627">
                  <c:v>10000</c:v>
                </c:pt>
                <c:pt idx="628">
                  <c:v>10000</c:v>
                </c:pt>
                <c:pt idx="629">
                  <c:v>1000</c:v>
                </c:pt>
                <c:pt idx="630">
                  <c:v>1000</c:v>
                </c:pt>
                <c:pt idx="631">
                  <c:v>1000</c:v>
                </c:pt>
                <c:pt idx="632">
                  <c:v>100</c:v>
                </c:pt>
                <c:pt idx="633">
                  <c:v>100</c:v>
                </c:pt>
                <c:pt idx="634">
                  <c:v>100</c:v>
                </c:pt>
                <c:pt idx="635">
                  <c:v>10</c:v>
                </c:pt>
                <c:pt idx="636">
                  <c:v>10</c:v>
                </c:pt>
                <c:pt idx="637">
                  <c:v>10</c:v>
                </c:pt>
                <c:pt idx="638">
                  <c:v>1000000</c:v>
                </c:pt>
                <c:pt idx="639">
                  <c:v>1000000</c:v>
                </c:pt>
                <c:pt idx="640">
                  <c:v>1000000</c:v>
                </c:pt>
                <c:pt idx="641">
                  <c:v>100000</c:v>
                </c:pt>
                <c:pt idx="642">
                  <c:v>100000</c:v>
                </c:pt>
                <c:pt idx="643">
                  <c:v>100000</c:v>
                </c:pt>
                <c:pt idx="644">
                  <c:v>10000</c:v>
                </c:pt>
                <c:pt idx="645">
                  <c:v>10000</c:v>
                </c:pt>
                <c:pt idx="646">
                  <c:v>10000</c:v>
                </c:pt>
                <c:pt idx="647">
                  <c:v>1000</c:v>
                </c:pt>
                <c:pt idx="648">
                  <c:v>1000</c:v>
                </c:pt>
                <c:pt idx="649">
                  <c:v>1000</c:v>
                </c:pt>
                <c:pt idx="650">
                  <c:v>100</c:v>
                </c:pt>
                <c:pt idx="651">
                  <c:v>100</c:v>
                </c:pt>
                <c:pt idx="652">
                  <c:v>100</c:v>
                </c:pt>
                <c:pt idx="653">
                  <c:v>10</c:v>
                </c:pt>
                <c:pt idx="654">
                  <c:v>10</c:v>
                </c:pt>
                <c:pt idx="655">
                  <c:v>10</c:v>
                </c:pt>
                <c:pt idx="656">
                  <c:v>0</c:v>
                </c:pt>
                <c:pt idx="657">
                  <c:v>0</c:v>
                </c:pt>
                <c:pt idx="658">
                  <c:v>0</c:v>
                </c:pt>
              </c:numCache>
            </c:numRef>
          </c:xVal>
          <c:yVal>
            <c:numRef>
              <c:f>'Raman PLS3'!$H$3:$H$668</c:f>
              <c:numCache>
                <c:formatCode>0.00E+00</c:formatCode>
                <c:ptCount val="659"/>
                <c:pt idx="0">
                  <c:v>40.345767101311552</c:v>
                </c:pt>
                <c:pt idx="1">
                  <c:v>6744.9937082975293</c:v>
                </c:pt>
                <c:pt idx="2">
                  <c:v>1205.9162174627186</c:v>
                </c:pt>
                <c:pt idx="3">
                  <c:v>8665.04653493982</c:v>
                </c:pt>
                <c:pt idx="4">
                  <c:v>712753.76586331776</c:v>
                </c:pt>
                <c:pt idx="5">
                  <c:v>1.7671777751164934</c:v>
                </c:pt>
                <c:pt idx="6">
                  <c:v>115.34779318871209</c:v>
                </c:pt>
                <c:pt idx="7">
                  <c:v>1099.0780666138044</c:v>
                </c:pt>
                <c:pt idx="8">
                  <c:v>2036.8236808316535</c:v>
                </c:pt>
                <c:pt idx="9">
                  <c:v>558.28107476388016</c:v>
                </c:pt>
                <c:pt idx="10">
                  <c:v>1304.1046122793045</c:v>
                </c:pt>
                <c:pt idx="11">
                  <c:v>128.47699234775598</c:v>
                </c:pt>
                <c:pt idx="12">
                  <c:v>11539.589679227458</c:v>
                </c:pt>
                <c:pt idx="13">
                  <c:v>14092.251977124313</c:v>
                </c:pt>
                <c:pt idx="14">
                  <c:v>52410860.625367001</c:v>
                </c:pt>
                <c:pt idx="15">
                  <c:v>17.021077282942315</c:v>
                </c:pt>
                <c:pt idx="16">
                  <c:v>4.2380021343990606</c:v>
                </c:pt>
                <c:pt idx="17">
                  <c:v>105.49920461721534</c:v>
                </c:pt>
                <c:pt idx="18">
                  <c:v>522.80833029321411</c:v>
                </c:pt>
                <c:pt idx="19">
                  <c:v>531.5259157662158</c:v>
                </c:pt>
                <c:pt idx="20">
                  <c:v>208.86150231223152</c:v>
                </c:pt>
                <c:pt idx="21">
                  <c:v>246.81714164348159</c:v>
                </c:pt>
                <c:pt idx="22">
                  <c:v>1738.5867620658753</c:v>
                </c:pt>
                <c:pt idx="23">
                  <c:v>9353.0498960948389</c:v>
                </c:pt>
                <c:pt idx="24">
                  <c:v>21182181.554654356</c:v>
                </c:pt>
                <c:pt idx="25">
                  <c:v>2084428262.1219504</c:v>
                </c:pt>
                <c:pt idx="26">
                  <c:v>206485639.70282057</c:v>
                </c:pt>
                <c:pt idx="27">
                  <c:v>140430920.31231716</c:v>
                </c:pt>
                <c:pt idx="28">
                  <c:v>186632191.14379737</c:v>
                </c:pt>
                <c:pt idx="29">
                  <c:v>857210920.43933988</c:v>
                </c:pt>
                <c:pt idx="30">
                  <c:v>73678507.091624513</c:v>
                </c:pt>
                <c:pt idx="31">
                  <c:v>84635673.692406461</c:v>
                </c:pt>
                <c:pt idx="32">
                  <c:v>183763865.6559236</c:v>
                </c:pt>
                <c:pt idx="33">
                  <c:v>546439924.1747694</c:v>
                </c:pt>
                <c:pt idx="34">
                  <c:v>88387218.908742636</c:v>
                </c:pt>
                <c:pt idx="35">
                  <c:v>176909987.00655651</c:v>
                </c:pt>
                <c:pt idx="36">
                  <c:v>32571.936128671587</c:v>
                </c:pt>
                <c:pt idx="37">
                  <c:v>40653.979159579889</c:v>
                </c:pt>
                <c:pt idx="38">
                  <c:v>38015.08791602491</c:v>
                </c:pt>
                <c:pt idx="39">
                  <c:v>50803.317604074611</c:v>
                </c:pt>
                <c:pt idx="40">
                  <c:v>60546.993772979658</c:v>
                </c:pt>
                <c:pt idx="41">
                  <c:v>7135.5952742345071</c:v>
                </c:pt>
                <c:pt idx="42">
                  <c:v>2782.3127313143577</c:v>
                </c:pt>
                <c:pt idx="43">
                  <c:v>31340.458358835269</c:v>
                </c:pt>
                <c:pt idx="44">
                  <c:v>56.403345223582818</c:v>
                </c:pt>
                <c:pt idx="45">
                  <c:v>1653.3691278313952</c:v>
                </c:pt>
                <c:pt idx="46">
                  <c:v>151352.45692111339</c:v>
                </c:pt>
                <c:pt idx="47">
                  <c:v>1710.4771185432774</c:v>
                </c:pt>
                <c:pt idx="48">
                  <c:v>63652.243442602012</c:v>
                </c:pt>
                <c:pt idx="49">
                  <c:v>173694.73636009754</c:v>
                </c:pt>
                <c:pt idx="50">
                  <c:v>126.2751061606706</c:v>
                </c:pt>
                <c:pt idx="51">
                  <c:v>22156.228268796775</c:v>
                </c:pt>
                <c:pt idx="52">
                  <c:v>22905.273962626277</c:v>
                </c:pt>
                <c:pt idx="53">
                  <c:v>58450.901074623034</c:v>
                </c:pt>
                <c:pt idx="54">
                  <c:v>19191.411432454512</c:v>
                </c:pt>
                <c:pt idx="55">
                  <c:v>1019.5923847493306</c:v>
                </c:pt>
                <c:pt idx="56">
                  <c:v>4893.1388964370781</c:v>
                </c:pt>
                <c:pt idx="57">
                  <c:v>12829.039552903934</c:v>
                </c:pt>
                <c:pt idx="58">
                  <c:v>208.98581110655383</c:v>
                </c:pt>
                <c:pt idx="59">
                  <c:v>2.538750099301502</c:v>
                </c:pt>
                <c:pt idx="60">
                  <c:v>8686.6943840521508</c:v>
                </c:pt>
                <c:pt idx="61">
                  <c:v>11237.762970094798</c:v>
                </c:pt>
                <c:pt idx="62">
                  <c:v>404.41181925139358</c:v>
                </c:pt>
                <c:pt idx="63">
                  <c:v>2111.8824798367186</c:v>
                </c:pt>
                <c:pt idx="64">
                  <c:v>13748.514372263024</c:v>
                </c:pt>
                <c:pt idx="65">
                  <c:v>33565.410483721782</c:v>
                </c:pt>
                <c:pt idx="66">
                  <c:v>5494.2678271297864</c:v>
                </c:pt>
                <c:pt idx="67">
                  <c:v>1192.3705212134876</c:v>
                </c:pt>
                <c:pt idx="68">
                  <c:v>3093.5237550538754</c:v>
                </c:pt>
                <c:pt idx="69">
                  <c:v>849.48942254139979</c:v>
                </c:pt>
                <c:pt idx="70">
                  <c:v>8883.9337738915601</c:v>
                </c:pt>
                <c:pt idx="71">
                  <c:v>18460.52269642787</c:v>
                </c:pt>
                <c:pt idx="72">
                  <c:v>11437.136932960166</c:v>
                </c:pt>
                <c:pt idx="73">
                  <c:v>1079.5509539261536</c:v>
                </c:pt>
                <c:pt idx="74">
                  <c:v>9836.8986532411509</c:v>
                </c:pt>
                <c:pt idx="75">
                  <c:v>180.74531050365175</c:v>
                </c:pt>
                <c:pt idx="76">
                  <c:v>1452.911646256325</c:v>
                </c:pt>
                <c:pt idx="77">
                  <c:v>91.093545477138647</c:v>
                </c:pt>
                <c:pt idx="78">
                  <c:v>242.07331982607485</c:v>
                </c:pt>
                <c:pt idx="79">
                  <c:v>46260.202518644794</c:v>
                </c:pt>
                <c:pt idx="80">
                  <c:v>62806.752896696504</c:v>
                </c:pt>
                <c:pt idx="81">
                  <c:v>1714.8109430752163</c:v>
                </c:pt>
                <c:pt idx="82">
                  <c:v>2701.8075210601169</c:v>
                </c:pt>
                <c:pt idx="83">
                  <c:v>2432.3965535977104</c:v>
                </c:pt>
                <c:pt idx="84">
                  <c:v>19381.366017930246</c:v>
                </c:pt>
                <c:pt idx="85">
                  <c:v>176.00171301538739</c:v>
                </c:pt>
                <c:pt idx="86">
                  <c:v>160.30539353483371</c:v>
                </c:pt>
                <c:pt idx="87">
                  <c:v>28288.416451423465</c:v>
                </c:pt>
                <c:pt idx="88">
                  <c:v>6868.8042460370643</c:v>
                </c:pt>
                <c:pt idx="89">
                  <c:v>1336.7154908273176</c:v>
                </c:pt>
                <c:pt idx="90">
                  <c:v>917.66441510631682</c:v>
                </c:pt>
                <c:pt idx="91">
                  <c:v>7837.8029447109921</c:v>
                </c:pt>
                <c:pt idx="92">
                  <c:v>3431.7803611634931</c:v>
                </c:pt>
                <c:pt idx="93">
                  <c:v>935.59469088160483</c:v>
                </c:pt>
                <c:pt idx="94">
                  <c:v>230.33656625534928</c:v>
                </c:pt>
                <c:pt idx="95">
                  <c:v>1457.4224319719467</c:v>
                </c:pt>
                <c:pt idx="96">
                  <c:v>1235.8310554782561</c:v>
                </c:pt>
                <c:pt idx="97">
                  <c:v>115.53323084492907</c:v>
                </c:pt>
                <c:pt idx="98">
                  <c:v>292723.29946006276</c:v>
                </c:pt>
                <c:pt idx="99">
                  <c:v>529117.62902340037</c:v>
                </c:pt>
                <c:pt idx="100">
                  <c:v>199.80199077102898</c:v>
                </c:pt>
                <c:pt idx="101">
                  <c:v>22160.584882177885</c:v>
                </c:pt>
                <c:pt idx="102">
                  <c:v>2470.8795488202245</c:v>
                </c:pt>
                <c:pt idx="103">
                  <c:v>2757.6190615917471</c:v>
                </c:pt>
                <c:pt idx="104">
                  <c:v>149.71560240433033</c:v>
                </c:pt>
                <c:pt idx="105">
                  <c:v>4249.0568241195788</c:v>
                </c:pt>
                <c:pt idx="106">
                  <c:v>5545.7573415245115</c:v>
                </c:pt>
                <c:pt idx="107">
                  <c:v>60.298372825960861</c:v>
                </c:pt>
                <c:pt idx="108">
                  <c:v>113.42626142550802</c:v>
                </c:pt>
                <c:pt idx="109">
                  <c:v>988.26362433884412</c:v>
                </c:pt>
                <c:pt idx="110">
                  <c:v>13433.128336426482</c:v>
                </c:pt>
                <c:pt idx="111">
                  <c:v>153.61670914568364</c:v>
                </c:pt>
                <c:pt idx="112">
                  <c:v>41.186232329530206</c:v>
                </c:pt>
                <c:pt idx="113">
                  <c:v>0.52715063305693322</c:v>
                </c:pt>
                <c:pt idx="114">
                  <c:v>26117.823640751812</c:v>
                </c:pt>
                <c:pt idx="115">
                  <c:v>310.4872507162429</c:v>
                </c:pt>
                <c:pt idx="116">
                  <c:v>54.86220081725827</c:v>
                </c:pt>
                <c:pt idx="117">
                  <c:v>9.7481843179870911</c:v>
                </c:pt>
                <c:pt idx="118">
                  <c:v>136908.57951784434</c:v>
                </c:pt>
                <c:pt idx="119">
                  <c:v>12.148969825446457</c:v>
                </c:pt>
                <c:pt idx="120">
                  <c:v>2054.9391199271736</c:v>
                </c:pt>
                <c:pt idx="121">
                  <c:v>15485.532128966037</c:v>
                </c:pt>
                <c:pt idx="122">
                  <c:v>6394.8990840481565</c:v>
                </c:pt>
                <c:pt idx="123">
                  <c:v>1185.9867981712302</c:v>
                </c:pt>
                <c:pt idx="124">
                  <c:v>586.69472611899835</c:v>
                </c:pt>
                <c:pt idx="125">
                  <c:v>1.2185735328220921</c:v>
                </c:pt>
                <c:pt idx="126">
                  <c:v>4131.5828241169975</c:v>
                </c:pt>
                <c:pt idx="127">
                  <c:v>1163.3605357477654</c:v>
                </c:pt>
                <c:pt idx="128">
                  <c:v>4.0008284635376477</c:v>
                </c:pt>
                <c:pt idx="129">
                  <c:v>8.89744997486555</c:v>
                </c:pt>
                <c:pt idx="130">
                  <c:v>27.641250793831272</c:v>
                </c:pt>
                <c:pt idx="131">
                  <c:v>1.2325179998852989</c:v>
                </c:pt>
                <c:pt idx="132">
                  <c:v>13.863724586523277</c:v>
                </c:pt>
                <c:pt idx="133">
                  <c:v>46.191155093233533</c:v>
                </c:pt>
                <c:pt idx="134">
                  <c:v>8.7133781902333975</c:v>
                </c:pt>
                <c:pt idx="135">
                  <c:v>9.9349659226478941</c:v>
                </c:pt>
                <c:pt idx="136">
                  <c:v>90.922834290234363</c:v>
                </c:pt>
                <c:pt idx="137">
                  <c:v>8.1715317599490174</c:v>
                </c:pt>
                <c:pt idx="138">
                  <c:v>66.693526919841759</c:v>
                </c:pt>
                <c:pt idx="139">
                  <c:v>331.09845277792419</c:v>
                </c:pt>
                <c:pt idx="140">
                  <c:v>435.3092445950245</c:v>
                </c:pt>
                <c:pt idx="141">
                  <c:v>10322.724437149733</c:v>
                </c:pt>
                <c:pt idx="142">
                  <c:v>5511.9607582171329</c:v>
                </c:pt>
                <c:pt idx="143">
                  <c:v>382.19241166853209</c:v>
                </c:pt>
                <c:pt idx="144">
                  <c:v>16.646185244390857</c:v>
                </c:pt>
                <c:pt idx="145">
                  <c:v>26.138274389089087</c:v>
                </c:pt>
                <c:pt idx="146">
                  <c:v>1553.7337241425585</c:v>
                </c:pt>
                <c:pt idx="147">
                  <c:v>12763.50554534766</c:v>
                </c:pt>
                <c:pt idx="148">
                  <c:v>4164.510042493187</c:v>
                </c:pt>
                <c:pt idx="149">
                  <c:v>3990.8999374984828</c:v>
                </c:pt>
                <c:pt idx="150">
                  <c:v>2165.3269558566681</c:v>
                </c:pt>
                <c:pt idx="151">
                  <c:v>571.06147731420083</c:v>
                </c:pt>
                <c:pt idx="152">
                  <c:v>9281.3389631327991</c:v>
                </c:pt>
                <c:pt idx="153">
                  <c:v>676.26491177594801</c:v>
                </c:pt>
                <c:pt idx="154">
                  <c:v>363.03787512034393</c:v>
                </c:pt>
                <c:pt idx="155">
                  <c:v>699.36299386953908</c:v>
                </c:pt>
                <c:pt idx="156">
                  <c:v>1115.9794229194131</c:v>
                </c:pt>
                <c:pt idx="157">
                  <c:v>10266.620368532906</c:v>
                </c:pt>
                <c:pt idx="158">
                  <c:v>2898.700176763321</c:v>
                </c:pt>
                <c:pt idx="159">
                  <c:v>100.56959481450662</c:v>
                </c:pt>
                <c:pt idx="160">
                  <c:v>40.219436068424798</c:v>
                </c:pt>
                <c:pt idx="161">
                  <c:v>2016.478761618087</c:v>
                </c:pt>
                <c:pt idx="162">
                  <c:v>150.95341817713742</c:v>
                </c:pt>
                <c:pt idx="163">
                  <c:v>1661.7543817316407</c:v>
                </c:pt>
                <c:pt idx="164">
                  <c:v>755.48798922367337</c:v>
                </c:pt>
                <c:pt idx="165">
                  <c:v>1419.0554099049646</c:v>
                </c:pt>
                <c:pt idx="166">
                  <c:v>3564.1941931155125</c:v>
                </c:pt>
                <c:pt idx="167">
                  <c:v>486.86956113520046</c:v>
                </c:pt>
                <c:pt idx="168">
                  <c:v>4253.4248907053643</c:v>
                </c:pt>
                <c:pt idx="169">
                  <c:v>360.6110351121157</c:v>
                </c:pt>
                <c:pt idx="170">
                  <c:v>19410.819637053337</c:v>
                </c:pt>
                <c:pt idx="171">
                  <c:v>835.94038927625706</c:v>
                </c:pt>
                <c:pt idx="172">
                  <c:v>3349.0069329812522</c:v>
                </c:pt>
                <c:pt idx="173">
                  <c:v>3696.687377603288</c:v>
                </c:pt>
                <c:pt idx="174">
                  <c:v>6741.1421830128893</c:v>
                </c:pt>
                <c:pt idx="175">
                  <c:v>7323.9675378017309</c:v>
                </c:pt>
                <c:pt idx="176">
                  <c:v>938.81238097132359</c:v>
                </c:pt>
                <c:pt idx="177">
                  <c:v>2485.2896036207835</c:v>
                </c:pt>
                <c:pt idx="178">
                  <c:v>5147.4569126984325</c:v>
                </c:pt>
                <c:pt idx="179">
                  <c:v>650.39671204550814</c:v>
                </c:pt>
                <c:pt idx="180">
                  <c:v>161297.65369473805</c:v>
                </c:pt>
                <c:pt idx="181">
                  <c:v>90316.566672705449</c:v>
                </c:pt>
                <c:pt idx="182">
                  <c:v>93691.271268455632</c:v>
                </c:pt>
                <c:pt idx="183">
                  <c:v>22644.377869599004</c:v>
                </c:pt>
                <c:pt idx="184">
                  <c:v>6402.1577866695525</c:v>
                </c:pt>
                <c:pt idx="185">
                  <c:v>1450.9329946392486</c:v>
                </c:pt>
                <c:pt idx="186">
                  <c:v>95816175.518572122</c:v>
                </c:pt>
                <c:pt idx="187">
                  <c:v>173030.33563358165</c:v>
                </c:pt>
                <c:pt idx="188">
                  <c:v>24855888.421724316</c:v>
                </c:pt>
                <c:pt idx="189">
                  <c:v>82772763.83333759</c:v>
                </c:pt>
                <c:pt idx="190">
                  <c:v>5980805.5980538335</c:v>
                </c:pt>
                <c:pt idx="191">
                  <c:v>31625566.56916973</c:v>
                </c:pt>
                <c:pt idx="192">
                  <c:v>262.78826555268159</c:v>
                </c:pt>
                <c:pt idx="193">
                  <c:v>5.158749987106261</c:v>
                </c:pt>
                <c:pt idx="194">
                  <c:v>7.3131246465386228</c:v>
                </c:pt>
                <c:pt idx="195">
                  <c:v>15609.130297070747</c:v>
                </c:pt>
                <c:pt idx="196">
                  <c:v>1522.8657651175727</c:v>
                </c:pt>
                <c:pt idx="197">
                  <c:v>19585.998657416789</c:v>
                </c:pt>
                <c:pt idx="198">
                  <c:v>2358.0762983583159</c:v>
                </c:pt>
                <c:pt idx="199">
                  <c:v>1455.1066774972608</c:v>
                </c:pt>
                <c:pt idx="200">
                  <c:v>458.15902047219413</c:v>
                </c:pt>
                <c:pt idx="201">
                  <c:v>2053.4038170873987</c:v>
                </c:pt>
                <c:pt idx="202">
                  <c:v>163.10884709453038</c:v>
                </c:pt>
                <c:pt idx="203">
                  <c:v>18120.979735523273</c:v>
                </c:pt>
                <c:pt idx="204">
                  <c:v>807.83217664811923</c:v>
                </c:pt>
                <c:pt idx="205">
                  <c:v>10194.249855409633</c:v>
                </c:pt>
                <c:pt idx="206">
                  <c:v>21847.201401357681</c:v>
                </c:pt>
                <c:pt idx="207">
                  <c:v>2448.5642024536733</c:v>
                </c:pt>
                <c:pt idx="208">
                  <c:v>541.66277531778599</c:v>
                </c:pt>
                <c:pt idx="209">
                  <c:v>1345.4468523505905</c:v>
                </c:pt>
                <c:pt idx="210">
                  <c:v>1969.1572642420533</c:v>
                </c:pt>
                <c:pt idx="211">
                  <c:v>219.98802715759311</c:v>
                </c:pt>
                <c:pt idx="212">
                  <c:v>146030.44051400598</c:v>
                </c:pt>
                <c:pt idx="213">
                  <c:v>80.456447929874116</c:v>
                </c:pt>
                <c:pt idx="214">
                  <c:v>18.808177091170514</c:v>
                </c:pt>
                <c:pt idx="215">
                  <c:v>15634.975538153189</c:v>
                </c:pt>
                <c:pt idx="216">
                  <c:v>3045.6778979127503</c:v>
                </c:pt>
                <c:pt idx="217">
                  <c:v>1535.312562166574</c:v>
                </c:pt>
                <c:pt idx="218">
                  <c:v>4144.4061710601427</c:v>
                </c:pt>
                <c:pt idx="219">
                  <c:v>1930.7992764559674</c:v>
                </c:pt>
                <c:pt idx="220">
                  <c:v>263.62774613937762</c:v>
                </c:pt>
                <c:pt idx="221">
                  <c:v>6625.9041757991154</c:v>
                </c:pt>
                <c:pt idx="222">
                  <c:v>733.39928816507529</c:v>
                </c:pt>
                <c:pt idx="223">
                  <c:v>1160.830532984261</c:v>
                </c:pt>
                <c:pt idx="224">
                  <c:v>4.2097697103075715</c:v>
                </c:pt>
                <c:pt idx="225">
                  <c:v>30884.867116029898</c:v>
                </c:pt>
                <c:pt idx="226">
                  <c:v>31838.379474940321</c:v>
                </c:pt>
                <c:pt idx="227">
                  <c:v>16839.084431273022</c:v>
                </c:pt>
                <c:pt idx="228">
                  <c:v>3138.539815649985</c:v>
                </c:pt>
                <c:pt idx="229">
                  <c:v>32365.064749223769</c:v>
                </c:pt>
                <c:pt idx="230">
                  <c:v>1211.2413673347385</c:v>
                </c:pt>
                <c:pt idx="231">
                  <c:v>336.23215901328859</c:v>
                </c:pt>
                <c:pt idx="232">
                  <c:v>623173.22047947254</c:v>
                </c:pt>
                <c:pt idx="233">
                  <c:v>14209.487146154852</c:v>
                </c:pt>
                <c:pt idx="234">
                  <c:v>35187.549359137709</c:v>
                </c:pt>
                <c:pt idx="235">
                  <c:v>3330.8389204928558</c:v>
                </c:pt>
                <c:pt idx="236">
                  <c:v>57043.170918873511</c:v>
                </c:pt>
                <c:pt idx="237">
                  <c:v>7895.1281106435208</c:v>
                </c:pt>
                <c:pt idx="238">
                  <c:v>6488413.8237355556</c:v>
                </c:pt>
                <c:pt idx="239">
                  <c:v>30889.471965762204</c:v>
                </c:pt>
                <c:pt idx="240">
                  <c:v>40573.046564542776</c:v>
                </c:pt>
                <c:pt idx="241">
                  <c:v>8720.1418072099459</c:v>
                </c:pt>
                <c:pt idx="242">
                  <c:v>133752253.50467518</c:v>
                </c:pt>
                <c:pt idx="243">
                  <c:v>4144574618.1538486</c:v>
                </c:pt>
                <c:pt idx="244">
                  <c:v>232360135.41355425</c:v>
                </c:pt>
                <c:pt idx="245">
                  <c:v>20552571.881446924</c:v>
                </c:pt>
                <c:pt idx="246">
                  <c:v>41791.92592644089</c:v>
                </c:pt>
                <c:pt idx="247">
                  <c:v>263574578.20820159</c:v>
                </c:pt>
                <c:pt idx="248">
                  <c:v>1363204995.785912</c:v>
                </c:pt>
                <c:pt idx="249">
                  <c:v>4.5363500838888828E-2</c:v>
                </c:pt>
                <c:pt idx="250">
                  <c:v>287.74611260102859</c:v>
                </c:pt>
                <c:pt idx="251">
                  <c:v>473.94645881694845</c:v>
                </c:pt>
                <c:pt idx="252">
                  <c:v>190.09960470931728</c:v>
                </c:pt>
                <c:pt idx="253">
                  <c:v>0.57587802267971033</c:v>
                </c:pt>
                <c:pt idx="254">
                  <c:v>540.70934850092885</c:v>
                </c:pt>
                <c:pt idx="255">
                  <c:v>61.800820962812601</c:v>
                </c:pt>
                <c:pt idx="256">
                  <c:v>101.83410494894869</c:v>
                </c:pt>
                <c:pt idx="257">
                  <c:v>314.80581121585311</c:v>
                </c:pt>
                <c:pt idx="258">
                  <c:v>40202.000042799154</c:v>
                </c:pt>
                <c:pt idx="259">
                  <c:v>827.12969361852049</c:v>
                </c:pt>
                <c:pt idx="260">
                  <c:v>573.92838149835234</c:v>
                </c:pt>
                <c:pt idx="261">
                  <c:v>282.43472719047787</c:v>
                </c:pt>
                <c:pt idx="262">
                  <c:v>50.479390221702687</c:v>
                </c:pt>
                <c:pt idx="263">
                  <c:v>2576.5806272351369</c:v>
                </c:pt>
                <c:pt idx="264">
                  <c:v>7238.1056427117728</c:v>
                </c:pt>
                <c:pt idx="265">
                  <c:v>3287.7579735408449</c:v>
                </c:pt>
                <c:pt idx="266">
                  <c:v>694.03690912326044</c:v>
                </c:pt>
                <c:pt idx="267">
                  <c:v>5788.0389887039782</c:v>
                </c:pt>
                <c:pt idx="268">
                  <c:v>575.72385177753893</c:v>
                </c:pt>
                <c:pt idx="269">
                  <c:v>15.243757807730027</c:v>
                </c:pt>
                <c:pt idx="270">
                  <c:v>49497.789112438317</c:v>
                </c:pt>
                <c:pt idx="271">
                  <c:v>2425.7303008587528</c:v>
                </c:pt>
                <c:pt idx="272">
                  <c:v>10448.885683843222</c:v>
                </c:pt>
                <c:pt idx="273">
                  <c:v>315.78662818844208</c:v>
                </c:pt>
                <c:pt idx="274">
                  <c:v>240.05734275904808</c:v>
                </c:pt>
                <c:pt idx="275">
                  <c:v>1327.9456611809417</c:v>
                </c:pt>
                <c:pt idx="276">
                  <c:v>5262.0373537837067</c:v>
                </c:pt>
                <c:pt idx="277">
                  <c:v>2175.7265986460075</c:v>
                </c:pt>
                <c:pt idx="278">
                  <c:v>56.635234022640795</c:v>
                </c:pt>
                <c:pt idx="279">
                  <c:v>244.13041579388653</c:v>
                </c:pt>
                <c:pt idx="280">
                  <c:v>1026.9551139194562</c:v>
                </c:pt>
                <c:pt idx="281">
                  <c:v>54120.892166815647</c:v>
                </c:pt>
                <c:pt idx="282">
                  <c:v>2843.0266270567781</c:v>
                </c:pt>
                <c:pt idx="283">
                  <c:v>1279.7742588512535</c:v>
                </c:pt>
                <c:pt idx="284">
                  <c:v>166.69788269771519</c:v>
                </c:pt>
                <c:pt idx="285">
                  <c:v>3816.5391190086348</c:v>
                </c:pt>
                <c:pt idx="286">
                  <c:v>244.21867243424117</c:v>
                </c:pt>
                <c:pt idx="287">
                  <c:v>2697.7470803926512</c:v>
                </c:pt>
                <c:pt idx="288">
                  <c:v>3281.1642073944313</c:v>
                </c:pt>
                <c:pt idx="289">
                  <c:v>1362.1680384642298</c:v>
                </c:pt>
                <c:pt idx="290">
                  <c:v>2892.2618285942026</c:v>
                </c:pt>
                <c:pt idx="291">
                  <c:v>45081.623254318089</c:v>
                </c:pt>
                <c:pt idx="292">
                  <c:v>283.25253713958824</c:v>
                </c:pt>
                <c:pt idx="293">
                  <c:v>2807.2085160441447</c:v>
                </c:pt>
                <c:pt idx="294">
                  <c:v>7812.6930624143379</c:v>
                </c:pt>
                <c:pt idx="295">
                  <c:v>1604.7038390120265</c:v>
                </c:pt>
                <c:pt idx="296">
                  <c:v>6236.1019087229724</c:v>
                </c:pt>
                <c:pt idx="297">
                  <c:v>2116.1466089409309</c:v>
                </c:pt>
                <c:pt idx="298">
                  <c:v>128613.45966978928</c:v>
                </c:pt>
                <c:pt idx="299">
                  <c:v>63169.244995694527</c:v>
                </c:pt>
                <c:pt idx="300">
                  <c:v>2526656.3591041826</c:v>
                </c:pt>
                <c:pt idx="301">
                  <c:v>226270729.32978895</c:v>
                </c:pt>
                <c:pt idx="302">
                  <c:v>18393219.710166063</c:v>
                </c:pt>
                <c:pt idx="303">
                  <c:v>8969679.4435533956</c:v>
                </c:pt>
                <c:pt idx="304">
                  <c:v>424503997.89589858</c:v>
                </c:pt>
                <c:pt idx="305">
                  <c:v>0.11034516222799289</c:v>
                </c:pt>
                <c:pt idx="306">
                  <c:v>124.65324318198057</c:v>
                </c:pt>
                <c:pt idx="307">
                  <c:v>7.2139462643973475</c:v>
                </c:pt>
                <c:pt idx="308">
                  <c:v>399.58585640761072</c:v>
                </c:pt>
                <c:pt idx="309">
                  <c:v>83.040430846260534</c:v>
                </c:pt>
                <c:pt idx="310">
                  <c:v>1098.5926373498348</c:v>
                </c:pt>
                <c:pt idx="311">
                  <c:v>46.064812948567457</c:v>
                </c:pt>
                <c:pt idx="312">
                  <c:v>635.24603894145048</c:v>
                </c:pt>
                <c:pt idx="313">
                  <c:v>103.1573740243953</c:v>
                </c:pt>
                <c:pt idx="314">
                  <c:v>1071.0636789124956</c:v>
                </c:pt>
                <c:pt idx="315">
                  <c:v>757.70445720653231</c:v>
                </c:pt>
                <c:pt idx="316">
                  <c:v>912.96329204954702</c:v>
                </c:pt>
                <c:pt idx="317">
                  <c:v>1019.6701052091438</c:v>
                </c:pt>
                <c:pt idx="318">
                  <c:v>368.96173581633667</c:v>
                </c:pt>
                <c:pt idx="319">
                  <c:v>6421.8995567900456</c:v>
                </c:pt>
                <c:pt idx="320">
                  <c:v>190.88325916997113</c:v>
                </c:pt>
                <c:pt idx="321">
                  <c:v>13.168329921810477</c:v>
                </c:pt>
                <c:pt idx="322">
                  <c:v>152.73567961776985</c:v>
                </c:pt>
                <c:pt idx="323">
                  <c:v>3469.7027092109224</c:v>
                </c:pt>
                <c:pt idx="324">
                  <c:v>622.58053624987417</c:v>
                </c:pt>
                <c:pt idx="325">
                  <c:v>7322.8502020935821</c:v>
                </c:pt>
                <c:pt idx="326">
                  <c:v>34.459358817109589</c:v>
                </c:pt>
                <c:pt idx="327">
                  <c:v>7891.8586943244345</c:v>
                </c:pt>
                <c:pt idx="328">
                  <c:v>225.63568360008472</c:v>
                </c:pt>
                <c:pt idx="329">
                  <c:v>1816.5673669480575</c:v>
                </c:pt>
                <c:pt idx="330">
                  <c:v>15572.996019798396</c:v>
                </c:pt>
                <c:pt idx="331">
                  <c:v>538.75385607779651</c:v>
                </c:pt>
                <c:pt idx="332">
                  <c:v>242.08478781897838</c:v>
                </c:pt>
                <c:pt idx="333">
                  <c:v>16919.115753775644</c:v>
                </c:pt>
                <c:pt idx="334">
                  <c:v>500.16536050480897</c:v>
                </c:pt>
                <c:pt idx="335">
                  <c:v>268372.82669100031</c:v>
                </c:pt>
                <c:pt idx="336">
                  <c:v>282.7415373777053</c:v>
                </c:pt>
                <c:pt idx="337">
                  <c:v>451.46126786531994</c:v>
                </c:pt>
                <c:pt idx="338">
                  <c:v>337886.76840396575</c:v>
                </c:pt>
                <c:pt idx="339">
                  <c:v>16581.474211025488</c:v>
                </c:pt>
                <c:pt idx="340">
                  <c:v>2407.977375343175</c:v>
                </c:pt>
                <c:pt idx="341">
                  <c:v>3350.2815755682464</c:v>
                </c:pt>
                <c:pt idx="342">
                  <c:v>1671.6631988252029</c:v>
                </c:pt>
                <c:pt idx="343">
                  <c:v>6031.8779435360766</c:v>
                </c:pt>
                <c:pt idx="344">
                  <c:v>2910.7185416086818</c:v>
                </c:pt>
                <c:pt idx="345">
                  <c:v>5760.4758268547184</c:v>
                </c:pt>
                <c:pt idx="346">
                  <c:v>14625.332700521298</c:v>
                </c:pt>
                <c:pt idx="347">
                  <c:v>15489.421902974846</c:v>
                </c:pt>
                <c:pt idx="348">
                  <c:v>16910.39422333692</c:v>
                </c:pt>
                <c:pt idx="349">
                  <c:v>2061.1950551084683</c:v>
                </c:pt>
                <c:pt idx="350">
                  <c:v>104782.56373307931</c:v>
                </c:pt>
                <c:pt idx="351">
                  <c:v>132113.00524447387</c:v>
                </c:pt>
                <c:pt idx="352">
                  <c:v>607586.20077294402</c:v>
                </c:pt>
                <c:pt idx="353">
                  <c:v>6640.5539974436333</c:v>
                </c:pt>
                <c:pt idx="354">
                  <c:v>271424.31314883672</c:v>
                </c:pt>
                <c:pt idx="355">
                  <c:v>17884.692911061291</c:v>
                </c:pt>
                <c:pt idx="356">
                  <c:v>1736684523.1822307</c:v>
                </c:pt>
                <c:pt idx="357">
                  <c:v>6516442718.0270338</c:v>
                </c:pt>
                <c:pt idx="358">
                  <c:v>2159723764.1756821</c:v>
                </c:pt>
                <c:pt idx="359">
                  <c:v>39447271.229226984</c:v>
                </c:pt>
                <c:pt idx="360">
                  <c:v>5547852180.3026638</c:v>
                </c:pt>
                <c:pt idx="361">
                  <c:v>159054768.75966322</c:v>
                </c:pt>
                <c:pt idx="362">
                  <c:v>109.8557162010849</c:v>
                </c:pt>
                <c:pt idx="363">
                  <c:v>63.697276480419127</c:v>
                </c:pt>
                <c:pt idx="364">
                  <c:v>1654.7146906179148</c:v>
                </c:pt>
                <c:pt idx="365">
                  <c:v>36.546148249096632</c:v>
                </c:pt>
                <c:pt idx="366">
                  <c:v>1464.2770560092902</c:v>
                </c:pt>
                <c:pt idx="367">
                  <c:v>1159.4881849868457</c:v>
                </c:pt>
                <c:pt idx="368">
                  <c:v>129.17437529051361</c:v>
                </c:pt>
                <c:pt idx="369">
                  <c:v>801.33222659984347</c:v>
                </c:pt>
                <c:pt idx="370">
                  <c:v>2135.3569777597863</c:v>
                </c:pt>
                <c:pt idx="371">
                  <c:v>144.11927927632314</c:v>
                </c:pt>
                <c:pt idx="372">
                  <c:v>2060.6345702726362</c:v>
                </c:pt>
                <c:pt idx="373">
                  <c:v>1031.6673288697152</c:v>
                </c:pt>
                <c:pt idx="374">
                  <c:v>51.507467526567979</c:v>
                </c:pt>
                <c:pt idx="375">
                  <c:v>15516.010102572511</c:v>
                </c:pt>
                <c:pt idx="376">
                  <c:v>872.02053630841351</c:v>
                </c:pt>
                <c:pt idx="377">
                  <c:v>3321.9186984263592</c:v>
                </c:pt>
                <c:pt idx="378">
                  <c:v>2052.24139804681</c:v>
                </c:pt>
                <c:pt idx="379">
                  <c:v>16902.433101181781</c:v>
                </c:pt>
                <c:pt idx="380">
                  <c:v>451.5760570528102</c:v>
                </c:pt>
                <c:pt idx="381">
                  <c:v>22684.96655439668</c:v>
                </c:pt>
                <c:pt idx="382">
                  <c:v>1683.694566990325</c:v>
                </c:pt>
                <c:pt idx="383">
                  <c:v>16723.244128179776</c:v>
                </c:pt>
                <c:pt idx="384">
                  <c:v>345.27505228205655</c:v>
                </c:pt>
                <c:pt idx="385">
                  <c:v>9749.0081173816652</c:v>
                </c:pt>
                <c:pt idx="386">
                  <c:v>9506.25318490676</c:v>
                </c:pt>
                <c:pt idx="387">
                  <c:v>18865.175785193227</c:v>
                </c:pt>
                <c:pt idx="388">
                  <c:v>0.2188291390537305</c:v>
                </c:pt>
                <c:pt idx="389">
                  <c:v>6907.9347926766513</c:v>
                </c:pt>
                <c:pt idx="390">
                  <c:v>79.126866319817466</c:v>
                </c:pt>
                <c:pt idx="391">
                  <c:v>651.34591161699382</c:v>
                </c:pt>
                <c:pt idx="392">
                  <c:v>5450.930298456472</c:v>
                </c:pt>
                <c:pt idx="393">
                  <c:v>12600.478582562193</c:v>
                </c:pt>
                <c:pt idx="394">
                  <c:v>300.09309028091371</c:v>
                </c:pt>
                <c:pt idx="395">
                  <c:v>114025.33811190176</c:v>
                </c:pt>
                <c:pt idx="396">
                  <c:v>466.35639136544893</c:v>
                </c:pt>
                <c:pt idx="397">
                  <c:v>96779.837731105101</c:v>
                </c:pt>
                <c:pt idx="398">
                  <c:v>4338.0492283832273</c:v>
                </c:pt>
                <c:pt idx="399">
                  <c:v>127673.75533463203</c:v>
                </c:pt>
                <c:pt idx="400">
                  <c:v>4597.234799454488</c:v>
                </c:pt>
                <c:pt idx="401">
                  <c:v>2085.3463855653472</c:v>
                </c:pt>
                <c:pt idx="402">
                  <c:v>1598.8510581901144</c:v>
                </c:pt>
                <c:pt idx="403">
                  <c:v>9111.8360910016872</c:v>
                </c:pt>
                <c:pt idx="404">
                  <c:v>126.41713547786689</c:v>
                </c:pt>
                <c:pt idx="405">
                  <c:v>57963.024273524003</c:v>
                </c:pt>
                <c:pt idx="406">
                  <c:v>3227.4349285953181</c:v>
                </c:pt>
                <c:pt idx="407">
                  <c:v>68426.036135557515</c:v>
                </c:pt>
                <c:pt idx="408">
                  <c:v>5636.82183967936</c:v>
                </c:pt>
                <c:pt idx="409">
                  <c:v>18935.934409082311</c:v>
                </c:pt>
                <c:pt idx="410">
                  <c:v>138.18598249659394</c:v>
                </c:pt>
                <c:pt idx="411">
                  <c:v>529151.28206120641</c:v>
                </c:pt>
                <c:pt idx="412">
                  <c:v>61820.76922342676</c:v>
                </c:pt>
                <c:pt idx="413">
                  <c:v>3059333.3732117014</c:v>
                </c:pt>
                <c:pt idx="414">
                  <c:v>707794152.73388207</c:v>
                </c:pt>
                <c:pt idx="415">
                  <c:v>132544447.147163</c:v>
                </c:pt>
                <c:pt idx="416">
                  <c:v>1016950078.0848294</c:v>
                </c:pt>
                <c:pt idx="417">
                  <c:v>205998681.37442127</c:v>
                </c:pt>
                <c:pt idx="418">
                  <c:v>1320483257.1120296</c:v>
                </c:pt>
                <c:pt idx="419">
                  <c:v>2.1028459143335718</c:v>
                </c:pt>
                <c:pt idx="420">
                  <c:v>214.59308309947235</c:v>
                </c:pt>
                <c:pt idx="421">
                  <c:v>334.52841997062012</c:v>
                </c:pt>
                <c:pt idx="422">
                  <c:v>5662976.7593307253</c:v>
                </c:pt>
                <c:pt idx="423">
                  <c:v>1565499.8102021406</c:v>
                </c:pt>
                <c:pt idx="424">
                  <c:v>17725678.617907271</c:v>
                </c:pt>
                <c:pt idx="425">
                  <c:v>3154.6460423741023</c:v>
                </c:pt>
                <c:pt idx="426">
                  <c:v>7948.699065806245</c:v>
                </c:pt>
                <c:pt idx="427">
                  <c:v>1493.2537112779112</c:v>
                </c:pt>
                <c:pt idx="428">
                  <c:v>9738.6450670145568</c:v>
                </c:pt>
                <c:pt idx="429">
                  <c:v>20362.277590163278</c:v>
                </c:pt>
                <c:pt idx="430">
                  <c:v>2153.592325979936</c:v>
                </c:pt>
                <c:pt idx="431">
                  <c:v>3544.9061451416665</c:v>
                </c:pt>
                <c:pt idx="432">
                  <c:v>9116.1565242268134</c:v>
                </c:pt>
                <c:pt idx="433">
                  <c:v>24557.373613892876</c:v>
                </c:pt>
                <c:pt idx="434">
                  <c:v>1985.8814691583418</c:v>
                </c:pt>
                <c:pt idx="435">
                  <c:v>1162.0275324123206</c:v>
                </c:pt>
                <c:pt idx="436">
                  <c:v>2052.016170389305</c:v>
                </c:pt>
                <c:pt idx="437">
                  <c:v>514.57408930154349</c:v>
                </c:pt>
                <c:pt idx="438">
                  <c:v>619.93671103572967</c:v>
                </c:pt>
                <c:pt idx="439">
                  <c:v>4268.4363932396427</c:v>
                </c:pt>
                <c:pt idx="440">
                  <c:v>48606.520533930961</c:v>
                </c:pt>
                <c:pt idx="441">
                  <c:v>58.176265726733746</c:v>
                </c:pt>
                <c:pt idx="442">
                  <c:v>682.85498561799045</c:v>
                </c:pt>
                <c:pt idx="443">
                  <c:v>2614.0581404978993</c:v>
                </c:pt>
                <c:pt idx="444">
                  <c:v>51024.811266767072</c:v>
                </c:pt>
                <c:pt idx="445">
                  <c:v>136.67667183339668</c:v>
                </c:pt>
                <c:pt idx="446">
                  <c:v>318.36116406514299</c:v>
                </c:pt>
                <c:pt idx="447">
                  <c:v>136.80331595175349</c:v>
                </c:pt>
                <c:pt idx="448">
                  <c:v>7.0579735533574555</c:v>
                </c:pt>
                <c:pt idx="449">
                  <c:v>432295607.35490596</c:v>
                </c:pt>
                <c:pt idx="450">
                  <c:v>57169703.69313737</c:v>
                </c:pt>
                <c:pt idx="451">
                  <c:v>3907428.3512288965</c:v>
                </c:pt>
                <c:pt idx="452">
                  <c:v>22264.333714214754</c:v>
                </c:pt>
                <c:pt idx="453">
                  <c:v>17885.068572455606</c:v>
                </c:pt>
                <c:pt idx="454">
                  <c:v>36403.164744239504</c:v>
                </c:pt>
                <c:pt idx="455">
                  <c:v>715.99386422918667</c:v>
                </c:pt>
                <c:pt idx="456">
                  <c:v>264128.64006999065</c:v>
                </c:pt>
                <c:pt idx="457">
                  <c:v>35899.538614045639</c:v>
                </c:pt>
                <c:pt idx="458">
                  <c:v>4908.9156559585681</c:v>
                </c:pt>
                <c:pt idx="459">
                  <c:v>43061.787997944637</c:v>
                </c:pt>
                <c:pt idx="460">
                  <c:v>10879.652598644898</c:v>
                </c:pt>
                <c:pt idx="461">
                  <c:v>383.59612042680027</c:v>
                </c:pt>
                <c:pt idx="462">
                  <c:v>500.62696226631761</c:v>
                </c:pt>
                <c:pt idx="463">
                  <c:v>3694.9556815609144</c:v>
                </c:pt>
                <c:pt idx="464">
                  <c:v>336.85343566071811</c:v>
                </c:pt>
                <c:pt idx="465">
                  <c:v>309.21684723438915</c:v>
                </c:pt>
                <c:pt idx="466">
                  <c:v>2038.0704139063589</c:v>
                </c:pt>
                <c:pt idx="467">
                  <c:v>16685.32544776097</c:v>
                </c:pt>
                <c:pt idx="468">
                  <c:v>782.47390856891263</c:v>
                </c:pt>
                <c:pt idx="469">
                  <c:v>3994.722124585659</c:v>
                </c:pt>
                <c:pt idx="470">
                  <c:v>5775.9404539300449</c:v>
                </c:pt>
                <c:pt idx="471">
                  <c:v>365.64390990945037</c:v>
                </c:pt>
                <c:pt idx="472">
                  <c:v>3970.5922237377604</c:v>
                </c:pt>
                <c:pt idx="473">
                  <c:v>3060.4732266722826</c:v>
                </c:pt>
                <c:pt idx="474">
                  <c:v>402.05061974477059</c:v>
                </c:pt>
                <c:pt idx="475">
                  <c:v>6899.339232070346</c:v>
                </c:pt>
                <c:pt idx="476">
                  <c:v>54.836876477842807</c:v>
                </c:pt>
                <c:pt idx="477">
                  <c:v>6.7078977509938451E-2</c:v>
                </c:pt>
                <c:pt idx="478">
                  <c:v>1.7410824544938253E-2</c:v>
                </c:pt>
                <c:pt idx="479">
                  <c:v>31.739804894041391</c:v>
                </c:pt>
                <c:pt idx="480">
                  <c:v>261.31808522986842</c:v>
                </c:pt>
                <c:pt idx="481">
                  <c:v>91.628741675182383</c:v>
                </c:pt>
                <c:pt idx="482">
                  <c:v>714.74438360875058</c:v>
                </c:pt>
                <c:pt idx="483">
                  <c:v>1070.7243587642431</c:v>
                </c:pt>
                <c:pt idx="484">
                  <c:v>26307.823409020504</c:v>
                </c:pt>
                <c:pt idx="485">
                  <c:v>90.276118949144958</c:v>
                </c:pt>
                <c:pt idx="486">
                  <c:v>3.8460852347852796</c:v>
                </c:pt>
                <c:pt idx="487">
                  <c:v>8.3407959134190808</c:v>
                </c:pt>
                <c:pt idx="488">
                  <c:v>241.96328352453676</c:v>
                </c:pt>
                <c:pt idx="489">
                  <c:v>51.268187232569623</c:v>
                </c:pt>
                <c:pt idx="490">
                  <c:v>1.8876438654013172</c:v>
                </c:pt>
                <c:pt idx="491">
                  <c:v>1.5023337932361873</c:v>
                </c:pt>
                <c:pt idx="492">
                  <c:v>24.0461799923971</c:v>
                </c:pt>
                <c:pt idx="493">
                  <c:v>130.58445591778516</c:v>
                </c:pt>
                <c:pt idx="494">
                  <c:v>2.3948653485316171</c:v>
                </c:pt>
                <c:pt idx="495">
                  <c:v>68.989976783836141</c:v>
                </c:pt>
                <c:pt idx="496">
                  <c:v>0.42679151817172734</c:v>
                </c:pt>
                <c:pt idx="497">
                  <c:v>21.48637898916185</c:v>
                </c:pt>
                <c:pt idx="498">
                  <c:v>15.919937272339999</c:v>
                </c:pt>
                <c:pt idx="499">
                  <c:v>2.5517208961974243</c:v>
                </c:pt>
                <c:pt idx="500">
                  <c:v>252.19049883871008</c:v>
                </c:pt>
                <c:pt idx="501">
                  <c:v>3.0672250498044802</c:v>
                </c:pt>
                <c:pt idx="502">
                  <c:v>2056.0657227646452</c:v>
                </c:pt>
                <c:pt idx="503">
                  <c:v>3.4657646276256311</c:v>
                </c:pt>
                <c:pt idx="504">
                  <c:v>1.0143618079740784</c:v>
                </c:pt>
                <c:pt idx="505">
                  <c:v>8.5177919740242256</c:v>
                </c:pt>
                <c:pt idx="506">
                  <c:v>2.2289042755784636</c:v>
                </c:pt>
                <c:pt idx="507">
                  <c:v>91.068798997683686</c:v>
                </c:pt>
                <c:pt idx="508">
                  <c:v>76.613688856960565</c:v>
                </c:pt>
                <c:pt idx="509">
                  <c:v>2.6012074111836965</c:v>
                </c:pt>
                <c:pt idx="510">
                  <c:v>4.2080566327998545E-2</c:v>
                </c:pt>
                <c:pt idx="511">
                  <c:v>1.4124439635633688</c:v>
                </c:pt>
                <c:pt idx="512">
                  <c:v>4.0025364692627674</c:v>
                </c:pt>
                <c:pt idx="513">
                  <c:v>65.239817637155298</c:v>
                </c:pt>
                <c:pt idx="514">
                  <c:v>1.140169069527061</c:v>
                </c:pt>
                <c:pt idx="515">
                  <c:v>3.5154049263923508E-2</c:v>
                </c:pt>
                <c:pt idx="516">
                  <c:v>0.20801069386999613</c:v>
                </c:pt>
                <c:pt idx="517">
                  <c:v>8.6176667764664622E-2</c:v>
                </c:pt>
                <c:pt idx="518">
                  <c:v>5.2473852573497615</c:v>
                </c:pt>
                <c:pt idx="519">
                  <c:v>0.44015180522712322</c:v>
                </c:pt>
                <c:pt idx="520">
                  <c:v>0.28895465044011021</c:v>
                </c:pt>
                <c:pt idx="521">
                  <c:v>0.72963186961843418</c:v>
                </c:pt>
                <c:pt idx="522">
                  <c:v>3.857341040500354E-2</c:v>
                </c:pt>
                <c:pt idx="523">
                  <c:v>0.13163028057112475</c:v>
                </c:pt>
                <c:pt idx="524">
                  <c:v>0.27926333055178088</c:v>
                </c:pt>
                <c:pt idx="525">
                  <c:v>0.60510813907718752</c:v>
                </c:pt>
                <c:pt idx="526">
                  <c:v>14.293108052954452</c:v>
                </c:pt>
                <c:pt idx="527">
                  <c:v>0.62961167409446839</c:v>
                </c:pt>
                <c:pt idx="528">
                  <c:v>8.5038823665545119E-2</c:v>
                </c:pt>
                <c:pt idx="529">
                  <c:v>0.13067889352748893</c:v>
                </c:pt>
                <c:pt idx="530">
                  <c:v>7.6958665088638778</c:v>
                </c:pt>
                <c:pt idx="531">
                  <c:v>51.700294039371066</c:v>
                </c:pt>
                <c:pt idx="532">
                  <c:v>0.10851413468429212</c:v>
                </c:pt>
                <c:pt idx="533">
                  <c:v>0.58568472982565833</c:v>
                </c:pt>
                <c:pt idx="534">
                  <c:v>0.51386286649468393</c:v>
                </c:pt>
                <c:pt idx="535">
                  <c:v>4.8194987647897918</c:v>
                </c:pt>
                <c:pt idx="536">
                  <c:v>4.2793084726697463</c:v>
                </c:pt>
                <c:pt idx="537">
                  <c:v>9.2139999232688563</c:v>
                </c:pt>
                <c:pt idx="538">
                  <c:v>64.11103617616682</c:v>
                </c:pt>
                <c:pt idx="539">
                  <c:v>1.571471816550674</c:v>
                </c:pt>
                <c:pt idx="540">
                  <c:v>32.776168188421281</c:v>
                </c:pt>
                <c:pt idx="541">
                  <c:v>357.15339412686825</c:v>
                </c:pt>
                <c:pt idx="542">
                  <c:v>16836.191550297393</c:v>
                </c:pt>
                <c:pt idx="543">
                  <c:v>88890.155595489749</c:v>
                </c:pt>
                <c:pt idx="544">
                  <c:v>81835.204609063177</c:v>
                </c:pt>
                <c:pt idx="545">
                  <c:v>3347.0791943076533</c:v>
                </c:pt>
                <c:pt idx="546">
                  <c:v>7077.801927053385</c:v>
                </c:pt>
                <c:pt idx="547">
                  <c:v>123.87414598953384</c:v>
                </c:pt>
                <c:pt idx="548">
                  <c:v>5016.4574571969779</c:v>
                </c:pt>
                <c:pt idx="549">
                  <c:v>1365.4301230937808</c:v>
                </c:pt>
                <c:pt idx="550">
                  <c:v>8009.1730216467904</c:v>
                </c:pt>
                <c:pt idx="551">
                  <c:v>3215.7957728842734</c:v>
                </c:pt>
                <c:pt idx="552">
                  <c:v>92.51400169948171</c:v>
                </c:pt>
                <c:pt idx="553">
                  <c:v>1947.7256414373828</c:v>
                </c:pt>
                <c:pt idx="554">
                  <c:v>820.74458598238391</c:v>
                </c:pt>
                <c:pt idx="555">
                  <c:v>446.42722733166408</c:v>
                </c:pt>
                <c:pt idx="556">
                  <c:v>253.59599411111469</c:v>
                </c:pt>
                <c:pt idx="557">
                  <c:v>802.72416026460598</c:v>
                </c:pt>
                <c:pt idx="558">
                  <c:v>15.992443129356246</c:v>
                </c:pt>
                <c:pt idx="559">
                  <c:v>16.457938427231195</c:v>
                </c:pt>
                <c:pt idx="560">
                  <c:v>36888.854143028177</c:v>
                </c:pt>
                <c:pt idx="561">
                  <c:v>104194.88817506812</c:v>
                </c:pt>
                <c:pt idx="562">
                  <c:v>52874.385367035553</c:v>
                </c:pt>
                <c:pt idx="563">
                  <c:v>2040.8358414015272</c:v>
                </c:pt>
                <c:pt idx="564">
                  <c:v>17347.105002842123</c:v>
                </c:pt>
                <c:pt idx="565">
                  <c:v>336.58458558234264</c:v>
                </c:pt>
                <c:pt idx="566">
                  <c:v>10.979552922646754</c:v>
                </c:pt>
                <c:pt idx="567">
                  <c:v>326.82873635530098</c:v>
                </c:pt>
                <c:pt idx="568">
                  <c:v>568.64703052225684</c:v>
                </c:pt>
                <c:pt idx="569">
                  <c:v>168.27249855596438</c:v>
                </c:pt>
                <c:pt idx="570">
                  <c:v>89.291429046929949</c:v>
                </c:pt>
                <c:pt idx="571">
                  <c:v>12950.174426822507</c:v>
                </c:pt>
                <c:pt idx="572">
                  <c:v>32.896216461175236</c:v>
                </c:pt>
                <c:pt idx="573">
                  <c:v>31.016310951146806</c:v>
                </c:pt>
                <c:pt idx="574">
                  <c:v>358.68378087816342</c:v>
                </c:pt>
                <c:pt idx="575">
                  <c:v>1620.0219237953993</c:v>
                </c:pt>
                <c:pt idx="576">
                  <c:v>901.25062603247272</c:v>
                </c:pt>
                <c:pt idx="577">
                  <c:v>109.3237757635321</c:v>
                </c:pt>
                <c:pt idx="578">
                  <c:v>357.15339412686825</c:v>
                </c:pt>
                <c:pt idx="579">
                  <c:v>32.776168188421281</c:v>
                </c:pt>
                <c:pt idx="580">
                  <c:v>1.571471816550674</c:v>
                </c:pt>
                <c:pt idx="581">
                  <c:v>239348.32948475285</c:v>
                </c:pt>
                <c:pt idx="582">
                  <c:v>884762.39528104069</c:v>
                </c:pt>
                <c:pt idx="583">
                  <c:v>37853.115429680751</c:v>
                </c:pt>
                <c:pt idx="584">
                  <c:v>14454.302766166691</c:v>
                </c:pt>
                <c:pt idx="585">
                  <c:v>1963.4049365594074</c:v>
                </c:pt>
                <c:pt idx="586">
                  <c:v>7.5526146402456691</c:v>
                </c:pt>
                <c:pt idx="587">
                  <c:v>4064.7336291589854</c:v>
                </c:pt>
                <c:pt idx="588">
                  <c:v>8489.0816939941888</c:v>
                </c:pt>
                <c:pt idx="589">
                  <c:v>51086.055892696349</c:v>
                </c:pt>
                <c:pt idx="590">
                  <c:v>89.794777818022453</c:v>
                </c:pt>
                <c:pt idx="591">
                  <c:v>3444.6416314145654</c:v>
                </c:pt>
                <c:pt idx="592">
                  <c:v>16646.382073960238</c:v>
                </c:pt>
                <c:pt idx="593">
                  <c:v>7049.4961469608415</c:v>
                </c:pt>
                <c:pt idx="594">
                  <c:v>2089.1854271065904</c:v>
                </c:pt>
                <c:pt idx="595">
                  <c:v>2772.7969617592939</c:v>
                </c:pt>
                <c:pt idx="596">
                  <c:v>439.81747983485315</c:v>
                </c:pt>
                <c:pt idx="597">
                  <c:v>8581.2090162378627</c:v>
                </c:pt>
                <c:pt idx="598">
                  <c:v>819.29077774565883</c:v>
                </c:pt>
                <c:pt idx="599">
                  <c:v>33659.236774940357</c:v>
                </c:pt>
                <c:pt idx="600">
                  <c:v>14835864.170530986</c:v>
                </c:pt>
                <c:pt idx="601">
                  <c:v>3797087.1596523076</c:v>
                </c:pt>
                <c:pt idx="602">
                  <c:v>15352.23094472553</c:v>
                </c:pt>
                <c:pt idx="603">
                  <c:v>27.059765445121307</c:v>
                </c:pt>
                <c:pt idx="604">
                  <c:v>46455.937474021193</c:v>
                </c:pt>
                <c:pt idx="605">
                  <c:v>39185.814719999013</c:v>
                </c:pt>
                <c:pt idx="606">
                  <c:v>5337.8860009407417</c:v>
                </c:pt>
                <c:pt idx="607">
                  <c:v>6423.6580259260427</c:v>
                </c:pt>
                <c:pt idx="608">
                  <c:v>2213.6883270387279</c:v>
                </c:pt>
                <c:pt idx="609">
                  <c:v>454.58325213246775</c:v>
                </c:pt>
                <c:pt idx="610">
                  <c:v>94521.021226167897</c:v>
                </c:pt>
                <c:pt idx="611">
                  <c:v>252.0006153681162</c:v>
                </c:pt>
                <c:pt idx="612">
                  <c:v>6701.6359908410368</c:v>
                </c:pt>
                <c:pt idx="613">
                  <c:v>1994.2607647844688</c:v>
                </c:pt>
                <c:pt idx="614">
                  <c:v>140.30996261104502</c:v>
                </c:pt>
                <c:pt idx="615">
                  <c:v>165.843217556805</c:v>
                </c:pt>
                <c:pt idx="616">
                  <c:v>116.53607789261903</c:v>
                </c:pt>
                <c:pt idx="617">
                  <c:v>26.943211744058683</c:v>
                </c:pt>
                <c:pt idx="618">
                  <c:v>8.0731989899610479</c:v>
                </c:pt>
                <c:pt idx="619">
                  <c:v>26.473863780759562</c:v>
                </c:pt>
                <c:pt idx="620">
                  <c:v>20019.853324709005</c:v>
                </c:pt>
                <c:pt idx="621">
                  <c:v>8764.6645722904359</c:v>
                </c:pt>
                <c:pt idx="622">
                  <c:v>661115.59436415799</c:v>
                </c:pt>
                <c:pt idx="623">
                  <c:v>5275.3617708688935</c:v>
                </c:pt>
                <c:pt idx="624">
                  <c:v>859.95399758932638</c:v>
                </c:pt>
                <c:pt idx="625">
                  <c:v>267.53810118584079</c:v>
                </c:pt>
                <c:pt idx="626">
                  <c:v>541.50867694567512</c:v>
                </c:pt>
                <c:pt idx="627">
                  <c:v>519.21974242933538</c:v>
                </c:pt>
                <c:pt idx="628">
                  <c:v>113.68978853788576</c:v>
                </c:pt>
                <c:pt idx="629">
                  <c:v>643.82314512058213</c:v>
                </c:pt>
                <c:pt idx="630">
                  <c:v>5404.4202402273413</c:v>
                </c:pt>
                <c:pt idx="631">
                  <c:v>2174.1606915073894</c:v>
                </c:pt>
                <c:pt idx="632">
                  <c:v>678.60801614630805</c:v>
                </c:pt>
                <c:pt idx="633">
                  <c:v>1193.18556833804</c:v>
                </c:pt>
                <c:pt idx="634">
                  <c:v>463.57747942944638</c:v>
                </c:pt>
                <c:pt idx="635">
                  <c:v>698.96611531449662</c:v>
                </c:pt>
                <c:pt idx="636">
                  <c:v>1646.9444596980197</c:v>
                </c:pt>
                <c:pt idx="637">
                  <c:v>265.01641611132391</c:v>
                </c:pt>
                <c:pt idx="638">
                  <c:v>152983.68729102329</c:v>
                </c:pt>
                <c:pt idx="639">
                  <c:v>603024.87344723428</c:v>
                </c:pt>
                <c:pt idx="640">
                  <c:v>16265.659410841543</c:v>
                </c:pt>
                <c:pt idx="641">
                  <c:v>237.51379320594978</c:v>
                </c:pt>
                <c:pt idx="642">
                  <c:v>37312.238820968611</c:v>
                </c:pt>
                <c:pt idx="643">
                  <c:v>22329.13366188134</c:v>
                </c:pt>
                <c:pt idx="644">
                  <c:v>169.43572492135422</c:v>
                </c:pt>
                <c:pt idx="645">
                  <c:v>1951.4207794195434</c:v>
                </c:pt>
                <c:pt idx="646">
                  <c:v>1697.7342727630285</c:v>
                </c:pt>
                <c:pt idx="647">
                  <c:v>491.36436438912165</c:v>
                </c:pt>
                <c:pt idx="648">
                  <c:v>2773.1522594713556</c:v>
                </c:pt>
                <c:pt idx="649">
                  <c:v>1192.3483613860908</c:v>
                </c:pt>
                <c:pt idx="650">
                  <c:v>433.49088209435905</c:v>
                </c:pt>
                <c:pt idx="651">
                  <c:v>1135.8018358012707</c:v>
                </c:pt>
                <c:pt idx="652">
                  <c:v>56.929336955394284</c:v>
                </c:pt>
                <c:pt idx="653">
                  <c:v>24.89492812804907</c:v>
                </c:pt>
                <c:pt idx="654">
                  <c:v>475.62814290469913</c:v>
                </c:pt>
                <c:pt idx="655">
                  <c:v>125.08176153130012</c:v>
                </c:pt>
                <c:pt idx="656">
                  <c:v>18.205467755538042</c:v>
                </c:pt>
                <c:pt idx="657">
                  <c:v>131.48620333542371</c:v>
                </c:pt>
                <c:pt idx="658">
                  <c:v>2.8319194291829444</c:v>
                </c:pt>
              </c:numCache>
            </c:numRef>
          </c:yVal>
          <c:smooth val="0"/>
        </c:ser>
        <c:dLbls>
          <c:showLegendKey val="0"/>
          <c:showVal val="0"/>
          <c:showCatName val="0"/>
          <c:showSerName val="0"/>
          <c:showPercent val="0"/>
          <c:showBubbleSize val="0"/>
        </c:dLbls>
        <c:axId val="1301114368"/>
        <c:axId val="1301116000"/>
      </c:scatterChart>
      <c:valAx>
        <c:axId val="1301114368"/>
        <c:scaling>
          <c:logBase val="10"/>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rtl="0">
                  <a:defRPr sz="1000" b="0" i="0" u="none" strike="noStrike" kern="1200" baseline="0">
                    <a:solidFill>
                      <a:schemeClr val="tx1">
                        <a:lumMod val="65000"/>
                        <a:lumOff val="35000"/>
                      </a:schemeClr>
                    </a:solidFill>
                    <a:latin typeface="+mn-lt"/>
                    <a:ea typeface="+mn-ea"/>
                    <a:cs typeface="+mn-cs"/>
                  </a:defRPr>
                </a:pPr>
                <a:r>
                  <a:rPr lang="en-US"/>
                  <a:t>CFUs/ml</a:t>
                </a:r>
                <a:endParaRPr lang="he-IL"/>
              </a:p>
            </c:rich>
          </c:tx>
          <c:layout>
            <c:manualLayout>
              <c:xMode val="edge"/>
              <c:yMode val="edge"/>
              <c:x val="0.50568351791659671"/>
              <c:y val="0.93822997769175831"/>
            </c:manualLayout>
          </c:layout>
          <c:overlay val="0"/>
          <c:spPr>
            <a:noFill/>
            <a:ln>
              <a:noFill/>
            </a:ln>
            <a:effectLst/>
          </c:spPr>
          <c:txPr>
            <a:bodyPr rot="0" spcFirstLastPara="1" vertOverflow="ellipsis" vert="horz" wrap="square" anchor="ctr" anchorCtr="1"/>
            <a:lstStyle/>
            <a:p>
              <a:pPr rtl="0">
                <a:defRPr sz="1000" b="0" i="0" u="none" strike="noStrike" kern="1200" baseline="0">
                  <a:solidFill>
                    <a:schemeClr val="tx1">
                      <a:lumMod val="65000"/>
                      <a:lumOff val="35000"/>
                    </a:schemeClr>
                  </a:solidFill>
                  <a:latin typeface="+mn-lt"/>
                  <a:ea typeface="+mn-ea"/>
                  <a:cs typeface="+mn-cs"/>
                </a:defRPr>
              </a:pPr>
              <a:endParaRPr lang="en-US"/>
            </a:p>
          </c:txPr>
        </c:title>
        <c:numFmt formatCode="0.00E+00" sourceLinked="1"/>
        <c:majorTickMark val="none"/>
        <c:minorTickMark val="none"/>
        <c:tickLblPos val="nextTo"/>
        <c:spPr>
          <a:noFill/>
          <a:ln w="9525" cap="flat" cmpd="sng" algn="ctr">
            <a:solidFill>
              <a:schemeClr val="tx1">
                <a:lumMod val="25000"/>
                <a:lumOff val="75000"/>
              </a:schemeClr>
            </a:solidFill>
            <a:round/>
          </a:ln>
          <a:effectLst/>
        </c:spPr>
        <c:txPr>
          <a:bodyPr rot="5400000" spcFirstLastPara="1" vertOverflow="ellipsis"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01116000"/>
        <c:crossesAt val="1.0000000000000002E-2"/>
        <c:crossBetween val="midCat"/>
      </c:valAx>
      <c:valAx>
        <c:axId val="1301116000"/>
        <c:scaling>
          <c:logBase val="10"/>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rtl="0">
                  <a:defRPr sz="1000" b="0" i="0" u="none" strike="noStrike" kern="1200" baseline="0">
                    <a:solidFill>
                      <a:schemeClr val="tx1">
                        <a:lumMod val="65000"/>
                        <a:lumOff val="35000"/>
                      </a:schemeClr>
                    </a:solidFill>
                    <a:latin typeface="+mn-lt"/>
                    <a:ea typeface="+mn-ea"/>
                    <a:cs typeface="+mn-cs"/>
                  </a:defRPr>
                </a:pPr>
                <a:r>
                  <a:rPr lang="en-US"/>
                  <a:t>Predicted</a:t>
                </a:r>
                <a:r>
                  <a:rPr lang="en-US" baseline="0"/>
                  <a:t> CFUs/ml</a:t>
                </a:r>
                <a:endParaRPr lang="he-IL"/>
              </a:p>
            </c:rich>
          </c:tx>
          <c:overlay val="0"/>
          <c:spPr>
            <a:noFill/>
            <a:ln>
              <a:noFill/>
            </a:ln>
            <a:effectLst/>
          </c:spPr>
          <c:txPr>
            <a:bodyPr rot="-5400000" spcFirstLastPara="1" vertOverflow="ellipsis" vert="horz" wrap="square" anchor="ctr" anchorCtr="1"/>
            <a:lstStyle/>
            <a:p>
              <a:pPr rtl="0">
                <a:defRPr sz="1000" b="0" i="0" u="none" strike="noStrike" kern="1200" baseline="0">
                  <a:solidFill>
                    <a:schemeClr val="tx1">
                      <a:lumMod val="65000"/>
                      <a:lumOff val="35000"/>
                    </a:schemeClr>
                  </a:solidFill>
                  <a:latin typeface="+mn-lt"/>
                  <a:ea typeface="+mn-ea"/>
                  <a:cs typeface="+mn-cs"/>
                </a:defRPr>
              </a:pPr>
              <a:endParaRPr lang="en-US"/>
            </a:p>
          </c:txPr>
        </c:title>
        <c:numFmt formatCode="0.00E+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01114368"/>
        <c:crossesAt val="0.1"/>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he-I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759567423610347"/>
          <c:y val="7.8014184397163122E-2"/>
          <c:w val="0.76092632857475162"/>
          <c:h val="0.66380633271904843"/>
        </c:manualLayout>
      </c:layout>
      <c:scatterChart>
        <c:scatterStyle val="lineMarker"/>
        <c:varyColors val="0"/>
        <c:ser>
          <c:idx val="0"/>
          <c:order val="0"/>
          <c:tx>
            <c:strRef>
              <c:f>גיליון1!$B$1</c:f>
              <c:strCache>
                <c:ptCount val="1"/>
                <c:pt idx="0">
                  <c:v>CFUs</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0"/>
            <c:trendlineLbl>
              <c:layout>
                <c:manualLayout>
                  <c:x val="-8.4620926682158995E-2"/>
                  <c:y val="-0.1645952594018266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גיליון1!$B$2:$B$42</c:f>
              <c:numCache>
                <c:formatCode>General</c:formatCode>
                <c:ptCount val="41"/>
                <c:pt idx="0">
                  <c:v>230</c:v>
                </c:pt>
                <c:pt idx="1">
                  <c:v>230</c:v>
                </c:pt>
                <c:pt idx="2">
                  <c:v>210</c:v>
                </c:pt>
                <c:pt idx="3">
                  <c:v>210</c:v>
                </c:pt>
                <c:pt idx="4">
                  <c:v>99</c:v>
                </c:pt>
                <c:pt idx="5">
                  <c:v>99</c:v>
                </c:pt>
                <c:pt idx="6">
                  <c:v>16</c:v>
                </c:pt>
                <c:pt idx="7">
                  <c:v>16</c:v>
                </c:pt>
                <c:pt idx="8">
                  <c:v>15</c:v>
                </c:pt>
                <c:pt idx="9">
                  <c:v>15</c:v>
                </c:pt>
                <c:pt idx="10">
                  <c:v>10</c:v>
                </c:pt>
                <c:pt idx="11">
                  <c:v>10</c:v>
                </c:pt>
                <c:pt idx="12">
                  <c:v>9</c:v>
                </c:pt>
                <c:pt idx="13">
                  <c:v>9</c:v>
                </c:pt>
                <c:pt idx="14">
                  <c:v>7</c:v>
                </c:pt>
                <c:pt idx="15">
                  <c:v>7</c:v>
                </c:pt>
                <c:pt idx="16">
                  <c:v>5</c:v>
                </c:pt>
                <c:pt idx="17">
                  <c:v>5</c:v>
                </c:pt>
                <c:pt idx="18">
                  <c:v>2</c:v>
                </c:pt>
                <c:pt idx="19">
                  <c:v>2</c:v>
                </c:pt>
                <c:pt idx="20">
                  <c:v>2</c:v>
                </c:pt>
                <c:pt idx="21">
                  <c:v>2</c:v>
                </c:pt>
                <c:pt idx="22">
                  <c:v>1</c:v>
                </c:pt>
                <c:pt idx="23">
                  <c:v>1</c:v>
                </c:pt>
                <c:pt idx="24">
                  <c:v>1</c:v>
                </c:pt>
                <c:pt idx="25">
                  <c:v>1</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numCache>
            </c:numRef>
          </c:xVal>
          <c:yVal>
            <c:numRef>
              <c:f>גיליון1!$D$2:$D$42</c:f>
              <c:numCache>
                <c:formatCode>General</c:formatCode>
                <c:ptCount val="41"/>
                <c:pt idx="0">
                  <c:v>163.54230799999999</c:v>
                </c:pt>
                <c:pt idx="1">
                  <c:v>217.18240036</c:v>
                </c:pt>
                <c:pt idx="2">
                  <c:v>176.74376111000001</c:v>
                </c:pt>
                <c:pt idx="3">
                  <c:v>174.38573249999999</c:v>
                </c:pt>
                <c:pt idx="4">
                  <c:v>47.121850428000002</c:v>
                </c:pt>
                <c:pt idx="5">
                  <c:v>43.210381337999998</c:v>
                </c:pt>
                <c:pt idx="6">
                  <c:v>1.2237700645</c:v>
                </c:pt>
                <c:pt idx="7">
                  <c:v>10.076133893</c:v>
                </c:pt>
                <c:pt idx="8">
                  <c:v>24.68535271</c:v>
                </c:pt>
                <c:pt idx="9">
                  <c:v>7.6230520888999997</c:v>
                </c:pt>
                <c:pt idx="10">
                  <c:v>8.4121994311999995</c:v>
                </c:pt>
                <c:pt idx="11">
                  <c:v>7.4050556373000003</c:v>
                </c:pt>
                <c:pt idx="12">
                  <c:v>46.263180920000003</c:v>
                </c:pt>
                <c:pt idx="13">
                  <c:v>23.917705938000001</c:v>
                </c:pt>
                <c:pt idx="14">
                  <c:v>26.586190394999999</c:v>
                </c:pt>
                <c:pt idx="15">
                  <c:v>28.474293868</c:v>
                </c:pt>
                <c:pt idx="16">
                  <c:v>20.325333105999999</c:v>
                </c:pt>
                <c:pt idx="17">
                  <c:v>23.368799637999999</c:v>
                </c:pt>
                <c:pt idx="18">
                  <c:v>8.9210707839999994</c:v>
                </c:pt>
                <c:pt idx="19">
                  <c:v>7.191204108</c:v>
                </c:pt>
                <c:pt idx="20">
                  <c:v>26.323138823000001</c:v>
                </c:pt>
                <c:pt idx="21">
                  <c:v>42.007703554000003</c:v>
                </c:pt>
                <c:pt idx="22">
                  <c:v>28.25542093</c:v>
                </c:pt>
                <c:pt idx="23">
                  <c:v>3.0282163770000001</c:v>
                </c:pt>
                <c:pt idx="24">
                  <c:v>18.719386719999999</c:v>
                </c:pt>
                <c:pt idx="25">
                  <c:v>6.5033160897000002</c:v>
                </c:pt>
                <c:pt idx="26">
                  <c:v>21.275507725000001</c:v>
                </c:pt>
                <c:pt idx="27">
                  <c:v>5.3920679009999999</c:v>
                </c:pt>
                <c:pt idx="28">
                  <c:v>21.70606617</c:v>
                </c:pt>
                <c:pt idx="29">
                  <c:v>43.877094112999998</c:v>
                </c:pt>
                <c:pt idx="30">
                  <c:v>39.956307215000002</c:v>
                </c:pt>
                <c:pt idx="31">
                  <c:v>3.2326895929999999</c:v>
                </c:pt>
                <c:pt idx="32">
                  <c:v>24.929673050000002</c:v>
                </c:pt>
                <c:pt idx="33">
                  <c:v>0.58112764620000001</c:v>
                </c:pt>
                <c:pt idx="34">
                  <c:v>20.991693609999999</c:v>
                </c:pt>
                <c:pt idx="35">
                  <c:v>5.6450469840000004</c:v>
                </c:pt>
                <c:pt idx="36">
                  <c:v>29.3843529</c:v>
                </c:pt>
                <c:pt idx="37">
                  <c:v>49.340492240000003</c:v>
                </c:pt>
                <c:pt idx="38">
                  <c:v>41.396922826000001</c:v>
                </c:pt>
                <c:pt idx="39">
                  <c:v>24.878177262000001</c:v>
                </c:pt>
                <c:pt idx="40">
                  <c:v>37.003468648000002</c:v>
                </c:pt>
              </c:numCache>
            </c:numRef>
          </c:yVal>
          <c:smooth val="0"/>
        </c:ser>
        <c:dLbls>
          <c:showLegendKey val="0"/>
          <c:showVal val="0"/>
          <c:showCatName val="0"/>
          <c:showSerName val="0"/>
          <c:showPercent val="0"/>
          <c:showBubbleSize val="0"/>
        </c:dLbls>
        <c:axId val="1301120896"/>
        <c:axId val="1301110016"/>
      </c:scatterChart>
      <c:valAx>
        <c:axId val="130112089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FUs/ml</a:t>
                </a:r>
                <a:endParaRPr lang="he-IL"/>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01110016"/>
        <c:crosses val="autoZero"/>
        <c:crossBetween val="midCat"/>
      </c:valAx>
      <c:valAx>
        <c:axId val="130111001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edicted</a:t>
                </a:r>
                <a:r>
                  <a:rPr lang="en-US" baseline="0"/>
                  <a:t> CFUs/ml</a:t>
                </a:r>
                <a:endParaRPr lang="he-IL"/>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01120896"/>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BEB23D-60E9-4A39-B4D4-3C3B545405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TotalTime>
  <Pages>19</Pages>
  <Words>7588</Words>
  <Characters>43252</Characters>
  <Application>Microsoft Office Word</Application>
  <DocSecurity>0</DocSecurity>
  <Lines>360</Lines>
  <Paragraphs>101</Paragraphs>
  <ScaleCrop>false</ScaleCrop>
  <HeadingPairs>
    <vt:vector size="4" baseType="variant">
      <vt:variant>
        <vt:lpstr>שם</vt:lpstr>
      </vt:variant>
      <vt:variant>
        <vt:i4>1</vt:i4>
      </vt:variant>
      <vt:variant>
        <vt:lpstr>Title</vt:lpstr>
      </vt:variant>
      <vt:variant>
        <vt:i4>1</vt:i4>
      </vt:variant>
    </vt:vector>
  </HeadingPairs>
  <TitlesOfParts>
    <vt:vector size="2" baseType="lpstr">
      <vt:lpstr/>
      <vt:lpstr/>
    </vt:vector>
  </TitlesOfParts>
  <Company>Yaron'S Team</Company>
  <LinksUpToDate>false</LinksUpToDate>
  <CharactersWithSpaces>507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עטרה בקל</dc:creator>
  <cp:keywords/>
  <dc:description/>
  <cp:lastModifiedBy>עטרה בקל</cp:lastModifiedBy>
  <cp:revision>19</cp:revision>
  <cp:lastPrinted>2018-01-02T09:14:00Z</cp:lastPrinted>
  <dcterms:created xsi:type="dcterms:W3CDTF">2018-01-02T09:11:00Z</dcterms:created>
  <dcterms:modified xsi:type="dcterms:W3CDTF">2018-01-02T13:08:00Z</dcterms:modified>
</cp:coreProperties>
</file>